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A25460" w:rsidRDefault="00885D93" w:rsidP="00725163">
      <w:pPr>
        <w:pStyle w:val="Heading1"/>
        <w:numPr>
          <w:ilvl w:val="0"/>
          <w:numId w:val="0"/>
        </w:numPr>
        <w:ind w:left="432"/>
        <w:jc w:val="left"/>
        <w:rPr>
          <w:color w:val="FFFFFF" w:themeColor="background1"/>
        </w:rPr>
      </w:pPr>
      <w:bookmarkStart w:id="1" w:name="_Toc173234975"/>
      <w:r w:rsidRPr="00A25460">
        <w:rPr>
          <w:color w:val="FFFFFF" w:themeColor="background1"/>
        </w:rPr>
        <w:t>Halaman Judul</w:t>
      </w:r>
      <w:bookmarkEnd w:id="1"/>
    </w:p>
    <w:p w14:paraId="51838C5A" w14:textId="113B9D8E" w:rsidR="00D974B8" w:rsidRPr="00A25460" w:rsidRDefault="00FE0AD8" w:rsidP="00FE0AD8">
      <w:pPr>
        <w:pStyle w:val="Cover1"/>
        <w:rPr>
          <w:b w:val="0"/>
          <w:sz w:val="36"/>
          <w:szCs w:val="36"/>
        </w:rPr>
      </w:pPr>
      <w:r w:rsidRPr="00A25460">
        <w:rPr>
          <w:i/>
          <w:sz w:val="32"/>
          <w:szCs w:val="32"/>
        </w:rPr>
        <w:t>FINE-TUNING</w:t>
      </w:r>
      <w:r w:rsidRPr="00A25460">
        <w:rPr>
          <w:smallCaps/>
          <w:sz w:val="32"/>
          <w:szCs w:val="24"/>
        </w:rPr>
        <w:t xml:space="preserve"> </w:t>
      </w:r>
      <w:r w:rsidRPr="00A25460">
        <w:rPr>
          <w:i/>
          <w:smallCaps/>
          <w:sz w:val="32"/>
          <w:szCs w:val="24"/>
        </w:rPr>
        <w:t>LARGE LANGUAGE</w:t>
      </w:r>
      <w:r w:rsidRPr="00A25460">
        <w:rPr>
          <w:smallCaps/>
          <w:sz w:val="32"/>
          <w:szCs w:val="24"/>
        </w:rPr>
        <w:t xml:space="preserve"> </w:t>
      </w:r>
      <w:r w:rsidRPr="00A25460">
        <w:rPr>
          <w:i/>
          <w:smallCaps/>
          <w:sz w:val="32"/>
          <w:szCs w:val="24"/>
        </w:rPr>
        <w:t>MODEL</w:t>
      </w:r>
      <w:r w:rsidRPr="00A25460">
        <w:rPr>
          <w:smallCaps/>
          <w:sz w:val="32"/>
          <w:szCs w:val="24"/>
        </w:rPr>
        <w:t xml:space="preserve"> (LLM) UNTUK MENJAWAB PERTANYAAN DASAR BAGI CALON MAHASISWA BARU DI UNIVERSITAS SYIAH KUALA DENGAN METODE </w:t>
      </w:r>
      <w:r w:rsidRPr="00A25460">
        <w:rPr>
          <w:i/>
          <w:smallCaps/>
          <w:sz w:val="32"/>
          <w:szCs w:val="24"/>
        </w:rPr>
        <w:t>RETRIEVAL-AUGMENTED GENERATION</w:t>
      </w:r>
      <w:r w:rsidRPr="00A25460">
        <w:rPr>
          <w:smallCaps/>
          <w:sz w:val="32"/>
          <w:szCs w:val="24"/>
        </w:rPr>
        <w:t xml:space="preserve"> (RAG)</w:t>
      </w:r>
    </w:p>
    <w:p w14:paraId="5A32F0EB" w14:textId="11DCD21F" w:rsidR="00B320FA" w:rsidRPr="00A25460" w:rsidRDefault="00B320FA" w:rsidP="009574DC"/>
    <w:p w14:paraId="659AD09D" w14:textId="77777777" w:rsidR="00885D93" w:rsidRPr="00A25460" w:rsidRDefault="00885D93" w:rsidP="009574DC"/>
    <w:p w14:paraId="31B0D0D8" w14:textId="77777777" w:rsidR="00FE0AD8" w:rsidRPr="00A25460" w:rsidRDefault="00FE0AD8" w:rsidP="009574DC"/>
    <w:p w14:paraId="711C316A" w14:textId="242154AA" w:rsidR="002F5D73" w:rsidRPr="00A25460" w:rsidRDefault="00F02338" w:rsidP="00FE0AD8">
      <w:pPr>
        <w:pStyle w:val="Cover2"/>
      </w:pPr>
      <w:r w:rsidRPr="00A25460">
        <w:t>TESIS</w:t>
      </w:r>
    </w:p>
    <w:p w14:paraId="61A0A2AC" w14:textId="77777777" w:rsidR="00D974B8" w:rsidRPr="00A25460" w:rsidRDefault="00D974B8" w:rsidP="009574DC"/>
    <w:p w14:paraId="18D166FD" w14:textId="77777777" w:rsidR="009574DC" w:rsidRPr="00A25460" w:rsidRDefault="009574DC" w:rsidP="009574DC"/>
    <w:p w14:paraId="4069C041" w14:textId="77777777" w:rsidR="00FE0AD8" w:rsidRPr="00A25460" w:rsidRDefault="00FE0AD8" w:rsidP="009574DC"/>
    <w:p w14:paraId="6A8D815D" w14:textId="77777777" w:rsidR="00D974B8" w:rsidRPr="00A25460" w:rsidRDefault="00D974B8" w:rsidP="009574DC">
      <w:pPr>
        <w:pStyle w:val="Subtitle"/>
      </w:pPr>
      <w:r w:rsidRPr="00A25460">
        <w:t>Diajukan untuk melengkapi tugas-tugas dan</w:t>
      </w:r>
    </w:p>
    <w:p w14:paraId="5300C0C3" w14:textId="00CDB098" w:rsidR="00D974B8" w:rsidRPr="00A25460" w:rsidRDefault="00D974B8" w:rsidP="004B3F28">
      <w:pPr>
        <w:pStyle w:val="Subtitle"/>
        <w:rPr>
          <w:b/>
        </w:rPr>
      </w:pPr>
      <w:r w:rsidRPr="00A25460">
        <w:t>memenuhi syarat-syarat guna</w:t>
      </w:r>
      <w:r w:rsidR="00496216" w:rsidRPr="00A25460">
        <w:t xml:space="preserve"> </w:t>
      </w:r>
      <w:r w:rsidR="00512FF4" w:rsidRPr="00A25460">
        <w:t xml:space="preserve">pelaksanaan penelitian </w:t>
      </w:r>
      <w:r w:rsidR="00E17BFE" w:rsidRPr="00A25460">
        <w:t>Tesis</w:t>
      </w:r>
    </w:p>
    <w:p w14:paraId="5EEFEA48" w14:textId="77777777" w:rsidR="00D974B8" w:rsidRPr="00A25460" w:rsidRDefault="00D974B8" w:rsidP="009574DC"/>
    <w:p w14:paraId="34FBA625" w14:textId="77777777" w:rsidR="00D974B8" w:rsidRPr="00A25460" w:rsidRDefault="00D974B8" w:rsidP="009574DC"/>
    <w:p w14:paraId="05C4554B" w14:textId="77777777" w:rsidR="004B3F28" w:rsidRPr="00A25460" w:rsidRDefault="004B3F28" w:rsidP="009574DC"/>
    <w:p w14:paraId="69C4F8DE" w14:textId="5808C5E2" w:rsidR="00D974B8" w:rsidRPr="00A25460" w:rsidRDefault="00D974B8" w:rsidP="004B3F28">
      <w:pPr>
        <w:pStyle w:val="BodyText2"/>
        <w:jc w:val="center"/>
        <w:rPr>
          <w:b w:val="0"/>
        </w:rPr>
      </w:pPr>
      <w:r w:rsidRPr="00A25460">
        <w:rPr>
          <w:rStyle w:val="Strong"/>
          <w:b w:val="0"/>
          <w:i w:val="0"/>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56192" behindDoc="0" locked="0" layoutInCell="1" allowOverlap="1" wp14:anchorId="0574BC08" wp14:editId="09B2674D">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5D19EDBA" w14:textId="658A3155" w:rsidR="00D974B8" w:rsidRPr="00A25460" w:rsidRDefault="00CD7906" w:rsidP="00885D93">
      <w:pPr>
        <w:pStyle w:val="Cover3"/>
        <w:rPr>
          <w:rStyle w:val="IntenseEmphasis"/>
        </w:rPr>
      </w:pPr>
      <w:r w:rsidRPr="00A25460">
        <w:rPr>
          <w:rStyle w:val="IntenseEmphasis"/>
        </w:rPr>
        <w:t>PROGRAM STUDI</w:t>
      </w:r>
      <w:r w:rsidR="00DD6A9C" w:rsidRPr="00A25460">
        <w:rPr>
          <w:rStyle w:val="IntenseEmphasis"/>
        </w:rPr>
        <w:t xml:space="preserve"> MAGISTER KECERDASA BUATAN</w:t>
      </w:r>
      <w:r w:rsidRPr="00A25460">
        <w:rPr>
          <w:rStyle w:val="IntenseEmphasis"/>
        </w:rPr>
        <w:t xml:space="preserve"> </w:t>
      </w:r>
      <w:r w:rsidR="00D974B8" w:rsidRPr="00A25460">
        <w:rPr>
          <w:rStyle w:val="IntenseEmphasis"/>
        </w:rPr>
        <w:t>JURUSAN</w:t>
      </w:r>
      <w:r w:rsidR="00D6418E" w:rsidRPr="00A25460">
        <w:rPr>
          <w:rStyle w:val="IntenseEmphasis"/>
        </w:rPr>
        <w:t xml:space="preserve"> </w:t>
      </w:r>
      <w:r w:rsidR="00DD6A9C" w:rsidRPr="00A25460">
        <w:rPr>
          <w:rStyle w:val="IntenseEmphasis"/>
        </w:rPr>
        <w:t>INFORMATIKA</w:t>
      </w:r>
    </w:p>
    <w:p w14:paraId="46C1E3A5" w14:textId="77777777" w:rsidR="00D974B8" w:rsidRPr="00A25460" w:rsidRDefault="00D974B8" w:rsidP="00885D93">
      <w:pPr>
        <w:pStyle w:val="Cover3"/>
        <w:rPr>
          <w:rStyle w:val="IntenseEmphasis"/>
        </w:rPr>
      </w:pPr>
      <w:r w:rsidRPr="00A25460">
        <w:rPr>
          <w:rStyle w:val="IntenseEmphasis"/>
        </w:rPr>
        <w:t>FAKULTAS MATEMATIKA DAN ILMU PENGETAHUAN ALAM</w:t>
      </w:r>
    </w:p>
    <w:p w14:paraId="1746FA13" w14:textId="77777777" w:rsidR="00D974B8" w:rsidRPr="00A25460" w:rsidRDefault="00D974B8" w:rsidP="00885D93">
      <w:pPr>
        <w:pStyle w:val="Cover3"/>
        <w:rPr>
          <w:rStyle w:val="IntenseEmphasis"/>
        </w:rPr>
      </w:pPr>
      <w:r w:rsidRPr="00A25460">
        <w:rPr>
          <w:rStyle w:val="IntenseEmphasis"/>
        </w:rPr>
        <w:t>UNIVERSITAS SYIAH KUALA</w:t>
      </w:r>
      <w:r w:rsidR="00CD7906" w:rsidRPr="00A25460">
        <w:rPr>
          <w:rStyle w:val="IntenseEmphasis"/>
        </w:rPr>
        <w:t xml:space="preserve">, </w:t>
      </w:r>
      <w:r w:rsidRPr="00A25460">
        <w:rPr>
          <w:rStyle w:val="IntenseEmphasis"/>
        </w:rPr>
        <w:t>BANDA ACEH</w:t>
      </w:r>
    </w:p>
    <w:p w14:paraId="67F1C210" w14:textId="18B9D1E6" w:rsidR="00B320FA" w:rsidRPr="00A25460" w:rsidRDefault="006D4982" w:rsidP="00DD6A9C">
      <w:pPr>
        <w:pStyle w:val="Cover3"/>
        <w:rPr>
          <w:b w:val="0"/>
          <w:color w:val="999999"/>
        </w:rPr>
        <w:sectPr w:rsidR="00B320FA" w:rsidRPr="00A25460"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Pr>
          <w:rStyle w:val="IntenseEmphasis"/>
          <w:lang w:val="id-ID"/>
        </w:rPr>
        <w:t>JULI</w:t>
      </w:r>
      <w:r w:rsidR="00D974B8" w:rsidRPr="00A25460">
        <w:rPr>
          <w:rStyle w:val="IntenseEmphasis"/>
        </w:rPr>
        <w:t xml:space="preserve">, </w:t>
      </w:r>
      <w:r w:rsidR="00DD6A9C" w:rsidRPr="00A25460">
        <w:rPr>
          <w:rStyle w:val="IntenseEmphasis"/>
        </w:rPr>
        <w:t>2024</w:t>
      </w:r>
    </w:p>
    <w:p w14:paraId="20EA67E6" w14:textId="18A72E18" w:rsidR="00552749" w:rsidRPr="00A25460" w:rsidRDefault="00885D93" w:rsidP="00725163">
      <w:pPr>
        <w:pStyle w:val="Heading1"/>
        <w:numPr>
          <w:ilvl w:val="0"/>
          <w:numId w:val="0"/>
        </w:numPr>
        <w:shd w:val="clear" w:color="auto" w:fill="FFFFFF" w:themeFill="background1"/>
        <w:ind w:left="432"/>
        <w:jc w:val="left"/>
        <w:rPr>
          <w:color w:val="FFFFFF" w:themeColor="background1"/>
        </w:rPr>
      </w:pPr>
      <w:bookmarkStart w:id="2" w:name="_Toc173234976"/>
      <w:r w:rsidRPr="00A25460">
        <w:rPr>
          <w:color w:val="FFFFFF" w:themeColor="background1"/>
        </w:rPr>
        <w:lastRenderedPageBreak/>
        <w:t>Halaman Pengesahan Proposal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46FDD16E" w14:textId="487FF46D" w:rsidR="002F6421" w:rsidRPr="00A25460" w:rsidRDefault="003A3F27" w:rsidP="003A3F27">
      <w:pPr>
        <w:pStyle w:val="Cover2"/>
        <w:rPr>
          <w:sz w:val="28"/>
          <w:szCs w:val="28"/>
        </w:rPr>
      </w:pPr>
      <w:bookmarkStart w:id="3" w:name="_Hlk167530996"/>
      <w:r w:rsidRPr="00A25460">
        <w:rPr>
          <w:i/>
          <w:sz w:val="28"/>
          <w:szCs w:val="28"/>
        </w:rPr>
        <w:t>FINE-TUNING</w:t>
      </w:r>
      <w:r w:rsidRPr="00A25460">
        <w:rPr>
          <w:sz w:val="28"/>
          <w:szCs w:val="28"/>
        </w:rPr>
        <w:t xml:space="preserve"> </w:t>
      </w:r>
      <w:r w:rsidRPr="00A25460">
        <w:rPr>
          <w:i/>
          <w:sz w:val="28"/>
          <w:szCs w:val="28"/>
        </w:rPr>
        <w:t>LARGE LANGUAGE</w:t>
      </w:r>
      <w:r w:rsidRPr="00A25460">
        <w:rPr>
          <w:sz w:val="28"/>
          <w:szCs w:val="28"/>
        </w:rPr>
        <w:t xml:space="preserve"> </w:t>
      </w:r>
      <w:r w:rsidRPr="00A25460">
        <w:rPr>
          <w:i/>
          <w:sz w:val="28"/>
          <w:szCs w:val="28"/>
        </w:rPr>
        <w:t>MODEL</w:t>
      </w:r>
      <w:r w:rsidRPr="00A25460">
        <w:rPr>
          <w:sz w:val="28"/>
          <w:szCs w:val="28"/>
        </w:rPr>
        <w:t xml:space="preserve"> (LLM) UNTUK MENJAWAB PERTANYAAN DASAR BAGI CALON MAHASISWA BARU DI UNIVERSITAS SYIAH KUALA DENGAN METODE </w:t>
      </w:r>
      <w:r w:rsidRPr="00A25460">
        <w:rPr>
          <w:i/>
          <w:sz w:val="28"/>
          <w:szCs w:val="28"/>
        </w:rPr>
        <w:t>RETRIEVAL-AUGMENTED GENERATION</w:t>
      </w:r>
      <w:r w:rsidRPr="00A25460">
        <w:rPr>
          <w:sz w:val="28"/>
          <w:szCs w:val="28"/>
        </w:rPr>
        <w:t xml:space="preserve"> (RAG)</w:t>
      </w:r>
      <w:bookmarkEnd w:id="3"/>
    </w:p>
    <w:p w14:paraId="12583DDC" w14:textId="77777777" w:rsidR="00D974B8" w:rsidRPr="00A25460" w:rsidRDefault="00D974B8" w:rsidP="009574DC"/>
    <w:p w14:paraId="79D1883D" w14:textId="77777777" w:rsidR="003A3F27" w:rsidRPr="00A25460" w:rsidRDefault="003A3F27" w:rsidP="009574DC"/>
    <w:p w14:paraId="3BFDF54F" w14:textId="2E2F35B2" w:rsidR="000E68F9" w:rsidRPr="00A25460" w:rsidRDefault="003A3F27" w:rsidP="004C37CE">
      <w:pPr>
        <w:pStyle w:val="BodyText2"/>
        <w:jc w:val="center"/>
        <w:rPr>
          <w:rStyle w:val="BookTitle"/>
          <w:sz w:val="28"/>
          <w:szCs w:val="28"/>
        </w:rPr>
      </w:pPr>
      <w:r w:rsidRPr="00A25460">
        <w:rPr>
          <w:rStyle w:val="BookTitle"/>
          <w:sz w:val="28"/>
          <w:szCs w:val="28"/>
        </w:rPr>
        <w:t>FINE-TUNING LARGE LANGUAGE MODEL (LLM) TO ANSWER BASIC QUESTIONS FOR PROSPECTIVE NEW STUDENTS AT SYIAH KUALA UNIVERSITY USING THE RETRIEVAL-AUGMENTED GENERATION (RAG) METHOD</w:t>
      </w:r>
    </w:p>
    <w:p w14:paraId="071F6381" w14:textId="77777777" w:rsidR="003A3F27" w:rsidRPr="00A25460" w:rsidRDefault="003A3F27" w:rsidP="009574DC"/>
    <w:p w14:paraId="56AB89A8" w14:textId="77777777" w:rsidR="003A3F27" w:rsidRPr="00A25460" w:rsidRDefault="003A3F27"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2608AB9A"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Kecerdasan Buatan</w:t>
      </w:r>
    </w:p>
    <w:p w14:paraId="7069B33F" w14:textId="77777777" w:rsidR="00146A27" w:rsidRPr="00A25460" w:rsidRDefault="00146A27" w:rsidP="009574DC"/>
    <w:p w14:paraId="220E7938" w14:textId="77777777" w:rsidR="00D974B8" w:rsidRPr="00A25460" w:rsidRDefault="0047467B" w:rsidP="00EB519D">
      <w:pPr>
        <w:spacing w:after="240"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679"/>
      </w:tblGrid>
      <w:tr w:rsidR="00331D82" w:rsidRPr="00A25460" w14:paraId="5E9CB687" w14:textId="77777777" w:rsidTr="00711B28">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711B28">
        <w:trPr>
          <w:trHeight w:val="1056"/>
        </w:trPr>
        <w:tc>
          <w:tcPr>
            <w:tcW w:w="4360" w:type="dxa"/>
          </w:tcPr>
          <w:p w14:paraId="3D13356E" w14:textId="77777777" w:rsidR="00331D82" w:rsidRPr="00A25460" w:rsidRDefault="00331D82" w:rsidP="00331D82">
            <w:pPr>
              <w:rPr>
                <w:b/>
                <w:i/>
              </w:rPr>
            </w:pPr>
          </w:p>
        </w:tc>
        <w:tc>
          <w:tcPr>
            <w:tcW w:w="4679" w:type="dxa"/>
          </w:tcPr>
          <w:p w14:paraId="24F59561" w14:textId="77777777" w:rsidR="00331D82" w:rsidRPr="00A25460" w:rsidRDefault="00331D82" w:rsidP="007C5972">
            <w:pPr>
              <w:jc w:val="center"/>
              <w:rPr>
                <w:b/>
                <w:i/>
              </w:rPr>
            </w:pPr>
          </w:p>
        </w:tc>
      </w:tr>
      <w:tr w:rsidR="00331D82" w:rsidRPr="00A25460" w14:paraId="16B6AADF" w14:textId="77777777" w:rsidTr="00711B28">
        <w:trPr>
          <w:trHeight w:val="277"/>
        </w:trPr>
        <w:tc>
          <w:tcPr>
            <w:tcW w:w="4360" w:type="dxa"/>
          </w:tcPr>
          <w:p w14:paraId="7FB670E8" w14:textId="049E4D8D" w:rsidR="00331D82" w:rsidRPr="00A25460" w:rsidRDefault="00331D82" w:rsidP="00331D82">
            <w:pPr>
              <w:spacing w:line="276" w:lineRule="auto"/>
              <w:rPr>
                <w:b/>
                <w:i/>
              </w:rPr>
            </w:pPr>
            <w:bookmarkStart w:id="4" w:name="_Hlk164285026"/>
            <w:r w:rsidRPr="00A25460">
              <w:t>Prof. Dr. Ir. Hammam Riza, M.Sc. IPU</w:t>
            </w:r>
            <w:bookmarkEnd w:id="4"/>
          </w:p>
        </w:tc>
        <w:tc>
          <w:tcPr>
            <w:tcW w:w="4679" w:type="dxa"/>
          </w:tcPr>
          <w:p w14:paraId="151661E7" w14:textId="72153169" w:rsidR="00331D82" w:rsidRPr="00A25460" w:rsidRDefault="00331D82" w:rsidP="00331D82">
            <w:pPr>
              <w:spacing w:line="276" w:lineRule="auto"/>
              <w:rPr>
                <w:b/>
                <w:i/>
              </w:rPr>
            </w:pPr>
            <w:r w:rsidRPr="00A25460">
              <w:t xml:space="preserve">Prof. Dr. Taufik Fuadi Abidin, S.Si., </w:t>
            </w:r>
            <w:proofErr w:type="gramStart"/>
            <w:r w:rsidRPr="00A25460">
              <w:t>M.Tech</w:t>
            </w:r>
            <w:proofErr w:type="gramEnd"/>
          </w:p>
        </w:tc>
      </w:tr>
      <w:tr w:rsidR="00331D82" w:rsidRPr="00A25460" w14:paraId="439B7815" w14:textId="77777777" w:rsidTr="00711B28">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711B28">
        <w:tc>
          <w:tcPr>
            <w:tcW w:w="9039" w:type="dxa"/>
            <w:gridSpan w:val="2"/>
          </w:tcPr>
          <w:p w14:paraId="4972E443" w14:textId="2A860B8C" w:rsidR="00331D82" w:rsidRPr="00A25460" w:rsidRDefault="00331D82" w:rsidP="00EB519D">
            <w:pPr>
              <w:spacing w:line="276" w:lineRule="auto"/>
              <w:jc w:val="center"/>
              <w:rPr>
                <w:b/>
                <w:i/>
              </w:rPr>
            </w:pPr>
            <w:r w:rsidRPr="00A25460">
              <w:t>Mengetahui:</w:t>
            </w:r>
          </w:p>
        </w:tc>
      </w:tr>
      <w:tr w:rsidR="00EB519D" w:rsidRPr="00A25460" w14:paraId="002DBD11" w14:textId="77777777" w:rsidTr="00711B28">
        <w:tc>
          <w:tcPr>
            <w:tcW w:w="9039" w:type="dxa"/>
            <w:gridSpan w:val="2"/>
          </w:tcPr>
          <w:p w14:paraId="146EE149" w14:textId="77777777" w:rsidR="00EB519D" w:rsidRPr="00A25460" w:rsidRDefault="00EB519D" w:rsidP="00EB519D">
            <w:pPr>
              <w:spacing w:line="276" w:lineRule="auto"/>
              <w:ind w:firstLine="3261"/>
            </w:pPr>
            <w:r w:rsidRPr="00A25460">
              <w:t xml:space="preserve">Ketua Program Studi </w:t>
            </w:r>
          </w:p>
          <w:p w14:paraId="12FA30D5" w14:textId="77777777" w:rsidR="00EB519D" w:rsidRPr="00A25460" w:rsidRDefault="00EB519D" w:rsidP="00EB519D">
            <w:pPr>
              <w:spacing w:line="276" w:lineRule="auto"/>
              <w:ind w:firstLine="3261"/>
            </w:pPr>
            <w:r w:rsidRPr="00A25460">
              <w:t>Magister Kecerdasan Buatan FMIPA</w:t>
            </w:r>
          </w:p>
          <w:p w14:paraId="087B6065" w14:textId="60F1CE76" w:rsidR="00EB519D" w:rsidRPr="00A25460" w:rsidRDefault="00EB519D" w:rsidP="00EB519D">
            <w:pPr>
              <w:spacing w:line="276" w:lineRule="auto"/>
              <w:ind w:firstLine="3261"/>
            </w:pPr>
            <w:r w:rsidRPr="00A25460">
              <w:t>Universitas Syiah Kuala,</w:t>
            </w:r>
          </w:p>
        </w:tc>
      </w:tr>
      <w:tr w:rsidR="00EB519D" w:rsidRPr="00A25460" w14:paraId="19D5178E" w14:textId="77777777" w:rsidTr="00711B28">
        <w:trPr>
          <w:trHeight w:val="640"/>
        </w:trPr>
        <w:tc>
          <w:tcPr>
            <w:tcW w:w="9039" w:type="dxa"/>
            <w:gridSpan w:val="2"/>
          </w:tcPr>
          <w:p w14:paraId="0C14ED02" w14:textId="77777777" w:rsidR="00EB519D" w:rsidRPr="00A25460" w:rsidRDefault="00EB519D" w:rsidP="00EB519D">
            <w:pPr>
              <w:spacing w:line="276" w:lineRule="auto"/>
              <w:ind w:firstLine="3261"/>
            </w:pPr>
          </w:p>
        </w:tc>
      </w:tr>
      <w:tr w:rsidR="00EB519D" w:rsidRPr="00A25460" w14:paraId="7975C41E" w14:textId="77777777" w:rsidTr="00711B28">
        <w:tc>
          <w:tcPr>
            <w:tcW w:w="9039" w:type="dxa"/>
            <w:gridSpan w:val="2"/>
          </w:tcPr>
          <w:p w14:paraId="6BC4D6EA" w14:textId="73468E69" w:rsidR="00EB519D" w:rsidRPr="00A25460" w:rsidRDefault="00EB519D" w:rsidP="00EB519D">
            <w:pPr>
              <w:spacing w:line="276" w:lineRule="auto"/>
              <w:ind w:firstLine="3261"/>
            </w:pPr>
            <w:r w:rsidRPr="00A25460">
              <w:t>Dr. Nizamuddin, M.Info.Sc.</w:t>
            </w:r>
          </w:p>
        </w:tc>
      </w:tr>
      <w:tr w:rsidR="00EB519D" w:rsidRPr="00A25460" w14:paraId="23797F65" w14:textId="77777777" w:rsidTr="00711B28">
        <w:tc>
          <w:tcPr>
            <w:tcW w:w="9039" w:type="dxa"/>
            <w:gridSpan w:val="2"/>
          </w:tcPr>
          <w:p w14:paraId="0D08BE4E" w14:textId="3D011FE7" w:rsidR="00EB519D" w:rsidRPr="00A25460" w:rsidRDefault="00EB519D" w:rsidP="00711B28">
            <w:pPr>
              <w:spacing w:line="276" w:lineRule="auto"/>
              <w:ind w:firstLine="3261"/>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5" w:name="_Toc164284557"/>
      <w:bookmarkStart w:id="6" w:name="_Toc173234977"/>
      <w:r w:rsidRPr="00334831">
        <w:rPr>
          <w:color w:val="FFFFFF" w:themeColor="background1"/>
        </w:rPr>
        <w:lastRenderedPageBreak/>
        <w:t>Pernyataan Bebas Plagiasi</w:t>
      </w:r>
      <w:bookmarkEnd w:id="5"/>
      <w:bookmarkEnd w:id="6"/>
    </w:p>
    <w:p w14:paraId="2A0FE19A" w14:textId="57C635F3" w:rsidR="00334831" w:rsidRPr="00AC6CCA" w:rsidRDefault="00334831" w:rsidP="00334831">
      <w:pPr>
        <w:pStyle w:val="Cover3"/>
        <w:rPr>
          <w:szCs w:val="28"/>
        </w:rPr>
      </w:pPr>
      <w:r w:rsidRPr="00050E17">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13D28FE8"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0FD26776" w:rsidR="00334831" w:rsidRPr="00EF0E82" w:rsidRDefault="00334831" w:rsidP="00043D51">
      <w:pPr>
        <w:pStyle w:val="ListParagraph"/>
        <w:tabs>
          <w:tab w:val="left" w:pos="3544"/>
        </w:tabs>
        <w:ind w:left="3686" w:hanging="2966"/>
      </w:pPr>
      <w:r w:rsidRPr="00EF0E82">
        <w:t>Judul Tugas Tesis*</w:t>
      </w:r>
      <w:proofErr w:type="gramStart"/>
      <w:r w:rsidR="00043D51">
        <w:tab/>
        <w:t xml:space="preserve"> </w:t>
      </w:r>
      <w:r w:rsidRPr="00EF0E82">
        <w:t>:</w:t>
      </w:r>
      <w:proofErr w:type="gramEnd"/>
      <w:r w:rsidR="00043D51">
        <w:t xml:space="preserve"> </w:t>
      </w:r>
      <w:r w:rsidR="00043D51" w:rsidRPr="00A25460">
        <w:rPr>
          <w:i/>
          <w:sz w:val="28"/>
          <w:szCs w:val="28"/>
        </w:rPr>
        <w:t>Fine-Tuning</w:t>
      </w:r>
      <w:r w:rsidR="00043D51" w:rsidRPr="00A25460">
        <w:rPr>
          <w:sz w:val="28"/>
          <w:szCs w:val="28"/>
        </w:rPr>
        <w:t xml:space="preserve"> </w:t>
      </w:r>
      <w:r w:rsidR="00043D51" w:rsidRPr="00A25460">
        <w:rPr>
          <w:i/>
          <w:sz w:val="28"/>
          <w:szCs w:val="28"/>
        </w:rPr>
        <w:t>Large Language</w:t>
      </w:r>
      <w:r w:rsidR="00043D51" w:rsidRPr="00A25460">
        <w:rPr>
          <w:sz w:val="28"/>
          <w:szCs w:val="28"/>
        </w:rPr>
        <w:t xml:space="preserve"> </w:t>
      </w:r>
      <w:r w:rsidR="00043D51" w:rsidRPr="00A25460">
        <w:rPr>
          <w:i/>
          <w:sz w:val="28"/>
          <w:szCs w:val="28"/>
        </w:rPr>
        <w:t>Model</w:t>
      </w:r>
      <w:r w:rsidR="00043D51" w:rsidRPr="00A25460">
        <w:rPr>
          <w:sz w:val="28"/>
          <w:szCs w:val="28"/>
        </w:rPr>
        <w:t xml:space="preserve"> (Llm) Untuk Menjawab Pertanyaan Dasar Bagi Calon Mahasiswa Baru Di Universitas Syiah Kuala Dengan Metode </w:t>
      </w:r>
      <w:r w:rsidR="00043D51" w:rsidRPr="00A25460">
        <w:rPr>
          <w:i/>
          <w:sz w:val="28"/>
          <w:szCs w:val="28"/>
        </w:rPr>
        <w:t>Retrieval-Augmented Generation</w:t>
      </w:r>
      <w:r w:rsidR="00043D51" w:rsidRPr="00A25460">
        <w:rPr>
          <w:sz w:val="28"/>
          <w:szCs w:val="28"/>
        </w:rPr>
        <w:t xml:space="preserve"> (Rag)</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51F77B57" w:rsidR="00334831" w:rsidRPr="00C5433C" w:rsidRDefault="00334831" w:rsidP="00334831">
      <w:pPr>
        <w:pStyle w:val="ListParagraph"/>
        <w:spacing w:line="240" w:lineRule="auto"/>
        <w:ind w:left="5040"/>
      </w:pPr>
      <w:r w:rsidRPr="00C5433C">
        <w:t xml:space="preserve">Banda Aceh, </w:t>
      </w:r>
      <w:r w:rsidR="006F45C9">
        <w:rPr>
          <w:lang w:val="id-ID"/>
        </w:rPr>
        <w:t>29</w:t>
      </w:r>
      <w:r w:rsidR="001A6BBE">
        <w:t xml:space="preserve"> </w:t>
      </w:r>
      <w:r w:rsidR="006F45C9">
        <w:rPr>
          <w:lang w:val="id-ID"/>
        </w:rPr>
        <w:t xml:space="preserve">Juli </w:t>
      </w:r>
      <w:r w:rsidR="001A6BBE">
        <w:t>2024</w:t>
      </w:r>
    </w:p>
    <w:p w14:paraId="517A4C20" w14:textId="77777777" w:rsidR="00334831" w:rsidRPr="00C5433C" w:rsidRDefault="00334831" w:rsidP="00334831">
      <w:pPr>
        <w:pStyle w:val="ListParagraph"/>
        <w:spacing w:line="240" w:lineRule="auto"/>
        <w:ind w:left="5040"/>
      </w:pPr>
      <w:r w:rsidRPr="00C5433C">
        <w:t>Yang menyatakan,</w:t>
      </w:r>
    </w:p>
    <w:p w14:paraId="5BC73A32" w14:textId="77777777" w:rsidR="00334831" w:rsidRDefault="00334831" w:rsidP="00334831">
      <w:pPr>
        <w:pStyle w:val="ListParagraph"/>
        <w:spacing w:line="240" w:lineRule="auto"/>
        <w:ind w:left="5040"/>
      </w:pPr>
    </w:p>
    <w:p w14:paraId="05107073" w14:textId="77777777" w:rsidR="00334831" w:rsidRDefault="00334831" w:rsidP="00334831">
      <w:pPr>
        <w:pStyle w:val="ListParagraph"/>
        <w:spacing w:line="240" w:lineRule="auto"/>
        <w:ind w:left="5040"/>
      </w:pPr>
    </w:p>
    <w:p w14:paraId="62B6AEE9" w14:textId="77777777" w:rsidR="00334831" w:rsidRDefault="00334831" w:rsidP="00334831">
      <w:pPr>
        <w:pStyle w:val="ListParagraph"/>
        <w:spacing w:line="240" w:lineRule="auto"/>
        <w:ind w:left="5040"/>
      </w:pPr>
    </w:p>
    <w:p w14:paraId="15611742" w14:textId="77777777" w:rsidR="00334831" w:rsidRPr="00C5433C" w:rsidRDefault="00334831" w:rsidP="00334831">
      <w:pPr>
        <w:pStyle w:val="ListParagraph"/>
        <w:spacing w:line="240" w:lineRule="auto"/>
        <w:ind w:left="5040"/>
      </w:pPr>
    </w:p>
    <w:p w14:paraId="48C6070F" w14:textId="2B8BE69F" w:rsidR="00334831" w:rsidRPr="00C5433C" w:rsidRDefault="001A6BBE" w:rsidP="00334831">
      <w:pPr>
        <w:pStyle w:val="ListParagraph"/>
        <w:spacing w:line="240" w:lineRule="auto"/>
        <w:ind w:left="5040"/>
      </w:pPr>
      <w:r>
        <w:t>Hary Rachmat</w:t>
      </w:r>
    </w:p>
    <w:p w14:paraId="70099A3F" w14:textId="029402E0" w:rsidR="00334831" w:rsidRPr="00C5433C" w:rsidRDefault="00334831" w:rsidP="00334831">
      <w:pPr>
        <w:pStyle w:val="ListParagraph"/>
        <w:spacing w:line="240" w:lineRule="auto"/>
        <w:ind w:left="5040"/>
      </w:pPr>
      <w:r w:rsidRPr="00C5433C">
        <w:t xml:space="preserve">NPM. </w:t>
      </w:r>
      <w:r w:rsidR="001A6BBE">
        <w:t>2108207010009</w:t>
      </w:r>
    </w:p>
    <w:p w14:paraId="3B6F4DE3" w14:textId="77777777" w:rsidR="00334831" w:rsidRPr="00C5433C" w:rsidRDefault="00334831" w:rsidP="00334831">
      <w:pPr>
        <w:pStyle w:val="ListParagraph"/>
      </w:pPr>
    </w:p>
    <w:p w14:paraId="35C345E0" w14:textId="4D0D5ED8" w:rsidR="00334831" w:rsidRPr="00C5433C" w:rsidRDefault="00334831" w:rsidP="00334831">
      <w:pPr>
        <w:pStyle w:val="Caption"/>
        <w:rPr>
          <w:sz w:val="14"/>
          <w:szCs w:val="14"/>
        </w:rPr>
      </w:pPr>
      <w:r w:rsidRPr="00C5433C">
        <w:rPr>
          <w:sz w:val="14"/>
          <w:szCs w:val="14"/>
        </w:rPr>
        <w:br w:type="page"/>
      </w:r>
    </w:p>
    <w:p w14:paraId="1F5C79AB" w14:textId="77777777" w:rsidR="00334831" w:rsidRPr="00E221E0" w:rsidRDefault="00334831" w:rsidP="00334831"/>
    <w:p w14:paraId="39B4600D" w14:textId="77777777" w:rsidR="00334831" w:rsidRPr="00E221E0" w:rsidRDefault="00334831" w:rsidP="00334831"/>
    <w:p w14:paraId="57D59EC6" w14:textId="77777777" w:rsidR="00334831" w:rsidRDefault="00334831" w:rsidP="00334831">
      <w:pPr>
        <w:pStyle w:val="Cover3"/>
      </w:pPr>
      <w:r w:rsidRPr="00E221E0">
        <w:t>DEKLARASI</w:t>
      </w:r>
    </w:p>
    <w:p w14:paraId="3938F9C8" w14:textId="77777777" w:rsidR="00334831" w:rsidRPr="009C04F1" w:rsidRDefault="00334831" w:rsidP="00334831">
      <w:pPr>
        <w:pStyle w:val="Caption1"/>
        <w:rPr>
          <w:sz w:val="28"/>
          <w:szCs w:val="28"/>
        </w:rPr>
      </w:pPr>
      <w:r w:rsidRPr="009C04F1">
        <w:rPr>
          <w:color w:val="C0C0C0"/>
        </w:rPr>
        <w:t>(</w:t>
      </w:r>
      <w:r w:rsidRPr="009C04F1">
        <w:t xml:space="preserve">Times New Roman 14, center, bold, capital, dimulai  </w:t>
      </w:r>
      <w:r>
        <w:t xml:space="preserve">2 </w:t>
      </w:r>
      <w:r w:rsidRPr="009C04F1">
        <w:t>spasi dari margin atas)</w:t>
      </w:r>
    </w:p>
    <w:p w14:paraId="59D33E0E" w14:textId="77777777" w:rsidR="00334831" w:rsidRDefault="00334831" w:rsidP="00334831"/>
    <w:p w14:paraId="1800751B" w14:textId="77777777" w:rsidR="00334831" w:rsidRPr="00E221E0" w:rsidRDefault="00334831" w:rsidP="00334831"/>
    <w:p w14:paraId="6499545D" w14:textId="77777777" w:rsidR="00334831" w:rsidRPr="00E221E0" w:rsidRDefault="00334831" w:rsidP="00334831">
      <w:pPr>
        <w:pStyle w:val="Caption"/>
      </w:pPr>
      <w:r>
        <w:t>(</w:t>
      </w:r>
      <w:r w:rsidRPr="00E221E0">
        <w:t>Halaman Deklarasi harus dicantumkan untuk penelitian Tugas Akhir</w:t>
      </w:r>
      <w:r>
        <w:t>/</w:t>
      </w:r>
      <w:r w:rsidRPr="00E221E0">
        <w:t>Tesis</w:t>
      </w:r>
      <w:r>
        <w:t xml:space="preserve"> </w:t>
      </w:r>
      <w:r w:rsidRPr="00E221E0">
        <w:t>yang merupakan bagian dari hibah penelitian dosen atau ide penelitian sepenuhnya berasal dari dosen. Deklarasi dibuat untuk mencegah konflik kepentingan dalam hal kepemilikan Hak Atas Kekayaan Intelektual. Pernyataan dalam Deklarasi dapat mengikuti atau dikembangkan dari contoh di ba</w:t>
      </w:r>
      <w:r>
        <w:t>wah ini)</w:t>
      </w:r>
    </w:p>
    <w:p w14:paraId="69465F88" w14:textId="77777777" w:rsidR="00334831" w:rsidRPr="00E221E0" w:rsidRDefault="00334831" w:rsidP="00334831">
      <w:pPr>
        <w:pStyle w:val="ListParagraph"/>
      </w:pPr>
    </w:p>
    <w:p w14:paraId="4BCBC5E3" w14:textId="77777777" w:rsidR="00334831" w:rsidRPr="00E221E0" w:rsidRDefault="00334831" w:rsidP="00334831">
      <w:pPr>
        <w:pStyle w:val="ListParagraph"/>
        <w:ind w:firstLine="0"/>
      </w:pPr>
      <w:r w:rsidRPr="00E221E0">
        <w:t>Penelitian untuk penyelesaian Tesis/Tugas Akhir ini sepenuhnya/sebagian dibiayai oleh hibah penelitian … atas nama …</w:t>
      </w:r>
    </w:p>
    <w:p w14:paraId="63737B5E" w14:textId="77777777" w:rsidR="00334831" w:rsidRPr="00E221E0" w:rsidRDefault="00334831" w:rsidP="00334831">
      <w:pPr>
        <w:pStyle w:val="ListParagraph"/>
        <w:ind w:firstLine="0"/>
      </w:pPr>
    </w:p>
    <w:p w14:paraId="6050A02F" w14:textId="77777777" w:rsidR="00334831" w:rsidRPr="00E221E0" w:rsidRDefault="00334831" w:rsidP="00334831">
      <w:pPr>
        <w:pStyle w:val="ListParagraph"/>
        <w:ind w:firstLine="0"/>
      </w:pPr>
      <w:r w:rsidRPr="00E221E0">
        <w:t>Data hasil penelitian yang diperoleh merupakan milik …</w:t>
      </w:r>
    </w:p>
    <w:p w14:paraId="101E1F84" w14:textId="77777777" w:rsidR="00334831" w:rsidRPr="00E221E0" w:rsidRDefault="00334831" w:rsidP="00334831">
      <w:pPr>
        <w:pStyle w:val="ListParagraph"/>
        <w:ind w:firstLine="0"/>
      </w:pPr>
    </w:p>
    <w:p w14:paraId="6EABC8C4" w14:textId="77777777" w:rsidR="00334831" w:rsidRPr="00E221E0" w:rsidRDefault="00334831" w:rsidP="00334831">
      <w:pPr>
        <w:pStyle w:val="ListParagraph"/>
        <w:ind w:firstLine="0"/>
      </w:pPr>
    </w:p>
    <w:p w14:paraId="4F4201C9" w14:textId="77777777" w:rsidR="00334831" w:rsidRPr="00C5433C" w:rsidRDefault="00334831" w:rsidP="00334831">
      <w:pPr>
        <w:pStyle w:val="ListParagraph"/>
        <w:spacing w:line="240" w:lineRule="auto"/>
        <w:ind w:left="4320"/>
      </w:pPr>
      <w:r w:rsidRPr="00C5433C">
        <w:t>Banda Aceh, …….….…...</w:t>
      </w:r>
    </w:p>
    <w:p w14:paraId="324B5C27" w14:textId="77777777" w:rsidR="00334831" w:rsidRPr="00C5433C" w:rsidRDefault="00334831" w:rsidP="00334831">
      <w:pPr>
        <w:pStyle w:val="ListParagraph"/>
        <w:spacing w:line="240" w:lineRule="auto"/>
        <w:ind w:left="4320"/>
      </w:pPr>
      <w:r w:rsidRPr="00C5433C">
        <w:t>Yang menyatakan,</w:t>
      </w:r>
    </w:p>
    <w:p w14:paraId="101B1FBC" w14:textId="77777777" w:rsidR="00334831" w:rsidRPr="00C5433C" w:rsidRDefault="00334831" w:rsidP="00334831">
      <w:pPr>
        <w:pStyle w:val="ListParagraph"/>
        <w:spacing w:line="240" w:lineRule="auto"/>
        <w:ind w:left="4320"/>
      </w:pPr>
    </w:p>
    <w:p w14:paraId="7B9D216C" w14:textId="77777777" w:rsidR="00334831" w:rsidRPr="00C5433C" w:rsidRDefault="00334831" w:rsidP="00334831">
      <w:pPr>
        <w:pStyle w:val="ListParagraph"/>
        <w:spacing w:line="240" w:lineRule="auto"/>
        <w:ind w:left="4320"/>
      </w:pPr>
    </w:p>
    <w:p w14:paraId="561819EE" w14:textId="77777777" w:rsidR="00334831" w:rsidRDefault="00334831" w:rsidP="00334831">
      <w:pPr>
        <w:pStyle w:val="ListParagraph"/>
        <w:spacing w:line="240" w:lineRule="auto"/>
        <w:ind w:left="4320"/>
      </w:pPr>
    </w:p>
    <w:p w14:paraId="75A7964D" w14:textId="77777777" w:rsidR="00334831" w:rsidRPr="00C5433C" w:rsidRDefault="00334831" w:rsidP="00334831">
      <w:pPr>
        <w:pStyle w:val="ListParagraph"/>
        <w:spacing w:line="240" w:lineRule="auto"/>
        <w:ind w:left="4320"/>
      </w:pPr>
    </w:p>
    <w:p w14:paraId="393DF5D1" w14:textId="77777777" w:rsidR="00334831" w:rsidRPr="00C5433C" w:rsidRDefault="00334831" w:rsidP="00334831">
      <w:pPr>
        <w:pStyle w:val="ListParagraph"/>
        <w:spacing w:line="240" w:lineRule="auto"/>
        <w:ind w:left="4320"/>
      </w:pPr>
      <w:r w:rsidRPr="00C5433C">
        <w:t>Nama mahasiswa</w:t>
      </w:r>
    </w:p>
    <w:p w14:paraId="190C37DB" w14:textId="77777777" w:rsidR="00334831" w:rsidRPr="00C5433C" w:rsidRDefault="00334831" w:rsidP="00334831">
      <w:pPr>
        <w:pStyle w:val="ListParagraph"/>
        <w:spacing w:line="240" w:lineRule="auto"/>
        <w:ind w:left="4320"/>
      </w:pPr>
      <w:r w:rsidRPr="00C5433C">
        <w:t xml:space="preserve">NPM. </w:t>
      </w:r>
    </w:p>
    <w:p w14:paraId="04C799BD" w14:textId="77777777" w:rsidR="00334831" w:rsidRPr="00C5433C" w:rsidRDefault="00334831" w:rsidP="00334831">
      <w:pPr>
        <w:pStyle w:val="ListParagraph"/>
      </w:pPr>
    </w:p>
    <w:p w14:paraId="78619E94" w14:textId="77777777" w:rsidR="00334831" w:rsidRPr="00C5433C" w:rsidRDefault="00334831" w:rsidP="00334831">
      <w:r w:rsidRPr="00C5433C">
        <w:br w:type="page"/>
      </w:r>
    </w:p>
    <w:p w14:paraId="540D9970" w14:textId="77777777" w:rsidR="00334831" w:rsidRDefault="00334831" w:rsidP="00334831"/>
    <w:p w14:paraId="28C43954" w14:textId="77777777" w:rsidR="00334831" w:rsidRDefault="00334831" w:rsidP="00334831"/>
    <w:p w14:paraId="0AD8049D" w14:textId="77777777" w:rsidR="00334831" w:rsidRPr="00FD1487" w:rsidRDefault="00334831" w:rsidP="00334831">
      <w:pPr>
        <w:pStyle w:val="Cover3"/>
        <w:rPr>
          <w:color w:val="999999"/>
        </w:rPr>
      </w:pPr>
      <w:r w:rsidRPr="00FD1487">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222C6BE" w14:textId="01F39254" w:rsidR="00334831" w:rsidRPr="00B231B9" w:rsidRDefault="00B231B9" w:rsidP="003F12D5">
      <w:pPr>
        <w:pStyle w:val="Quote"/>
        <w:jc w:val="both"/>
        <w:rPr>
          <w:i w:val="0"/>
          <w:iCs/>
        </w:rPr>
      </w:pPr>
      <w:r w:rsidRPr="00B231B9">
        <w:rPr>
          <w:i w:val="0"/>
          <w:iCs/>
        </w:rPr>
        <w:t>USK Mistral 7B adalah model bahasa besar yang dirancang untuk menjawab pertanyaan dasar penerimaan di Universitas Syiah Kuala (USK). Model ini dibuat menggunakan model open-source Mistral 7B menggunakan data yang dikumpulkan dari penerimaan dan kuliah di universitas. Teknik QLoRA dan RAG digunakan untuk melatih model dan mengambil informasi yang relevan dari sumber data eksternal. Hasilnya dievaluasi menggunakan skor ROUGE. Tanggapan dihasilkan dengan skor &gt;0,5, sepuluh dari 46 pertanyaan dengan metode RAG dan pengujian dengan metode fine-tuning dilakukan pada 20 pertanyaan dan menghasilkan tanggapan dengan skor 1,0 dari semua pertanyaan yang diajukan. Kinerja USK Mistral 7B menunjukkan potensinya sebagai alat yang efektif dalam membantu mahasiswa menanyakan informasi tentang penerimaan dan perkuliahan di USK</w:t>
      </w:r>
      <w:r w:rsidR="00334831" w:rsidRPr="00B231B9">
        <w:rPr>
          <w:i w:val="0"/>
          <w:iCs/>
        </w:rPr>
        <w:t>.</w:t>
      </w:r>
      <w:r w:rsidR="0085084D" w:rsidRPr="00B231B9">
        <w:rPr>
          <w:i w:val="0"/>
          <w:iCs/>
        </w:rPr>
        <w:t xml:space="preserve"> </w:t>
      </w:r>
    </w:p>
    <w:p w14:paraId="0B2F2824" w14:textId="77777777" w:rsidR="00334831" w:rsidRDefault="00334831" w:rsidP="00334831">
      <w:pPr>
        <w:pStyle w:val="Caption1"/>
        <w:rPr>
          <w:color w:val="999999"/>
        </w:rPr>
      </w:pPr>
      <w:r w:rsidRPr="00FD1487">
        <w:rPr>
          <w:color w:val="C0C0C0"/>
        </w:rPr>
        <w:t>(</w:t>
      </w:r>
      <w:r w:rsidRPr="00FD1487">
        <w:rPr>
          <w:color w:val="999999"/>
        </w:rPr>
        <w:t xml:space="preserve">Times New Roman 12, justified, </w:t>
      </w:r>
      <w:r w:rsidRPr="00FD1487">
        <w:t>dimulai 3 spasi dari “ABSTRAK”, maksimal 300 kata</w:t>
      </w:r>
      <w:r w:rsidRPr="00FD1487">
        <w:rPr>
          <w:color w:val="999999"/>
        </w:rPr>
        <w:t>)</w:t>
      </w:r>
    </w:p>
    <w:p w14:paraId="0A2F8C41" w14:textId="77777777" w:rsidR="0085084D" w:rsidRPr="00FD1487" w:rsidRDefault="0085084D" w:rsidP="00334831">
      <w:pPr>
        <w:pStyle w:val="Caption1"/>
      </w:pPr>
    </w:p>
    <w:p w14:paraId="2B239AA3" w14:textId="38C7014B" w:rsidR="00334831" w:rsidRPr="00FD1487" w:rsidRDefault="00334831" w:rsidP="00334831">
      <w:pPr>
        <w:pStyle w:val="Quote"/>
        <w:rPr>
          <w:bCs/>
          <w:iCs/>
        </w:rPr>
      </w:pPr>
      <w:r w:rsidRPr="00FD1487">
        <w:t>Kata kunci:</w:t>
      </w:r>
      <w:r w:rsidR="003F12D5">
        <w:t xml:space="preserve"> </w:t>
      </w:r>
      <w:r w:rsidR="009F10F5" w:rsidRPr="00A228F8">
        <w:t>Large Language Model, Fine-tuning,</w:t>
      </w:r>
      <w:r w:rsidR="009F10F5">
        <w:t xml:space="preserve"> Mistral 7B, QLoRA,</w:t>
      </w:r>
      <w:r w:rsidR="009F10F5" w:rsidRPr="00A228F8">
        <w:t xml:space="preserve"> RAG, ROUGE</w:t>
      </w:r>
      <w:r w:rsidR="009F10F5" w:rsidRPr="00FD1487">
        <w:t xml:space="preserve"> </w:t>
      </w:r>
      <w:r w:rsidRPr="00FD1487">
        <w:t>(4-6 kata kunci)</w:t>
      </w:r>
    </w:p>
    <w:p w14:paraId="0FF03A79" w14:textId="77777777" w:rsidR="00334831" w:rsidRPr="00FD1487" w:rsidRDefault="00334831" w:rsidP="00334831">
      <w:pPr>
        <w:pStyle w:val="Caption1"/>
      </w:pPr>
      <w:r w:rsidRPr="00FD1487">
        <w:rPr>
          <w:color w:val="C0C0C0"/>
        </w:rPr>
        <w:t>(</w:t>
      </w:r>
      <w:r w:rsidRPr="00FD1487">
        <w:rPr>
          <w:color w:val="999999"/>
        </w:rPr>
        <w:t xml:space="preserve">Times New Roman 12, justified, </w:t>
      </w:r>
      <w:r w:rsidRPr="00FD1487">
        <w:t>dimulai 1 spasi setelah baris terakhir abstrak</w:t>
      </w:r>
      <w:r w:rsidRPr="00FD1487">
        <w:rPr>
          <w:color w:val="999999"/>
        </w:rPr>
        <w:t>)</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758958DB" w14:textId="77777777" w:rsidR="00334831" w:rsidRPr="00FD1487" w:rsidRDefault="00334831" w:rsidP="00334831">
      <w:pPr>
        <w:pStyle w:val="Cover3"/>
        <w:rPr>
          <w:color w:val="999999"/>
        </w:rPr>
      </w:pPr>
      <w:r w:rsidRPr="00FD1487">
        <w:t>ABSTRACT</w:t>
      </w:r>
    </w:p>
    <w:p w14:paraId="3122BDB3" w14:textId="77777777" w:rsidR="00334831" w:rsidRPr="00FD1487" w:rsidRDefault="00334831" w:rsidP="00334831">
      <w:pPr>
        <w:pStyle w:val="Caption1"/>
        <w:rPr>
          <w:color w:val="C0C0C0"/>
        </w:rPr>
      </w:pPr>
      <w:r w:rsidRPr="00FD1487">
        <w:rPr>
          <w:color w:val="C0C0C0"/>
        </w:rPr>
        <w:t>(</w:t>
      </w:r>
      <w:r w:rsidRPr="00FD1487">
        <w:rPr>
          <w:color w:val="999999"/>
        </w:rPr>
        <w:t xml:space="preserve">Times New Roman 14, center, bold, capital, </w:t>
      </w:r>
      <w:r w:rsidRPr="00FD1487">
        <w:t>dimulai 6 spasi  dari kata kunci Abstrak Bahasa Indonesia</w:t>
      </w:r>
      <w:r w:rsidRPr="00FD1487">
        <w:rPr>
          <w:color w:val="999999"/>
        </w:rPr>
        <w:t>)</w:t>
      </w: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77777777" w:rsidR="00334831" w:rsidRPr="00FD1487" w:rsidRDefault="00334831" w:rsidP="00334831">
      <w:pPr>
        <w:pStyle w:val="Quote"/>
        <w:rPr>
          <w:bCs/>
          <w:iCs/>
        </w:rPr>
      </w:pPr>
      <w:r w:rsidRPr="00FD1487">
        <w:t>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dst.</w:t>
      </w:r>
    </w:p>
    <w:p w14:paraId="7A39A9E4" w14:textId="77777777" w:rsidR="00334831" w:rsidRPr="00FD1487" w:rsidRDefault="00334831" w:rsidP="00334831">
      <w:pPr>
        <w:pStyle w:val="Caption1"/>
      </w:pPr>
      <w:r w:rsidRPr="00FD1487">
        <w:rPr>
          <w:color w:val="C0C0C0"/>
        </w:rPr>
        <w:t>(</w:t>
      </w:r>
      <w:r w:rsidRPr="00FD1487">
        <w:rPr>
          <w:color w:val="999999"/>
        </w:rPr>
        <w:t xml:space="preserve">Times New Roman 12, justified, </w:t>
      </w:r>
      <w:r w:rsidRPr="00FD1487">
        <w:t>dimulai 3 spasi dari “ABSTRACT”, maksimal 300 kata</w:t>
      </w:r>
      <w:r w:rsidRPr="00FD1487">
        <w:rPr>
          <w:color w:val="999999"/>
        </w:rPr>
        <w:t>)</w:t>
      </w:r>
    </w:p>
    <w:p w14:paraId="11378D56" w14:textId="77777777" w:rsidR="00334831" w:rsidRPr="00FD1487" w:rsidRDefault="00334831" w:rsidP="00334831">
      <w:pPr>
        <w:pStyle w:val="Quote"/>
        <w:rPr>
          <w:bCs/>
          <w:iCs/>
        </w:rPr>
      </w:pPr>
      <w:r w:rsidRPr="00FD1487">
        <w:t>Keywords: keyword, keyword, keyword, keyword (4-6 keywords)</w:t>
      </w:r>
    </w:p>
    <w:p w14:paraId="1B35D950" w14:textId="77777777" w:rsidR="00334831" w:rsidRPr="00FD1487" w:rsidRDefault="00334831" w:rsidP="00334831">
      <w:pPr>
        <w:pStyle w:val="Caption1"/>
      </w:pPr>
      <w:r w:rsidRPr="00FD1487">
        <w:rPr>
          <w:color w:val="C0C0C0"/>
        </w:rPr>
        <w:t>(</w:t>
      </w:r>
      <w:r w:rsidRPr="00FD1487">
        <w:rPr>
          <w:color w:val="999999"/>
        </w:rPr>
        <w:t xml:space="preserve">Times New Roman 12, justified, </w:t>
      </w:r>
      <w:r w:rsidRPr="00FD1487">
        <w:t>dimulai 1 spasi setelah baris terakhir abstract</w:t>
      </w:r>
      <w:r w:rsidRPr="00FD1487">
        <w:rPr>
          <w:color w:val="999999"/>
        </w:rPr>
        <w:t>)</w:t>
      </w:r>
    </w:p>
    <w:p w14:paraId="7BDE86F5" w14:textId="77777777" w:rsidR="00334831" w:rsidRPr="00FD1487" w:rsidRDefault="00334831" w:rsidP="00334831">
      <w:pPr>
        <w:pStyle w:val="BodyText2"/>
        <w:rPr>
          <w:rFonts w:ascii="Times New Roman" w:hAnsi="Times New Roman" w:cs="Times New Roman"/>
          <w:i w:val="0"/>
          <w:sz w:val="24"/>
          <w:szCs w:val="24"/>
        </w:rPr>
      </w:pPr>
    </w:p>
    <w:p w14:paraId="22EC6E59" w14:textId="77777777" w:rsidR="00334831" w:rsidRPr="00C5433C" w:rsidRDefault="00334831" w:rsidP="00334831"/>
    <w:p w14:paraId="63522439" w14:textId="77777777" w:rsidR="00334831" w:rsidRPr="00C5433C" w:rsidRDefault="00334831" w:rsidP="00334831"/>
    <w:p w14:paraId="61447B04" w14:textId="77777777" w:rsidR="00334831" w:rsidRPr="00C5433C" w:rsidRDefault="00334831" w:rsidP="00334831">
      <w:r w:rsidRPr="00C5433C">
        <w:t>Catatan:</w:t>
      </w:r>
    </w:p>
    <w:p w14:paraId="1B304044" w14:textId="77777777" w:rsidR="00334831" w:rsidRPr="00C5433C" w:rsidRDefault="00334831" w:rsidP="002A6F34">
      <w:pPr>
        <w:pStyle w:val="ListParagraph"/>
        <w:numPr>
          <w:ilvl w:val="0"/>
          <w:numId w:val="1"/>
        </w:numPr>
      </w:pPr>
      <w:r>
        <w:t>Abstrak d</w:t>
      </w:r>
      <w:r w:rsidRPr="00C5433C">
        <w:t>itulis dalam Bahasa Indonesia</w:t>
      </w:r>
      <w:r>
        <w:t xml:space="preserve"> dan </w:t>
      </w:r>
      <w:r w:rsidRPr="00C5433C">
        <w:t xml:space="preserve">Bahasa Inggris antara 250-300 kata, menjelaskan secara ringkas </w:t>
      </w:r>
      <w:r>
        <w:t>tentang</w:t>
      </w:r>
      <w:r w:rsidRPr="00C5433C">
        <w:t xml:space="preserve"> penelitian yang dilakukan, metode yang digunakan, hasil</w:t>
      </w:r>
      <w:r w:rsidRPr="0079487E">
        <w:t xml:space="preserve"> </w:t>
      </w:r>
      <w:r w:rsidRPr="00C5433C">
        <w:t>signifikan yang</w:t>
      </w:r>
      <w:r>
        <w:t xml:space="preserve"> didapat</w:t>
      </w:r>
      <w:r w:rsidRPr="00C5433C">
        <w:t xml:space="preserve"> dan manfaat dari hasil penelitian.</w:t>
      </w:r>
    </w:p>
    <w:p w14:paraId="38582F00" w14:textId="3FEBF5A4" w:rsidR="00334831" w:rsidRDefault="00334831" w:rsidP="00635505">
      <w:pPr>
        <w:pStyle w:val="ListParagraph"/>
        <w:numPr>
          <w:ilvl w:val="0"/>
          <w:numId w:val="1"/>
        </w:numPr>
      </w:pPr>
      <w:r w:rsidRPr="00C5433C">
        <w:t xml:space="preserve">Kata kunci terdiri dari </w:t>
      </w:r>
      <w:r>
        <w:t>4</w:t>
      </w:r>
      <w:r w:rsidRPr="00C5433C">
        <w:t>-6 kata yang signifikan agar memudahkan pencarian.</w:t>
      </w:r>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7" w:name="_Toc173234978"/>
      <w:r w:rsidRPr="00334831">
        <w:rPr>
          <w:color w:val="FFFFFF" w:themeColor="background1"/>
        </w:rPr>
        <w:lastRenderedPageBreak/>
        <w:t>Kata Pengantar</w:t>
      </w:r>
      <w:bookmarkEnd w:id="7"/>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65C038CB"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FC75A9" w:rsidRPr="00A25460">
        <w:rPr>
          <w:b/>
          <w:bCs w:val="0"/>
          <w:i/>
          <w:iCs w:val="0"/>
        </w:rPr>
        <w:t>Fine-Tuning Large Language Model</w:t>
      </w:r>
      <w:r w:rsidR="00FC75A9" w:rsidRPr="00A25460">
        <w:rPr>
          <w:b/>
          <w:bCs w:val="0"/>
        </w:rPr>
        <w:t xml:space="preserve"> (LLM) Untuk Menjawab Pertanyaan Dasar Bagi Calon Mahasiswa Baru Di Universitas Syiah Kuala Dengan Metode </w:t>
      </w:r>
      <w:r w:rsidR="00FC75A9" w:rsidRPr="00A25460">
        <w:rPr>
          <w:b/>
          <w:bCs w:val="0"/>
          <w:i/>
          <w:iCs w:val="0"/>
        </w:rPr>
        <w:t>Retrieval-Augmented Generation</w:t>
      </w:r>
      <w:r w:rsidR="00FC75A9" w:rsidRPr="00A25460">
        <w:rPr>
          <w:b/>
          <w:bCs w:val="0"/>
        </w:rPr>
        <w:t xml:space="preserve"> (RAG)”</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7D357043"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Sarjana</w:t>
      </w:r>
      <w:r w:rsidRPr="00A25460">
        <w:t>/Magister</w:t>
      </w:r>
      <w:r w:rsidR="00D67F37" w:rsidRPr="00A25460">
        <w:t xml:space="preserve"> di Jurusan Kimia, Fakultas Matematika dan Ilmu Pengetahuan Alam, Universitas Syiah Kuala. </w:t>
      </w:r>
      <w:r w:rsidR="00804AFE" w:rsidRPr="00A25460">
        <w:t>Penyelesaian</w:t>
      </w:r>
      <w:r w:rsidR="00D67F37" w:rsidRPr="00A25460">
        <w:t xml:space="preserve"> penulisan Tugas Akhir</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7B819356"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FMIPA USK.</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w:t>
      </w:r>
      <w:proofErr w:type="gramStart"/>
      <w:r w:rsidR="00CE6C7C" w:rsidRPr="00A25460">
        <w:t>M.Tech</w:t>
      </w:r>
      <w:proofErr w:type="gramEnd"/>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70125F16" w:rsidR="0098208B" w:rsidRPr="00A25460" w:rsidRDefault="0098208B" w:rsidP="002A6F34">
      <w:pPr>
        <w:pStyle w:val="ListParagraph"/>
        <w:numPr>
          <w:ilvl w:val="0"/>
          <w:numId w:val="2"/>
        </w:numPr>
        <w:jc w:val="both"/>
      </w:pPr>
      <w:r w:rsidRPr="00A25460">
        <w:t>Semua pihak yang telah memberikan kontribusi baik moral maupun material sehingga penulis dapat menyelesaikan Proposal 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78A1268B" w:rsidR="00C0083F" w:rsidRPr="00A25460" w:rsidRDefault="00C0083F" w:rsidP="00696D51">
      <w:pPr>
        <w:ind w:left="5760"/>
      </w:pPr>
      <w:r w:rsidRPr="00A25460">
        <w:t>Banda Aceh,</w:t>
      </w:r>
      <w:r w:rsidR="00464579" w:rsidRPr="00A25460">
        <w:t xml:space="preserve"> </w:t>
      </w:r>
      <w:r w:rsidR="00B10296">
        <w:rPr>
          <w:lang w:val="id-ID"/>
        </w:rPr>
        <w:t>29</w:t>
      </w:r>
      <w:r w:rsidR="00464579" w:rsidRPr="00A25460">
        <w:t xml:space="preserve"> </w:t>
      </w:r>
      <w:r w:rsidR="00B10296">
        <w:rPr>
          <w:lang w:val="id-ID"/>
        </w:rPr>
        <w:t>Juli</w:t>
      </w:r>
      <w:r w:rsidR="00464579" w:rsidRPr="00A25460">
        <w:t xml:space="preserve"> 2024</w:t>
      </w:r>
    </w:p>
    <w:p w14:paraId="4633773E" w14:textId="77777777" w:rsidR="00C0083F" w:rsidRPr="00A25460" w:rsidRDefault="00C0083F" w:rsidP="00696D51">
      <w:pPr>
        <w:ind w:left="5760"/>
      </w:pPr>
    </w:p>
    <w:p w14:paraId="3F725B77" w14:textId="77777777" w:rsidR="00C0083F" w:rsidRPr="00A25460" w:rsidRDefault="00C0083F" w:rsidP="00696D51">
      <w:pPr>
        <w:ind w:left="5760"/>
      </w:pPr>
    </w:p>
    <w:p w14:paraId="212BCB2F" w14:textId="77777777" w:rsidR="00C0083F" w:rsidRPr="00A25460" w:rsidRDefault="00C0083F" w:rsidP="00696D51">
      <w:pPr>
        <w:ind w:left="5760"/>
      </w:pPr>
    </w:p>
    <w:p w14:paraId="281E9395" w14:textId="77777777" w:rsidR="00C0083F" w:rsidRPr="00A25460" w:rsidRDefault="00C0083F" w:rsidP="00696D51">
      <w:pPr>
        <w:ind w:left="5760"/>
      </w:pPr>
    </w:p>
    <w:p w14:paraId="381075E0" w14:textId="5D795DFE" w:rsidR="00C0083F" w:rsidRPr="00A25460" w:rsidRDefault="00464579" w:rsidP="00696D51">
      <w:pPr>
        <w:ind w:left="5760"/>
        <w:rPr>
          <w:b/>
          <w:bCs w:val="0"/>
        </w:rPr>
      </w:pPr>
      <w:r w:rsidRPr="00A25460">
        <w:rPr>
          <w:b/>
          <w:bCs w:val="0"/>
        </w:rPr>
        <w:t>Hary Rachmat</w:t>
      </w:r>
    </w:p>
    <w:p w14:paraId="1E53BD24" w14:textId="31F7E8D2" w:rsidR="00696D51" w:rsidRPr="00A25460" w:rsidRDefault="00696D51" w:rsidP="00696D51">
      <w:pPr>
        <w:ind w:left="5760"/>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8" w:name="_Toc173234979"/>
      <w:r w:rsidRPr="00A25460">
        <w:rPr>
          <w:color w:val="FFFFFF" w:themeColor="background1"/>
        </w:rPr>
        <w:t>D</w:t>
      </w:r>
      <w:r w:rsidR="001F0AFA" w:rsidRPr="00A25460">
        <w:rPr>
          <w:color w:val="FFFFFF" w:themeColor="background1"/>
        </w:rPr>
        <w:t>a</w:t>
      </w:r>
      <w:r w:rsidRPr="00A25460">
        <w:rPr>
          <w:color w:val="FFFFFF" w:themeColor="background1"/>
        </w:rPr>
        <w:t>ftar Isi</w:t>
      </w:r>
      <w:bookmarkEnd w:id="8"/>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129835B" w:rsidR="00B6388A" w:rsidRPr="00F9101C" w:rsidRDefault="002D2B11" w:rsidP="00F9101C">
      <w:pPr>
        <w:tabs>
          <w:tab w:val="left" w:pos="6379"/>
        </w:tabs>
        <w:spacing w:line="360" w:lineRule="auto"/>
        <w:jc w:val="center"/>
        <w:rPr>
          <w:i/>
          <w:iCs w:val="0"/>
          <w:lang w:val="id-ID"/>
        </w:rPr>
      </w:pPr>
      <w:r w:rsidRPr="00A25460">
        <w:rPr>
          <w:i/>
          <w:iCs w:val="0"/>
          <w:lang w:val="id-ID"/>
        </w:rPr>
        <w:tab/>
      </w:r>
      <w:r w:rsidR="000F6DB3" w:rsidRPr="00A25460">
        <w:rPr>
          <w:i/>
          <w:iCs w:val="0"/>
          <w:lang w:val="id-ID"/>
        </w:rPr>
        <w:t>Halaman</w:t>
      </w:r>
    </w:p>
    <w:p w14:paraId="652C8BF2" w14:textId="72EC1E09" w:rsidR="00AF0B17" w:rsidRDefault="0068542C">
      <w:pPr>
        <w:pStyle w:val="TOC1"/>
        <w:rPr>
          <w:rFonts w:asciiTheme="minorHAnsi" w:eastAsiaTheme="minorEastAsia" w:hAnsiTheme="minorHAnsi" w:cstheme="minorBidi"/>
          <w:bCs w:val="0"/>
          <w:iCs w:val="0"/>
          <w:noProof/>
          <w:sz w:val="22"/>
          <w:szCs w:val="22"/>
          <w:lang w:val="id-ID" w:eastAsia="id-ID"/>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3234975" w:history="1">
        <w:r w:rsidR="00AF0B17" w:rsidRPr="007A7AA2">
          <w:rPr>
            <w:rStyle w:val="Hyperlink"/>
            <w:noProof/>
          </w:rPr>
          <w:t>Halaman Judul</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5 \h </w:instrText>
        </w:r>
        <w:r w:rsidR="00AF0B17">
          <w:rPr>
            <w:noProof/>
            <w:webHidden/>
          </w:rPr>
        </w:r>
        <w:r w:rsidR="00AF0B17">
          <w:rPr>
            <w:noProof/>
            <w:webHidden/>
          </w:rPr>
          <w:fldChar w:fldCharType="separate"/>
        </w:r>
        <w:r w:rsidR="008B0E2C">
          <w:rPr>
            <w:noProof/>
            <w:webHidden/>
          </w:rPr>
          <w:t>i</w:t>
        </w:r>
        <w:r w:rsidR="00AF0B17">
          <w:rPr>
            <w:noProof/>
            <w:webHidden/>
          </w:rPr>
          <w:fldChar w:fldCharType="end"/>
        </w:r>
      </w:hyperlink>
    </w:p>
    <w:p w14:paraId="7901BB2C" w14:textId="3397FD88" w:rsidR="00AF0B17" w:rsidRDefault="00612535">
      <w:pPr>
        <w:pStyle w:val="TOC1"/>
        <w:rPr>
          <w:rFonts w:asciiTheme="minorHAnsi" w:eastAsiaTheme="minorEastAsia" w:hAnsiTheme="minorHAnsi" w:cstheme="minorBidi"/>
          <w:bCs w:val="0"/>
          <w:iCs w:val="0"/>
          <w:noProof/>
          <w:sz w:val="22"/>
          <w:szCs w:val="22"/>
          <w:lang w:val="id-ID" w:eastAsia="id-ID"/>
        </w:rPr>
      </w:pPr>
      <w:hyperlink w:anchor="_Toc173234976" w:history="1">
        <w:r w:rsidR="00AF0B17" w:rsidRPr="007A7AA2">
          <w:rPr>
            <w:rStyle w:val="Hyperlink"/>
            <w:noProof/>
          </w:rPr>
          <w:t>Halaman Pengesahan Proposal Tesis</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6 \h </w:instrText>
        </w:r>
        <w:r w:rsidR="00AF0B17">
          <w:rPr>
            <w:noProof/>
            <w:webHidden/>
          </w:rPr>
        </w:r>
        <w:r w:rsidR="00AF0B17">
          <w:rPr>
            <w:noProof/>
            <w:webHidden/>
          </w:rPr>
          <w:fldChar w:fldCharType="separate"/>
        </w:r>
        <w:r w:rsidR="008B0E2C">
          <w:rPr>
            <w:noProof/>
            <w:webHidden/>
          </w:rPr>
          <w:t>iii</w:t>
        </w:r>
        <w:r w:rsidR="00AF0B17">
          <w:rPr>
            <w:noProof/>
            <w:webHidden/>
          </w:rPr>
          <w:fldChar w:fldCharType="end"/>
        </w:r>
      </w:hyperlink>
    </w:p>
    <w:p w14:paraId="52767547" w14:textId="60513353" w:rsidR="00AF0B17" w:rsidRDefault="00612535">
      <w:pPr>
        <w:pStyle w:val="TOC1"/>
        <w:rPr>
          <w:rFonts w:asciiTheme="minorHAnsi" w:eastAsiaTheme="minorEastAsia" w:hAnsiTheme="minorHAnsi" w:cstheme="minorBidi"/>
          <w:bCs w:val="0"/>
          <w:iCs w:val="0"/>
          <w:noProof/>
          <w:sz w:val="22"/>
          <w:szCs w:val="22"/>
          <w:lang w:val="id-ID" w:eastAsia="id-ID"/>
        </w:rPr>
      </w:pPr>
      <w:hyperlink w:anchor="_Toc173234977" w:history="1">
        <w:r w:rsidR="00AF0B17" w:rsidRPr="007A7AA2">
          <w:rPr>
            <w:rStyle w:val="Hyperlink"/>
            <w:noProof/>
          </w:rPr>
          <w:t>Pernyataan Bebas Plagiasi</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7 \h </w:instrText>
        </w:r>
        <w:r w:rsidR="00AF0B17">
          <w:rPr>
            <w:noProof/>
            <w:webHidden/>
          </w:rPr>
        </w:r>
        <w:r w:rsidR="00AF0B17">
          <w:rPr>
            <w:noProof/>
            <w:webHidden/>
          </w:rPr>
          <w:fldChar w:fldCharType="separate"/>
        </w:r>
        <w:r w:rsidR="008B0E2C">
          <w:rPr>
            <w:noProof/>
            <w:webHidden/>
          </w:rPr>
          <w:t>iv</w:t>
        </w:r>
        <w:r w:rsidR="00AF0B17">
          <w:rPr>
            <w:noProof/>
            <w:webHidden/>
          </w:rPr>
          <w:fldChar w:fldCharType="end"/>
        </w:r>
      </w:hyperlink>
    </w:p>
    <w:p w14:paraId="257E0D05" w14:textId="555DFDE6" w:rsidR="00AF0B17" w:rsidRDefault="00612535">
      <w:pPr>
        <w:pStyle w:val="TOC1"/>
        <w:rPr>
          <w:rFonts w:asciiTheme="minorHAnsi" w:eastAsiaTheme="minorEastAsia" w:hAnsiTheme="minorHAnsi" w:cstheme="minorBidi"/>
          <w:bCs w:val="0"/>
          <w:iCs w:val="0"/>
          <w:noProof/>
          <w:sz w:val="22"/>
          <w:szCs w:val="22"/>
          <w:lang w:val="id-ID" w:eastAsia="id-ID"/>
        </w:rPr>
      </w:pPr>
      <w:hyperlink w:anchor="_Toc173234978" w:history="1">
        <w:r w:rsidR="00AF0B17" w:rsidRPr="007A7AA2">
          <w:rPr>
            <w:rStyle w:val="Hyperlink"/>
            <w:noProof/>
          </w:rPr>
          <w:t>Kata Pengantar</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8 \h </w:instrText>
        </w:r>
        <w:r w:rsidR="00AF0B17">
          <w:rPr>
            <w:noProof/>
            <w:webHidden/>
          </w:rPr>
        </w:r>
        <w:r w:rsidR="00AF0B17">
          <w:rPr>
            <w:noProof/>
            <w:webHidden/>
          </w:rPr>
          <w:fldChar w:fldCharType="separate"/>
        </w:r>
        <w:r w:rsidR="008B0E2C">
          <w:rPr>
            <w:noProof/>
            <w:webHidden/>
          </w:rPr>
          <w:t>vii</w:t>
        </w:r>
        <w:r w:rsidR="00AF0B17">
          <w:rPr>
            <w:noProof/>
            <w:webHidden/>
          </w:rPr>
          <w:fldChar w:fldCharType="end"/>
        </w:r>
      </w:hyperlink>
    </w:p>
    <w:p w14:paraId="6FC645B1" w14:textId="30D84FFE" w:rsidR="00AF0B17" w:rsidRDefault="00612535">
      <w:pPr>
        <w:pStyle w:val="TOC1"/>
        <w:rPr>
          <w:rFonts w:asciiTheme="minorHAnsi" w:eastAsiaTheme="minorEastAsia" w:hAnsiTheme="minorHAnsi" w:cstheme="minorBidi"/>
          <w:bCs w:val="0"/>
          <w:iCs w:val="0"/>
          <w:noProof/>
          <w:sz w:val="22"/>
          <w:szCs w:val="22"/>
          <w:lang w:val="id-ID" w:eastAsia="id-ID"/>
        </w:rPr>
      </w:pPr>
      <w:hyperlink w:anchor="_Toc173234979" w:history="1">
        <w:r w:rsidR="00AF0B17" w:rsidRPr="007A7AA2">
          <w:rPr>
            <w:rStyle w:val="Hyperlink"/>
            <w:noProof/>
          </w:rPr>
          <w:t>Daftar Isi</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9 \h </w:instrText>
        </w:r>
        <w:r w:rsidR="00AF0B17">
          <w:rPr>
            <w:noProof/>
            <w:webHidden/>
          </w:rPr>
        </w:r>
        <w:r w:rsidR="00AF0B17">
          <w:rPr>
            <w:noProof/>
            <w:webHidden/>
          </w:rPr>
          <w:fldChar w:fldCharType="separate"/>
        </w:r>
        <w:r w:rsidR="008B0E2C">
          <w:rPr>
            <w:noProof/>
            <w:webHidden/>
          </w:rPr>
          <w:t>viii</w:t>
        </w:r>
        <w:r w:rsidR="00AF0B17">
          <w:rPr>
            <w:noProof/>
            <w:webHidden/>
          </w:rPr>
          <w:fldChar w:fldCharType="end"/>
        </w:r>
      </w:hyperlink>
    </w:p>
    <w:p w14:paraId="246C7F14" w14:textId="05087AA8" w:rsidR="00AF0B17" w:rsidRDefault="00612535">
      <w:pPr>
        <w:pStyle w:val="TOC1"/>
        <w:rPr>
          <w:rFonts w:asciiTheme="minorHAnsi" w:eastAsiaTheme="minorEastAsia" w:hAnsiTheme="minorHAnsi" w:cstheme="minorBidi"/>
          <w:bCs w:val="0"/>
          <w:iCs w:val="0"/>
          <w:noProof/>
          <w:sz w:val="22"/>
          <w:szCs w:val="22"/>
          <w:lang w:val="id-ID" w:eastAsia="id-ID"/>
        </w:rPr>
      </w:pPr>
      <w:hyperlink w:anchor="_Toc173234980" w:history="1">
        <w:r w:rsidR="00AF0B17" w:rsidRPr="007A7AA2">
          <w:rPr>
            <w:rStyle w:val="Hyperlink"/>
            <w:noProof/>
          </w:rPr>
          <w:t>Daftar Tabel</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80 \h </w:instrText>
        </w:r>
        <w:r w:rsidR="00AF0B17">
          <w:rPr>
            <w:noProof/>
            <w:webHidden/>
          </w:rPr>
        </w:r>
        <w:r w:rsidR="00AF0B17">
          <w:rPr>
            <w:noProof/>
            <w:webHidden/>
          </w:rPr>
          <w:fldChar w:fldCharType="separate"/>
        </w:r>
        <w:r w:rsidR="008B0E2C">
          <w:rPr>
            <w:noProof/>
            <w:webHidden/>
          </w:rPr>
          <w:t>x</w:t>
        </w:r>
        <w:r w:rsidR="00AF0B17">
          <w:rPr>
            <w:noProof/>
            <w:webHidden/>
          </w:rPr>
          <w:fldChar w:fldCharType="end"/>
        </w:r>
      </w:hyperlink>
    </w:p>
    <w:p w14:paraId="7153EBC5" w14:textId="51724731" w:rsidR="00AF0B17" w:rsidRDefault="00612535">
      <w:pPr>
        <w:pStyle w:val="TOC1"/>
        <w:rPr>
          <w:rFonts w:asciiTheme="minorHAnsi" w:eastAsiaTheme="minorEastAsia" w:hAnsiTheme="minorHAnsi" w:cstheme="minorBidi"/>
          <w:bCs w:val="0"/>
          <w:iCs w:val="0"/>
          <w:noProof/>
          <w:sz w:val="22"/>
          <w:szCs w:val="22"/>
          <w:lang w:val="id-ID" w:eastAsia="id-ID"/>
        </w:rPr>
      </w:pPr>
      <w:hyperlink w:anchor="_Toc173234981" w:history="1">
        <w:r w:rsidR="00AF0B17" w:rsidRPr="007A7AA2">
          <w:rPr>
            <w:rStyle w:val="Hyperlink"/>
            <w:noProof/>
          </w:rPr>
          <w:t>Daftar Gambar</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81 \h </w:instrText>
        </w:r>
        <w:r w:rsidR="00AF0B17">
          <w:rPr>
            <w:noProof/>
            <w:webHidden/>
          </w:rPr>
        </w:r>
        <w:r w:rsidR="00AF0B17">
          <w:rPr>
            <w:noProof/>
            <w:webHidden/>
          </w:rPr>
          <w:fldChar w:fldCharType="separate"/>
        </w:r>
        <w:r w:rsidR="008B0E2C">
          <w:rPr>
            <w:noProof/>
            <w:webHidden/>
          </w:rPr>
          <w:t>xi</w:t>
        </w:r>
        <w:r w:rsidR="00AF0B17">
          <w:rPr>
            <w:noProof/>
            <w:webHidden/>
          </w:rPr>
          <w:fldChar w:fldCharType="end"/>
        </w:r>
      </w:hyperlink>
    </w:p>
    <w:p w14:paraId="3B88C5AD" w14:textId="3DE84E97" w:rsidR="00AF0B17" w:rsidRDefault="00612535">
      <w:pPr>
        <w:pStyle w:val="TOC1"/>
        <w:rPr>
          <w:rFonts w:asciiTheme="minorHAnsi" w:eastAsiaTheme="minorEastAsia" w:hAnsiTheme="minorHAnsi" w:cstheme="minorBidi"/>
          <w:bCs w:val="0"/>
          <w:iCs w:val="0"/>
          <w:noProof/>
          <w:sz w:val="22"/>
          <w:szCs w:val="22"/>
          <w:lang w:val="id-ID" w:eastAsia="id-ID"/>
        </w:rPr>
      </w:pPr>
      <w:hyperlink w:anchor="_Toc173234982" w:history="1">
        <w:r w:rsidR="00AF0B17" w:rsidRPr="007A7AA2">
          <w:rPr>
            <w:rStyle w:val="Hyperlink"/>
            <w:noProof/>
          </w:rPr>
          <w:t>Daftar Lampiran</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82 \h </w:instrText>
        </w:r>
        <w:r w:rsidR="00AF0B17">
          <w:rPr>
            <w:noProof/>
            <w:webHidden/>
          </w:rPr>
        </w:r>
        <w:r w:rsidR="00AF0B17">
          <w:rPr>
            <w:noProof/>
            <w:webHidden/>
          </w:rPr>
          <w:fldChar w:fldCharType="separate"/>
        </w:r>
        <w:r w:rsidR="008B0E2C">
          <w:rPr>
            <w:noProof/>
            <w:webHidden/>
          </w:rPr>
          <w:t>xii</w:t>
        </w:r>
        <w:r w:rsidR="00AF0B17">
          <w:rPr>
            <w:noProof/>
            <w:webHidden/>
          </w:rPr>
          <w:fldChar w:fldCharType="end"/>
        </w:r>
      </w:hyperlink>
    </w:p>
    <w:p w14:paraId="091440EA" w14:textId="0B474126" w:rsidR="00AF0B17" w:rsidRDefault="00612535">
      <w:pPr>
        <w:pStyle w:val="TOC1"/>
        <w:rPr>
          <w:rFonts w:asciiTheme="minorHAnsi" w:eastAsiaTheme="minorEastAsia" w:hAnsiTheme="minorHAnsi" w:cstheme="minorBidi"/>
          <w:bCs w:val="0"/>
          <w:iCs w:val="0"/>
          <w:noProof/>
          <w:sz w:val="22"/>
          <w:szCs w:val="22"/>
          <w:lang w:val="id-ID" w:eastAsia="id-ID"/>
        </w:rPr>
      </w:pPr>
      <w:hyperlink w:anchor="_Toc173234983" w:history="1">
        <w:r w:rsidR="00AF0B17" w:rsidRPr="007A7AA2">
          <w:rPr>
            <w:rStyle w:val="Hyperlink"/>
            <w:noProof/>
            <w:lang w:val="en-US"/>
          </w:rPr>
          <w:t>BAB I</w:t>
        </w:r>
        <w:r w:rsidR="00AF0B17" w:rsidRPr="007A7AA2">
          <w:rPr>
            <w:rStyle w:val="Hyperlink"/>
            <w:noProof/>
          </w:rPr>
          <w:t xml:space="preserve"> PENDAHULUAN</w:t>
        </w:r>
        <w:r w:rsidR="00AF0B17">
          <w:rPr>
            <w:noProof/>
            <w:webHidden/>
          </w:rPr>
          <w:tab/>
        </w:r>
        <w:r w:rsidR="00AF0B17">
          <w:rPr>
            <w:noProof/>
            <w:webHidden/>
          </w:rPr>
          <w:fldChar w:fldCharType="begin"/>
        </w:r>
        <w:r w:rsidR="00AF0B17">
          <w:rPr>
            <w:noProof/>
            <w:webHidden/>
          </w:rPr>
          <w:instrText xml:space="preserve"> PAGEREF _Toc173234983 \h </w:instrText>
        </w:r>
        <w:r w:rsidR="00AF0B17">
          <w:rPr>
            <w:noProof/>
            <w:webHidden/>
          </w:rPr>
        </w:r>
        <w:r w:rsidR="00AF0B17">
          <w:rPr>
            <w:noProof/>
            <w:webHidden/>
          </w:rPr>
          <w:fldChar w:fldCharType="separate"/>
        </w:r>
        <w:r w:rsidR="008B0E2C">
          <w:rPr>
            <w:noProof/>
            <w:webHidden/>
          </w:rPr>
          <w:t>1</w:t>
        </w:r>
        <w:r w:rsidR="00AF0B17">
          <w:rPr>
            <w:noProof/>
            <w:webHidden/>
          </w:rPr>
          <w:fldChar w:fldCharType="end"/>
        </w:r>
      </w:hyperlink>
    </w:p>
    <w:p w14:paraId="690AF3EC" w14:textId="20E153C3" w:rsidR="00AF0B17" w:rsidRDefault="00612535">
      <w:pPr>
        <w:pStyle w:val="TOC2"/>
        <w:rPr>
          <w:rFonts w:asciiTheme="minorHAnsi" w:eastAsiaTheme="minorEastAsia" w:hAnsiTheme="minorHAnsi" w:cstheme="minorBidi"/>
          <w:bCs w:val="0"/>
          <w:iCs w:val="0"/>
          <w:noProof/>
          <w:sz w:val="22"/>
          <w:szCs w:val="22"/>
          <w:lang w:val="id-ID" w:eastAsia="id-ID"/>
        </w:rPr>
      </w:pPr>
      <w:hyperlink w:anchor="_Toc173234984" w:history="1">
        <w:r w:rsidR="00AF0B17" w:rsidRPr="007A7AA2">
          <w:rPr>
            <w:rStyle w:val="Hyperlink"/>
            <w:noProof/>
          </w:rPr>
          <w:t>1.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Latar Belakang</w:t>
        </w:r>
        <w:r w:rsidR="00AF0B17">
          <w:rPr>
            <w:noProof/>
            <w:webHidden/>
          </w:rPr>
          <w:tab/>
        </w:r>
        <w:r w:rsidR="00AF0B17">
          <w:rPr>
            <w:noProof/>
            <w:webHidden/>
          </w:rPr>
          <w:fldChar w:fldCharType="begin"/>
        </w:r>
        <w:r w:rsidR="00AF0B17">
          <w:rPr>
            <w:noProof/>
            <w:webHidden/>
          </w:rPr>
          <w:instrText xml:space="preserve"> PAGEREF _Toc173234984 \h </w:instrText>
        </w:r>
        <w:r w:rsidR="00AF0B17">
          <w:rPr>
            <w:noProof/>
            <w:webHidden/>
          </w:rPr>
        </w:r>
        <w:r w:rsidR="00AF0B17">
          <w:rPr>
            <w:noProof/>
            <w:webHidden/>
          </w:rPr>
          <w:fldChar w:fldCharType="separate"/>
        </w:r>
        <w:r w:rsidR="008B0E2C">
          <w:rPr>
            <w:noProof/>
            <w:webHidden/>
          </w:rPr>
          <w:t>1</w:t>
        </w:r>
        <w:r w:rsidR="00AF0B17">
          <w:rPr>
            <w:noProof/>
            <w:webHidden/>
          </w:rPr>
          <w:fldChar w:fldCharType="end"/>
        </w:r>
      </w:hyperlink>
    </w:p>
    <w:p w14:paraId="643C974C" w14:textId="4C198A40" w:rsidR="00AF0B17" w:rsidRDefault="00612535">
      <w:pPr>
        <w:pStyle w:val="TOC2"/>
        <w:rPr>
          <w:rFonts w:asciiTheme="minorHAnsi" w:eastAsiaTheme="minorEastAsia" w:hAnsiTheme="minorHAnsi" w:cstheme="minorBidi"/>
          <w:bCs w:val="0"/>
          <w:iCs w:val="0"/>
          <w:noProof/>
          <w:sz w:val="22"/>
          <w:szCs w:val="22"/>
          <w:lang w:val="id-ID" w:eastAsia="id-ID"/>
        </w:rPr>
      </w:pPr>
      <w:hyperlink w:anchor="_Toc173234985" w:history="1">
        <w:r w:rsidR="00AF0B17" w:rsidRPr="007A7AA2">
          <w:rPr>
            <w:rStyle w:val="Hyperlink"/>
            <w:noProof/>
          </w:rPr>
          <w:t>1.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id-ID"/>
          </w:rPr>
          <w:t>Rumusan M</w:t>
        </w:r>
        <w:r w:rsidR="00AF0B17" w:rsidRPr="007A7AA2">
          <w:rPr>
            <w:rStyle w:val="Hyperlink"/>
            <w:noProof/>
          </w:rPr>
          <w:t>asalah</w:t>
        </w:r>
        <w:r w:rsidR="00AF0B17">
          <w:rPr>
            <w:noProof/>
            <w:webHidden/>
          </w:rPr>
          <w:tab/>
        </w:r>
        <w:r w:rsidR="00AF0B17">
          <w:rPr>
            <w:noProof/>
            <w:webHidden/>
          </w:rPr>
          <w:fldChar w:fldCharType="begin"/>
        </w:r>
        <w:r w:rsidR="00AF0B17">
          <w:rPr>
            <w:noProof/>
            <w:webHidden/>
          </w:rPr>
          <w:instrText xml:space="preserve"> PAGEREF _Toc173234985 \h </w:instrText>
        </w:r>
        <w:r w:rsidR="00AF0B17">
          <w:rPr>
            <w:noProof/>
            <w:webHidden/>
          </w:rPr>
        </w:r>
        <w:r w:rsidR="00AF0B17">
          <w:rPr>
            <w:noProof/>
            <w:webHidden/>
          </w:rPr>
          <w:fldChar w:fldCharType="separate"/>
        </w:r>
        <w:r w:rsidR="008B0E2C">
          <w:rPr>
            <w:noProof/>
            <w:webHidden/>
          </w:rPr>
          <w:t>2</w:t>
        </w:r>
        <w:r w:rsidR="00AF0B17">
          <w:rPr>
            <w:noProof/>
            <w:webHidden/>
          </w:rPr>
          <w:fldChar w:fldCharType="end"/>
        </w:r>
      </w:hyperlink>
    </w:p>
    <w:p w14:paraId="03853467" w14:textId="58DE202A" w:rsidR="00AF0B17" w:rsidRDefault="00612535">
      <w:pPr>
        <w:pStyle w:val="TOC2"/>
        <w:rPr>
          <w:rFonts w:asciiTheme="minorHAnsi" w:eastAsiaTheme="minorEastAsia" w:hAnsiTheme="minorHAnsi" w:cstheme="minorBidi"/>
          <w:bCs w:val="0"/>
          <w:iCs w:val="0"/>
          <w:noProof/>
          <w:sz w:val="22"/>
          <w:szCs w:val="22"/>
          <w:lang w:val="id-ID" w:eastAsia="id-ID"/>
        </w:rPr>
      </w:pPr>
      <w:hyperlink w:anchor="_Toc173234986" w:history="1">
        <w:r w:rsidR="00AF0B17" w:rsidRPr="007A7AA2">
          <w:rPr>
            <w:rStyle w:val="Hyperlink"/>
            <w:noProof/>
            <w:lang w:val="id-ID"/>
          </w:rPr>
          <w:t>1.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Tujuan</w:t>
        </w:r>
        <w:r w:rsidR="00AF0B17" w:rsidRPr="007A7AA2">
          <w:rPr>
            <w:rStyle w:val="Hyperlink"/>
            <w:noProof/>
            <w:lang w:val="id-ID"/>
          </w:rPr>
          <w:t xml:space="preserve"> Penelitian</w:t>
        </w:r>
        <w:r w:rsidR="00AF0B17">
          <w:rPr>
            <w:noProof/>
            <w:webHidden/>
          </w:rPr>
          <w:tab/>
        </w:r>
        <w:r w:rsidR="00AF0B17">
          <w:rPr>
            <w:noProof/>
            <w:webHidden/>
          </w:rPr>
          <w:fldChar w:fldCharType="begin"/>
        </w:r>
        <w:r w:rsidR="00AF0B17">
          <w:rPr>
            <w:noProof/>
            <w:webHidden/>
          </w:rPr>
          <w:instrText xml:space="preserve"> PAGEREF _Toc173234986 \h </w:instrText>
        </w:r>
        <w:r w:rsidR="00AF0B17">
          <w:rPr>
            <w:noProof/>
            <w:webHidden/>
          </w:rPr>
        </w:r>
        <w:r w:rsidR="00AF0B17">
          <w:rPr>
            <w:noProof/>
            <w:webHidden/>
          </w:rPr>
          <w:fldChar w:fldCharType="separate"/>
        </w:r>
        <w:r w:rsidR="008B0E2C">
          <w:rPr>
            <w:noProof/>
            <w:webHidden/>
          </w:rPr>
          <w:t>3</w:t>
        </w:r>
        <w:r w:rsidR="00AF0B17">
          <w:rPr>
            <w:noProof/>
            <w:webHidden/>
          </w:rPr>
          <w:fldChar w:fldCharType="end"/>
        </w:r>
      </w:hyperlink>
    </w:p>
    <w:p w14:paraId="2837F536" w14:textId="6C566414" w:rsidR="00AF0B17" w:rsidRDefault="00612535">
      <w:pPr>
        <w:pStyle w:val="TOC2"/>
        <w:rPr>
          <w:rFonts w:asciiTheme="minorHAnsi" w:eastAsiaTheme="minorEastAsia" w:hAnsiTheme="minorHAnsi" w:cstheme="minorBidi"/>
          <w:bCs w:val="0"/>
          <w:iCs w:val="0"/>
          <w:noProof/>
          <w:sz w:val="22"/>
          <w:szCs w:val="22"/>
          <w:lang w:val="id-ID" w:eastAsia="id-ID"/>
        </w:rPr>
      </w:pPr>
      <w:hyperlink w:anchor="_Toc173234987" w:history="1">
        <w:r w:rsidR="00AF0B17" w:rsidRPr="007A7AA2">
          <w:rPr>
            <w:rStyle w:val="Hyperlink"/>
            <w:noProof/>
            <w:lang w:val="id-ID"/>
          </w:rPr>
          <w:t>1.4</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Manfaat</w:t>
        </w:r>
        <w:r w:rsidR="00AF0B17" w:rsidRPr="007A7AA2">
          <w:rPr>
            <w:rStyle w:val="Hyperlink"/>
            <w:noProof/>
            <w:lang w:val="id-ID"/>
          </w:rPr>
          <w:t xml:space="preserve"> Penelitian</w:t>
        </w:r>
        <w:r w:rsidR="00AF0B17">
          <w:rPr>
            <w:noProof/>
            <w:webHidden/>
          </w:rPr>
          <w:tab/>
        </w:r>
        <w:r w:rsidR="00AF0B17">
          <w:rPr>
            <w:noProof/>
            <w:webHidden/>
          </w:rPr>
          <w:fldChar w:fldCharType="begin"/>
        </w:r>
        <w:r w:rsidR="00AF0B17">
          <w:rPr>
            <w:noProof/>
            <w:webHidden/>
          </w:rPr>
          <w:instrText xml:space="preserve"> PAGEREF _Toc173234987 \h </w:instrText>
        </w:r>
        <w:r w:rsidR="00AF0B17">
          <w:rPr>
            <w:noProof/>
            <w:webHidden/>
          </w:rPr>
        </w:r>
        <w:r w:rsidR="00AF0B17">
          <w:rPr>
            <w:noProof/>
            <w:webHidden/>
          </w:rPr>
          <w:fldChar w:fldCharType="separate"/>
        </w:r>
        <w:r w:rsidR="008B0E2C">
          <w:rPr>
            <w:noProof/>
            <w:webHidden/>
          </w:rPr>
          <w:t>3</w:t>
        </w:r>
        <w:r w:rsidR="00AF0B17">
          <w:rPr>
            <w:noProof/>
            <w:webHidden/>
          </w:rPr>
          <w:fldChar w:fldCharType="end"/>
        </w:r>
      </w:hyperlink>
    </w:p>
    <w:p w14:paraId="05C6EF63" w14:textId="42FDF984" w:rsidR="00AF0B17" w:rsidRDefault="00612535">
      <w:pPr>
        <w:pStyle w:val="TOC1"/>
        <w:rPr>
          <w:rFonts w:asciiTheme="minorHAnsi" w:eastAsiaTheme="minorEastAsia" w:hAnsiTheme="minorHAnsi" w:cstheme="minorBidi"/>
          <w:bCs w:val="0"/>
          <w:iCs w:val="0"/>
          <w:noProof/>
          <w:sz w:val="22"/>
          <w:szCs w:val="22"/>
          <w:lang w:val="id-ID" w:eastAsia="id-ID"/>
        </w:rPr>
      </w:pPr>
      <w:hyperlink w:anchor="_Toc173234988" w:history="1">
        <w:r w:rsidR="00AF0B17" w:rsidRPr="007A7AA2">
          <w:rPr>
            <w:rStyle w:val="Hyperlink"/>
            <w:noProof/>
            <w:lang w:val="en-US"/>
          </w:rPr>
          <w:t>BAB II</w:t>
        </w:r>
        <w:r w:rsidR="00AF0B17" w:rsidRPr="007A7AA2">
          <w:rPr>
            <w:rStyle w:val="Hyperlink"/>
            <w:noProof/>
          </w:rPr>
          <w:t xml:space="preserve"> TINJAUAN KEPUSTAKAAN</w:t>
        </w:r>
        <w:r w:rsidR="00AF0B17">
          <w:rPr>
            <w:noProof/>
            <w:webHidden/>
          </w:rPr>
          <w:tab/>
        </w:r>
        <w:r w:rsidR="00AF0B17">
          <w:rPr>
            <w:noProof/>
            <w:webHidden/>
          </w:rPr>
          <w:fldChar w:fldCharType="begin"/>
        </w:r>
        <w:r w:rsidR="00AF0B17">
          <w:rPr>
            <w:noProof/>
            <w:webHidden/>
          </w:rPr>
          <w:instrText xml:space="preserve"> PAGEREF _Toc173234988 \h </w:instrText>
        </w:r>
        <w:r w:rsidR="00AF0B17">
          <w:rPr>
            <w:noProof/>
            <w:webHidden/>
          </w:rPr>
        </w:r>
        <w:r w:rsidR="00AF0B17">
          <w:rPr>
            <w:noProof/>
            <w:webHidden/>
          </w:rPr>
          <w:fldChar w:fldCharType="separate"/>
        </w:r>
        <w:r w:rsidR="008B0E2C">
          <w:rPr>
            <w:noProof/>
            <w:webHidden/>
          </w:rPr>
          <w:t>4</w:t>
        </w:r>
        <w:r w:rsidR="00AF0B17">
          <w:rPr>
            <w:noProof/>
            <w:webHidden/>
          </w:rPr>
          <w:fldChar w:fldCharType="end"/>
        </w:r>
      </w:hyperlink>
    </w:p>
    <w:p w14:paraId="3BDA697B" w14:textId="2C187EBA" w:rsidR="00AF0B17" w:rsidRDefault="00612535">
      <w:pPr>
        <w:pStyle w:val="TOC2"/>
        <w:rPr>
          <w:rFonts w:asciiTheme="minorHAnsi" w:eastAsiaTheme="minorEastAsia" w:hAnsiTheme="minorHAnsi" w:cstheme="minorBidi"/>
          <w:bCs w:val="0"/>
          <w:iCs w:val="0"/>
          <w:noProof/>
          <w:sz w:val="22"/>
          <w:szCs w:val="22"/>
          <w:lang w:val="id-ID" w:eastAsia="id-ID"/>
        </w:rPr>
      </w:pPr>
      <w:hyperlink w:anchor="_Toc173234989" w:history="1">
        <w:r w:rsidR="00AF0B17" w:rsidRPr="007A7AA2">
          <w:rPr>
            <w:rStyle w:val="Hyperlink"/>
            <w:noProof/>
          </w:rPr>
          <w:t>2.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Artificial Intelligence</w:t>
        </w:r>
        <w:r w:rsidR="00AF0B17" w:rsidRPr="007A7AA2">
          <w:rPr>
            <w:rStyle w:val="Hyperlink"/>
            <w:noProof/>
          </w:rPr>
          <w:t xml:space="preserve"> (AI)</w:t>
        </w:r>
        <w:r w:rsidR="00AF0B17">
          <w:rPr>
            <w:noProof/>
            <w:webHidden/>
          </w:rPr>
          <w:tab/>
        </w:r>
        <w:r w:rsidR="00AF0B17">
          <w:rPr>
            <w:noProof/>
            <w:webHidden/>
          </w:rPr>
          <w:fldChar w:fldCharType="begin"/>
        </w:r>
        <w:r w:rsidR="00AF0B17">
          <w:rPr>
            <w:noProof/>
            <w:webHidden/>
          </w:rPr>
          <w:instrText xml:space="preserve"> PAGEREF _Toc173234989 \h </w:instrText>
        </w:r>
        <w:r w:rsidR="00AF0B17">
          <w:rPr>
            <w:noProof/>
            <w:webHidden/>
          </w:rPr>
        </w:r>
        <w:r w:rsidR="00AF0B17">
          <w:rPr>
            <w:noProof/>
            <w:webHidden/>
          </w:rPr>
          <w:fldChar w:fldCharType="separate"/>
        </w:r>
        <w:r w:rsidR="008B0E2C">
          <w:rPr>
            <w:noProof/>
            <w:webHidden/>
          </w:rPr>
          <w:t>4</w:t>
        </w:r>
        <w:r w:rsidR="00AF0B17">
          <w:rPr>
            <w:noProof/>
            <w:webHidden/>
          </w:rPr>
          <w:fldChar w:fldCharType="end"/>
        </w:r>
      </w:hyperlink>
    </w:p>
    <w:p w14:paraId="450D5638" w14:textId="36ADBE36" w:rsidR="00AF0B17" w:rsidRDefault="00612535">
      <w:pPr>
        <w:pStyle w:val="TOC2"/>
        <w:rPr>
          <w:rFonts w:asciiTheme="minorHAnsi" w:eastAsiaTheme="minorEastAsia" w:hAnsiTheme="minorHAnsi" w:cstheme="minorBidi"/>
          <w:bCs w:val="0"/>
          <w:iCs w:val="0"/>
          <w:noProof/>
          <w:sz w:val="22"/>
          <w:szCs w:val="22"/>
          <w:lang w:val="id-ID" w:eastAsia="id-ID"/>
        </w:rPr>
      </w:pPr>
      <w:hyperlink w:anchor="_Toc173234990" w:history="1">
        <w:r w:rsidR="00AF0B17" w:rsidRPr="007A7AA2">
          <w:rPr>
            <w:rStyle w:val="Hyperlink"/>
            <w:noProof/>
          </w:rPr>
          <w:t>2.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Natural Language Processing</w:t>
        </w:r>
        <w:r w:rsidR="00AF0B17" w:rsidRPr="007A7AA2">
          <w:rPr>
            <w:rStyle w:val="Hyperlink"/>
            <w:noProof/>
          </w:rPr>
          <w:t xml:space="preserve"> (NLP)</w:t>
        </w:r>
        <w:r w:rsidR="00AF0B17">
          <w:rPr>
            <w:noProof/>
            <w:webHidden/>
          </w:rPr>
          <w:tab/>
        </w:r>
        <w:r w:rsidR="00AF0B17">
          <w:rPr>
            <w:noProof/>
            <w:webHidden/>
          </w:rPr>
          <w:fldChar w:fldCharType="begin"/>
        </w:r>
        <w:r w:rsidR="00AF0B17">
          <w:rPr>
            <w:noProof/>
            <w:webHidden/>
          </w:rPr>
          <w:instrText xml:space="preserve"> PAGEREF _Toc173234990 \h </w:instrText>
        </w:r>
        <w:r w:rsidR="00AF0B17">
          <w:rPr>
            <w:noProof/>
            <w:webHidden/>
          </w:rPr>
        </w:r>
        <w:r w:rsidR="00AF0B17">
          <w:rPr>
            <w:noProof/>
            <w:webHidden/>
          </w:rPr>
          <w:fldChar w:fldCharType="separate"/>
        </w:r>
        <w:r w:rsidR="008B0E2C">
          <w:rPr>
            <w:noProof/>
            <w:webHidden/>
          </w:rPr>
          <w:t>4</w:t>
        </w:r>
        <w:r w:rsidR="00AF0B17">
          <w:rPr>
            <w:noProof/>
            <w:webHidden/>
          </w:rPr>
          <w:fldChar w:fldCharType="end"/>
        </w:r>
      </w:hyperlink>
    </w:p>
    <w:p w14:paraId="2BB18793" w14:textId="016CC97C" w:rsidR="00AF0B17" w:rsidRDefault="00612535">
      <w:pPr>
        <w:pStyle w:val="TOC2"/>
        <w:rPr>
          <w:rFonts w:asciiTheme="minorHAnsi" w:eastAsiaTheme="minorEastAsia" w:hAnsiTheme="minorHAnsi" w:cstheme="minorBidi"/>
          <w:bCs w:val="0"/>
          <w:iCs w:val="0"/>
          <w:noProof/>
          <w:sz w:val="22"/>
          <w:szCs w:val="22"/>
          <w:lang w:val="id-ID" w:eastAsia="id-ID"/>
        </w:rPr>
      </w:pPr>
      <w:hyperlink w:anchor="_Toc173234991" w:history="1">
        <w:r w:rsidR="00AF0B17" w:rsidRPr="007A7AA2">
          <w:rPr>
            <w:rStyle w:val="Hyperlink"/>
            <w:noProof/>
          </w:rPr>
          <w:t>2.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Large Language Models</w:t>
        </w:r>
        <w:r w:rsidR="00AF0B17" w:rsidRPr="007A7AA2">
          <w:rPr>
            <w:rStyle w:val="Hyperlink"/>
            <w:noProof/>
          </w:rPr>
          <w:t xml:space="preserve"> (LLM)</w:t>
        </w:r>
        <w:r w:rsidR="00AF0B17">
          <w:rPr>
            <w:noProof/>
            <w:webHidden/>
          </w:rPr>
          <w:tab/>
        </w:r>
        <w:r w:rsidR="00AF0B17">
          <w:rPr>
            <w:noProof/>
            <w:webHidden/>
          </w:rPr>
          <w:fldChar w:fldCharType="begin"/>
        </w:r>
        <w:r w:rsidR="00AF0B17">
          <w:rPr>
            <w:noProof/>
            <w:webHidden/>
          </w:rPr>
          <w:instrText xml:space="preserve"> PAGEREF _Toc173234991 \h </w:instrText>
        </w:r>
        <w:r w:rsidR="00AF0B17">
          <w:rPr>
            <w:noProof/>
            <w:webHidden/>
          </w:rPr>
        </w:r>
        <w:r w:rsidR="00AF0B17">
          <w:rPr>
            <w:noProof/>
            <w:webHidden/>
          </w:rPr>
          <w:fldChar w:fldCharType="separate"/>
        </w:r>
        <w:r w:rsidR="008B0E2C">
          <w:rPr>
            <w:noProof/>
            <w:webHidden/>
          </w:rPr>
          <w:t>6</w:t>
        </w:r>
        <w:r w:rsidR="00AF0B17">
          <w:rPr>
            <w:noProof/>
            <w:webHidden/>
          </w:rPr>
          <w:fldChar w:fldCharType="end"/>
        </w:r>
      </w:hyperlink>
    </w:p>
    <w:p w14:paraId="54AAD516" w14:textId="7F25490C" w:rsidR="00AF0B17" w:rsidRDefault="00612535">
      <w:pPr>
        <w:pStyle w:val="TOC2"/>
        <w:rPr>
          <w:rFonts w:asciiTheme="minorHAnsi" w:eastAsiaTheme="minorEastAsia" w:hAnsiTheme="minorHAnsi" w:cstheme="minorBidi"/>
          <w:bCs w:val="0"/>
          <w:iCs w:val="0"/>
          <w:noProof/>
          <w:sz w:val="22"/>
          <w:szCs w:val="22"/>
          <w:lang w:val="id-ID" w:eastAsia="id-ID"/>
        </w:rPr>
      </w:pPr>
      <w:hyperlink w:anchor="_Toc173234992" w:history="1">
        <w:r w:rsidR="00AF0B17" w:rsidRPr="007A7AA2">
          <w:rPr>
            <w:rStyle w:val="Hyperlink"/>
            <w:noProof/>
          </w:rPr>
          <w:t>2.4</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lang w:val="en-US"/>
          </w:rPr>
          <w:t>Chatbot</w:t>
        </w:r>
        <w:r w:rsidR="00AF0B17">
          <w:rPr>
            <w:noProof/>
            <w:webHidden/>
          </w:rPr>
          <w:tab/>
        </w:r>
        <w:r w:rsidR="00AF0B17">
          <w:rPr>
            <w:noProof/>
            <w:webHidden/>
          </w:rPr>
          <w:fldChar w:fldCharType="begin"/>
        </w:r>
        <w:r w:rsidR="00AF0B17">
          <w:rPr>
            <w:noProof/>
            <w:webHidden/>
          </w:rPr>
          <w:instrText xml:space="preserve"> PAGEREF _Toc173234992 \h </w:instrText>
        </w:r>
        <w:r w:rsidR="00AF0B17">
          <w:rPr>
            <w:noProof/>
            <w:webHidden/>
          </w:rPr>
        </w:r>
        <w:r w:rsidR="00AF0B17">
          <w:rPr>
            <w:noProof/>
            <w:webHidden/>
          </w:rPr>
          <w:fldChar w:fldCharType="separate"/>
        </w:r>
        <w:r w:rsidR="008B0E2C">
          <w:rPr>
            <w:noProof/>
            <w:webHidden/>
          </w:rPr>
          <w:t>9</w:t>
        </w:r>
        <w:r w:rsidR="00AF0B17">
          <w:rPr>
            <w:noProof/>
            <w:webHidden/>
          </w:rPr>
          <w:fldChar w:fldCharType="end"/>
        </w:r>
      </w:hyperlink>
    </w:p>
    <w:p w14:paraId="38BDA028" w14:textId="75EFBC4C" w:rsidR="00AF0B17" w:rsidRDefault="00612535">
      <w:pPr>
        <w:pStyle w:val="TOC2"/>
        <w:rPr>
          <w:rFonts w:asciiTheme="minorHAnsi" w:eastAsiaTheme="minorEastAsia" w:hAnsiTheme="minorHAnsi" w:cstheme="minorBidi"/>
          <w:bCs w:val="0"/>
          <w:iCs w:val="0"/>
          <w:noProof/>
          <w:sz w:val="22"/>
          <w:szCs w:val="22"/>
          <w:lang w:val="id-ID" w:eastAsia="id-ID"/>
        </w:rPr>
      </w:pPr>
      <w:hyperlink w:anchor="_Toc173234993" w:history="1">
        <w:r w:rsidR="00AF0B17" w:rsidRPr="007A7AA2">
          <w:rPr>
            <w:rStyle w:val="Hyperlink"/>
            <w:noProof/>
            <w:lang w:val="id-ID"/>
          </w:rPr>
          <w:t>2.5</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Model Mistral 7B</w:t>
        </w:r>
        <w:r w:rsidR="00AF0B17">
          <w:rPr>
            <w:noProof/>
            <w:webHidden/>
          </w:rPr>
          <w:tab/>
        </w:r>
        <w:r w:rsidR="00AF0B17">
          <w:rPr>
            <w:noProof/>
            <w:webHidden/>
          </w:rPr>
          <w:fldChar w:fldCharType="begin"/>
        </w:r>
        <w:r w:rsidR="00AF0B17">
          <w:rPr>
            <w:noProof/>
            <w:webHidden/>
          </w:rPr>
          <w:instrText xml:space="preserve"> PAGEREF _Toc173234993 \h </w:instrText>
        </w:r>
        <w:r w:rsidR="00AF0B17">
          <w:rPr>
            <w:noProof/>
            <w:webHidden/>
          </w:rPr>
        </w:r>
        <w:r w:rsidR="00AF0B17">
          <w:rPr>
            <w:noProof/>
            <w:webHidden/>
          </w:rPr>
          <w:fldChar w:fldCharType="separate"/>
        </w:r>
        <w:r w:rsidR="008B0E2C">
          <w:rPr>
            <w:noProof/>
            <w:webHidden/>
          </w:rPr>
          <w:t>9</w:t>
        </w:r>
        <w:r w:rsidR="00AF0B17">
          <w:rPr>
            <w:noProof/>
            <w:webHidden/>
          </w:rPr>
          <w:fldChar w:fldCharType="end"/>
        </w:r>
      </w:hyperlink>
    </w:p>
    <w:p w14:paraId="5DB5FF56" w14:textId="6884E123" w:rsidR="00AF0B17" w:rsidRDefault="00612535">
      <w:pPr>
        <w:pStyle w:val="TOC2"/>
        <w:rPr>
          <w:rFonts w:asciiTheme="minorHAnsi" w:eastAsiaTheme="minorEastAsia" w:hAnsiTheme="minorHAnsi" w:cstheme="minorBidi"/>
          <w:bCs w:val="0"/>
          <w:iCs w:val="0"/>
          <w:noProof/>
          <w:sz w:val="22"/>
          <w:szCs w:val="22"/>
          <w:lang w:val="id-ID" w:eastAsia="id-ID"/>
        </w:rPr>
      </w:pPr>
      <w:hyperlink w:anchor="_Toc173234994" w:history="1">
        <w:r w:rsidR="00AF0B17" w:rsidRPr="007A7AA2">
          <w:rPr>
            <w:rStyle w:val="Hyperlink"/>
            <w:noProof/>
            <w:lang w:val="en-US"/>
          </w:rPr>
          <w:t>2.6</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lang w:val="en-US"/>
          </w:rPr>
          <w:t>Model Llama 2</w:t>
        </w:r>
        <w:r w:rsidR="00AF0B17">
          <w:rPr>
            <w:noProof/>
            <w:webHidden/>
          </w:rPr>
          <w:tab/>
        </w:r>
        <w:r w:rsidR="00AF0B17">
          <w:rPr>
            <w:noProof/>
            <w:webHidden/>
          </w:rPr>
          <w:fldChar w:fldCharType="begin"/>
        </w:r>
        <w:r w:rsidR="00AF0B17">
          <w:rPr>
            <w:noProof/>
            <w:webHidden/>
          </w:rPr>
          <w:instrText xml:space="preserve"> PAGEREF _Toc173234994 \h </w:instrText>
        </w:r>
        <w:r w:rsidR="00AF0B17">
          <w:rPr>
            <w:noProof/>
            <w:webHidden/>
          </w:rPr>
        </w:r>
        <w:r w:rsidR="00AF0B17">
          <w:rPr>
            <w:noProof/>
            <w:webHidden/>
          </w:rPr>
          <w:fldChar w:fldCharType="separate"/>
        </w:r>
        <w:r w:rsidR="008B0E2C">
          <w:rPr>
            <w:noProof/>
            <w:webHidden/>
          </w:rPr>
          <w:t>11</w:t>
        </w:r>
        <w:r w:rsidR="00AF0B17">
          <w:rPr>
            <w:noProof/>
            <w:webHidden/>
          </w:rPr>
          <w:fldChar w:fldCharType="end"/>
        </w:r>
      </w:hyperlink>
    </w:p>
    <w:p w14:paraId="2A117A28" w14:textId="2E98E201" w:rsidR="00AF0B17" w:rsidRDefault="00612535">
      <w:pPr>
        <w:pStyle w:val="TOC2"/>
        <w:rPr>
          <w:rFonts w:asciiTheme="minorHAnsi" w:eastAsiaTheme="minorEastAsia" w:hAnsiTheme="minorHAnsi" w:cstheme="minorBidi"/>
          <w:bCs w:val="0"/>
          <w:iCs w:val="0"/>
          <w:noProof/>
          <w:sz w:val="22"/>
          <w:szCs w:val="22"/>
          <w:lang w:val="id-ID" w:eastAsia="id-ID"/>
        </w:rPr>
      </w:pPr>
      <w:hyperlink w:anchor="_Toc173234995" w:history="1">
        <w:r w:rsidR="00AF0B17" w:rsidRPr="007A7AA2">
          <w:rPr>
            <w:rStyle w:val="Hyperlink"/>
            <w:noProof/>
          </w:rPr>
          <w:t>2.7</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Fine-tuning</w:t>
        </w:r>
        <w:r w:rsidR="00AF0B17">
          <w:rPr>
            <w:noProof/>
            <w:webHidden/>
          </w:rPr>
          <w:tab/>
        </w:r>
        <w:r w:rsidR="00AF0B17">
          <w:rPr>
            <w:noProof/>
            <w:webHidden/>
          </w:rPr>
          <w:fldChar w:fldCharType="begin"/>
        </w:r>
        <w:r w:rsidR="00AF0B17">
          <w:rPr>
            <w:noProof/>
            <w:webHidden/>
          </w:rPr>
          <w:instrText xml:space="preserve"> PAGEREF _Toc173234995 \h </w:instrText>
        </w:r>
        <w:r w:rsidR="00AF0B17">
          <w:rPr>
            <w:noProof/>
            <w:webHidden/>
          </w:rPr>
        </w:r>
        <w:r w:rsidR="00AF0B17">
          <w:rPr>
            <w:noProof/>
            <w:webHidden/>
          </w:rPr>
          <w:fldChar w:fldCharType="separate"/>
        </w:r>
        <w:r w:rsidR="008B0E2C">
          <w:rPr>
            <w:noProof/>
            <w:webHidden/>
          </w:rPr>
          <w:t>14</w:t>
        </w:r>
        <w:r w:rsidR="00AF0B17">
          <w:rPr>
            <w:noProof/>
            <w:webHidden/>
          </w:rPr>
          <w:fldChar w:fldCharType="end"/>
        </w:r>
      </w:hyperlink>
    </w:p>
    <w:p w14:paraId="7B882A4B" w14:textId="6B6F9F93" w:rsidR="00AF0B17" w:rsidRDefault="00612535">
      <w:pPr>
        <w:pStyle w:val="TOC2"/>
        <w:rPr>
          <w:rFonts w:asciiTheme="minorHAnsi" w:eastAsiaTheme="minorEastAsia" w:hAnsiTheme="minorHAnsi" w:cstheme="minorBidi"/>
          <w:bCs w:val="0"/>
          <w:iCs w:val="0"/>
          <w:noProof/>
          <w:sz w:val="22"/>
          <w:szCs w:val="22"/>
          <w:lang w:val="id-ID" w:eastAsia="id-ID"/>
        </w:rPr>
      </w:pPr>
      <w:hyperlink w:anchor="_Toc173234996" w:history="1">
        <w:r w:rsidR="00AF0B17" w:rsidRPr="007A7AA2">
          <w:rPr>
            <w:rStyle w:val="Hyperlink"/>
            <w:noProof/>
          </w:rPr>
          <w:t>2.8</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Retrieval Augmented Generation</w:t>
        </w:r>
        <w:r w:rsidR="00AF0B17" w:rsidRPr="007A7AA2">
          <w:rPr>
            <w:rStyle w:val="Hyperlink"/>
            <w:noProof/>
          </w:rPr>
          <w:t xml:space="preserve"> (RAG)</w:t>
        </w:r>
        <w:r w:rsidR="00AF0B17">
          <w:rPr>
            <w:noProof/>
            <w:webHidden/>
          </w:rPr>
          <w:tab/>
        </w:r>
        <w:r w:rsidR="00AF0B17">
          <w:rPr>
            <w:noProof/>
            <w:webHidden/>
          </w:rPr>
          <w:fldChar w:fldCharType="begin"/>
        </w:r>
        <w:r w:rsidR="00AF0B17">
          <w:rPr>
            <w:noProof/>
            <w:webHidden/>
          </w:rPr>
          <w:instrText xml:space="preserve"> PAGEREF _Toc173234996 \h </w:instrText>
        </w:r>
        <w:r w:rsidR="00AF0B17">
          <w:rPr>
            <w:noProof/>
            <w:webHidden/>
          </w:rPr>
        </w:r>
        <w:r w:rsidR="00AF0B17">
          <w:rPr>
            <w:noProof/>
            <w:webHidden/>
          </w:rPr>
          <w:fldChar w:fldCharType="separate"/>
        </w:r>
        <w:r w:rsidR="008B0E2C">
          <w:rPr>
            <w:noProof/>
            <w:webHidden/>
          </w:rPr>
          <w:t>15</w:t>
        </w:r>
        <w:r w:rsidR="00AF0B17">
          <w:rPr>
            <w:noProof/>
            <w:webHidden/>
          </w:rPr>
          <w:fldChar w:fldCharType="end"/>
        </w:r>
      </w:hyperlink>
    </w:p>
    <w:p w14:paraId="31CB7050" w14:textId="0C36A1EC" w:rsidR="00AF0B17" w:rsidRDefault="00612535">
      <w:pPr>
        <w:pStyle w:val="TOC2"/>
        <w:rPr>
          <w:rFonts w:asciiTheme="minorHAnsi" w:eastAsiaTheme="minorEastAsia" w:hAnsiTheme="minorHAnsi" w:cstheme="minorBidi"/>
          <w:bCs w:val="0"/>
          <w:iCs w:val="0"/>
          <w:noProof/>
          <w:sz w:val="22"/>
          <w:szCs w:val="22"/>
          <w:lang w:val="id-ID" w:eastAsia="id-ID"/>
        </w:rPr>
      </w:pPr>
      <w:hyperlink w:anchor="_Toc173234997" w:history="1">
        <w:r w:rsidR="00AF0B17" w:rsidRPr="007A7AA2">
          <w:rPr>
            <w:rStyle w:val="Hyperlink"/>
            <w:noProof/>
            <w:lang w:val="en-ID"/>
          </w:rPr>
          <w:t>2.9</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ID"/>
          </w:rPr>
          <w:t>Kuantisasi</w:t>
        </w:r>
        <w:r w:rsidR="00AF0B17">
          <w:rPr>
            <w:noProof/>
            <w:webHidden/>
          </w:rPr>
          <w:tab/>
        </w:r>
        <w:r w:rsidR="00AF0B17">
          <w:rPr>
            <w:noProof/>
            <w:webHidden/>
          </w:rPr>
          <w:fldChar w:fldCharType="begin"/>
        </w:r>
        <w:r w:rsidR="00AF0B17">
          <w:rPr>
            <w:noProof/>
            <w:webHidden/>
          </w:rPr>
          <w:instrText xml:space="preserve"> PAGEREF _Toc173234997 \h </w:instrText>
        </w:r>
        <w:r w:rsidR="00AF0B17">
          <w:rPr>
            <w:noProof/>
            <w:webHidden/>
          </w:rPr>
        </w:r>
        <w:r w:rsidR="00AF0B17">
          <w:rPr>
            <w:noProof/>
            <w:webHidden/>
          </w:rPr>
          <w:fldChar w:fldCharType="separate"/>
        </w:r>
        <w:r w:rsidR="008B0E2C">
          <w:rPr>
            <w:noProof/>
            <w:webHidden/>
          </w:rPr>
          <w:t>17</w:t>
        </w:r>
        <w:r w:rsidR="00AF0B17">
          <w:rPr>
            <w:noProof/>
            <w:webHidden/>
          </w:rPr>
          <w:fldChar w:fldCharType="end"/>
        </w:r>
      </w:hyperlink>
    </w:p>
    <w:p w14:paraId="64A08AA5" w14:textId="27992D63" w:rsidR="00AF0B17" w:rsidRDefault="00612535">
      <w:pPr>
        <w:pStyle w:val="TOC2"/>
        <w:rPr>
          <w:rFonts w:asciiTheme="minorHAnsi" w:eastAsiaTheme="minorEastAsia" w:hAnsiTheme="minorHAnsi" w:cstheme="minorBidi"/>
          <w:bCs w:val="0"/>
          <w:iCs w:val="0"/>
          <w:noProof/>
          <w:sz w:val="22"/>
          <w:szCs w:val="22"/>
          <w:lang w:val="id-ID" w:eastAsia="id-ID"/>
        </w:rPr>
      </w:pPr>
      <w:hyperlink w:anchor="_Toc173234998" w:history="1">
        <w:r w:rsidR="00AF0B17" w:rsidRPr="007A7AA2">
          <w:rPr>
            <w:rStyle w:val="Hyperlink"/>
            <w:noProof/>
          </w:rPr>
          <w:t>2.10</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 xml:space="preserve">GPTQ: </w:t>
        </w:r>
        <w:r w:rsidR="00AF0B17" w:rsidRPr="007A7AA2">
          <w:rPr>
            <w:rStyle w:val="Hyperlink"/>
            <w:i/>
            <w:noProof/>
          </w:rPr>
          <w:t>Post-Training Quantization For GPT</w:t>
        </w:r>
        <w:r w:rsidR="00AF0B17">
          <w:rPr>
            <w:noProof/>
            <w:webHidden/>
          </w:rPr>
          <w:tab/>
        </w:r>
        <w:r w:rsidR="00AF0B17">
          <w:rPr>
            <w:noProof/>
            <w:webHidden/>
          </w:rPr>
          <w:fldChar w:fldCharType="begin"/>
        </w:r>
        <w:r w:rsidR="00AF0B17">
          <w:rPr>
            <w:noProof/>
            <w:webHidden/>
          </w:rPr>
          <w:instrText xml:space="preserve"> PAGEREF _Toc173234998 \h </w:instrText>
        </w:r>
        <w:r w:rsidR="00AF0B17">
          <w:rPr>
            <w:noProof/>
            <w:webHidden/>
          </w:rPr>
        </w:r>
        <w:r w:rsidR="00AF0B17">
          <w:rPr>
            <w:noProof/>
            <w:webHidden/>
          </w:rPr>
          <w:fldChar w:fldCharType="separate"/>
        </w:r>
        <w:r w:rsidR="008B0E2C">
          <w:rPr>
            <w:noProof/>
            <w:webHidden/>
          </w:rPr>
          <w:t>20</w:t>
        </w:r>
        <w:r w:rsidR="00AF0B17">
          <w:rPr>
            <w:noProof/>
            <w:webHidden/>
          </w:rPr>
          <w:fldChar w:fldCharType="end"/>
        </w:r>
      </w:hyperlink>
    </w:p>
    <w:p w14:paraId="7DF3D71F" w14:textId="4EF40C8D" w:rsidR="00AF0B17" w:rsidRDefault="00612535">
      <w:pPr>
        <w:pStyle w:val="TOC2"/>
        <w:rPr>
          <w:rFonts w:asciiTheme="minorHAnsi" w:eastAsiaTheme="minorEastAsia" w:hAnsiTheme="minorHAnsi" w:cstheme="minorBidi"/>
          <w:bCs w:val="0"/>
          <w:iCs w:val="0"/>
          <w:noProof/>
          <w:sz w:val="22"/>
          <w:szCs w:val="22"/>
          <w:lang w:val="id-ID" w:eastAsia="id-ID"/>
        </w:rPr>
      </w:pPr>
      <w:hyperlink w:anchor="_Toc173234999" w:history="1">
        <w:r w:rsidR="00AF0B17" w:rsidRPr="007A7AA2">
          <w:rPr>
            <w:rStyle w:val="Hyperlink"/>
            <w:noProof/>
          </w:rPr>
          <w:t>2.1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 xml:space="preserve">GGUF: </w:t>
        </w:r>
        <w:r w:rsidR="00AF0B17" w:rsidRPr="007A7AA2">
          <w:rPr>
            <w:rStyle w:val="Hyperlink"/>
            <w:i/>
            <w:noProof/>
          </w:rPr>
          <w:t>GPT-Generated Unified Format</w:t>
        </w:r>
        <w:r w:rsidR="00AF0B17">
          <w:rPr>
            <w:noProof/>
            <w:webHidden/>
          </w:rPr>
          <w:tab/>
        </w:r>
        <w:r w:rsidR="00AF0B17">
          <w:rPr>
            <w:noProof/>
            <w:webHidden/>
          </w:rPr>
          <w:fldChar w:fldCharType="begin"/>
        </w:r>
        <w:r w:rsidR="00AF0B17">
          <w:rPr>
            <w:noProof/>
            <w:webHidden/>
          </w:rPr>
          <w:instrText xml:space="preserve"> PAGEREF _Toc173234999 \h </w:instrText>
        </w:r>
        <w:r w:rsidR="00AF0B17">
          <w:rPr>
            <w:noProof/>
            <w:webHidden/>
          </w:rPr>
        </w:r>
        <w:r w:rsidR="00AF0B17">
          <w:rPr>
            <w:noProof/>
            <w:webHidden/>
          </w:rPr>
          <w:fldChar w:fldCharType="separate"/>
        </w:r>
        <w:r w:rsidR="008B0E2C">
          <w:rPr>
            <w:noProof/>
            <w:webHidden/>
          </w:rPr>
          <w:t>20</w:t>
        </w:r>
        <w:r w:rsidR="00AF0B17">
          <w:rPr>
            <w:noProof/>
            <w:webHidden/>
          </w:rPr>
          <w:fldChar w:fldCharType="end"/>
        </w:r>
      </w:hyperlink>
    </w:p>
    <w:p w14:paraId="0E90B1C8" w14:textId="23CEC832" w:rsidR="00AF0B17" w:rsidRDefault="00612535">
      <w:pPr>
        <w:pStyle w:val="TOC2"/>
        <w:rPr>
          <w:rFonts w:asciiTheme="minorHAnsi" w:eastAsiaTheme="minorEastAsia" w:hAnsiTheme="minorHAnsi" w:cstheme="minorBidi"/>
          <w:bCs w:val="0"/>
          <w:iCs w:val="0"/>
          <w:noProof/>
          <w:sz w:val="22"/>
          <w:szCs w:val="22"/>
          <w:lang w:val="id-ID" w:eastAsia="id-ID"/>
        </w:rPr>
      </w:pPr>
      <w:hyperlink w:anchor="_Toc173235000" w:history="1">
        <w:r w:rsidR="00AF0B17" w:rsidRPr="007A7AA2">
          <w:rPr>
            <w:rStyle w:val="Hyperlink"/>
            <w:noProof/>
            <w:lang w:val="en-US"/>
          </w:rPr>
          <w:t>2.1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lang w:val="en-US"/>
          </w:rPr>
          <w:t>Dataset</w:t>
        </w:r>
        <w:r w:rsidR="00AF0B17">
          <w:rPr>
            <w:noProof/>
            <w:webHidden/>
          </w:rPr>
          <w:tab/>
        </w:r>
        <w:r w:rsidR="00AF0B17">
          <w:rPr>
            <w:noProof/>
            <w:webHidden/>
          </w:rPr>
          <w:fldChar w:fldCharType="begin"/>
        </w:r>
        <w:r w:rsidR="00AF0B17">
          <w:rPr>
            <w:noProof/>
            <w:webHidden/>
          </w:rPr>
          <w:instrText xml:space="preserve"> PAGEREF _Toc173235000 \h </w:instrText>
        </w:r>
        <w:r w:rsidR="00AF0B17">
          <w:rPr>
            <w:noProof/>
            <w:webHidden/>
          </w:rPr>
        </w:r>
        <w:r w:rsidR="00AF0B17">
          <w:rPr>
            <w:noProof/>
            <w:webHidden/>
          </w:rPr>
          <w:fldChar w:fldCharType="separate"/>
        </w:r>
        <w:r w:rsidR="008B0E2C">
          <w:rPr>
            <w:noProof/>
            <w:webHidden/>
          </w:rPr>
          <w:t>20</w:t>
        </w:r>
        <w:r w:rsidR="00AF0B17">
          <w:rPr>
            <w:noProof/>
            <w:webHidden/>
          </w:rPr>
          <w:fldChar w:fldCharType="end"/>
        </w:r>
      </w:hyperlink>
    </w:p>
    <w:p w14:paraId="60010053" w14:textId="74B7E137" w:rsidR="00AF0B17" w:rsidRDefault="00612535">
      <w:pPr>
        <w:pStyle w:val="TOC2"/>
        <w:rPr>
          <w:rFonts w:asciiTheme="minorHAnsi" w:eastAsiaTheme="minorEastAsia" w:hAnsiTheme="minorHAnsi" w:cstheme="minorBidi"/>
          <w:bCs w:val="0"/>
          <w:iCs w:val="0"/>
          <w:noProof/>
          <w:sz w:val="22"/>
          <w:szCs w:val="22"/>
          <w:lang w:val="id-ID" w:eastAsia="id-ID"/>
        </w:rPr>
      </w:pPr>
      <w:hyperlink w:anchor="_Toc173235001" w:history="1">
        <w:r w:rsidR="00AF0B17" w:rsidRPr="007A7AA2">
          <w:rPr>
            <w:rStyle w:val="Hyperlink"/>
            <w:noProof/>
          </w:rPr>
          <w:t>2.1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USK</w:t>
        </w:r>
        <w:r w:rsidR="00AF0B17" w:rsidRPr="007A7AA2">
          <w:rPr>
            <w:rStyle w:val="Hyperlink"/>
            <w:noProof/>
          </w:rPr>
          <w:t xml:space="preserve"> </w:t>
        </w:r>
        <w:r w:rsidR="00AF0B17" w:rsidRPr="007A7AA2">
          <w:rPr>
            <w:rStyle w:val="Hyperlink"/>
            <w:i/>
            <w:noProof/>
          </w:rPr>
          <w:t>Dataset</w:t>
        </w:r>
        <w:r w:rsidR="00AF0B17">
          <w:rPr>
            <w:noProof/>
            <w:webHidden/>
          </w:rPr>
          <w:tab/>
        </w:r>
        <w:r w:rsidR="00AF0B17">
          <w:rPr>
            <w:noProof/>
            <w:webHidden/>
          </w:rPr>
          <w:fldChar w:fldCharType="begin"/>
        </w:r>
        <w:r w:rsidR="00AF0B17">
          <w:rPr>
            <w:noProof/>
            <w:webHidden/>
          </w:rPr>
          <w:instrText xml:space="preserve"> PAGEREF _Toc173235001 \h </w:instrText>
        </w:r>
        <w:r w:rsidR="00AF0B17">
          <w:rPr>
            <w:noProof/>
            <w:webHidden/>
          </w:rPr>
        </w:r>
        <w:r w:rsidR="00AF0B17">
          <w:rPr>
            <w:noProof/>
            <w:webHidden/>
          </w:rPr>
          <w:fldChar w:fldCharType="separate"/>
        </w:r>
        <w:r w:rsidR="008B0E2C">
          <w:rPr>
            <w:noProof/>
            <w:webHidden/>
          </w:rPr>
          <w:t>22</w:t>
        </w:r>
        <w:r w:rsidR="00AF0B17">
          <w:rPr>
            <w:noProof/>
            <w:webHidden/>
          </w:rPr>
          <w:fldChar w:fldCharType="end"/>
        </w:r>
      </w:hyperlink>
    </w:p>
    <w:p w14:paraId="2176529C" w14:textId="5B45C55F" w:rsidR="00AF0B17" w:rsidRDefault="00612535">
      <w:pPr>
        <w:pStyle w:val="TOC2"/>
        <w:rPr>
          <w:rFonts w:asciiTheme="minorHAnsi" w:eastAsiaTheme="minorEastAsia" w:hAnsiTheme="minorHAnsi" w:cstheme="minorBidi"/>
          <w:bCs w:val="0"/>
          <w:iCs w:val="0"/>
          <w:noProof/>
          <w:sz w:val="22"/>
          <w:szCs w:val="22"/>
          <w:lang w:val="id-ID" w:eastAsia="id-ID"/>
        </w:rPr>
      </w:pPr>
      <w:hyperlink w:anchor="_Toc173235002" w:history="1">
        <w:r w:rsidR="00AF0B17" w:rsidRPr="007A7AA2">
          <w:rPr>
            <w:rStyle w:val="Hyperlink"/>
            <w:noProof/>
          </w:rPr>
          <w:t>2.14</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Python</w:t>
        </w:r>
        <w:r w:rsidR="00AF0B17">
          <w:rPr>
            <w:noProof/>
            <w:webHidden/>
          </w:rPr>
          <w:tab/>
        </w:r>
        <w:r w:rsidR="00AF0B17">
          <w:rPr>
            <w:noProof/>
            <w:webHidden/>
          </w:rPr>
          <w:fldChar w:fldCharType="begin"/>
        </w:r>
        <w:r w:rsidR="00AF0B17">
          <w:rPr>
            <w:noProof/>
            <w:webHidden/>
          </w:rPr>
          <w:instrText xml:space="preserve"> PAGEREF _Toc173235002 \h </w:instrText>
        </w:r>
        <w:r w:rsidR="00AF0B17">
          <w:rPr>
            <w:noProof/>
            <w:webHidden/>
          </w:rPr>
        </w:r>
        <w:r w:rsidR="00AF0B17">
          <w:rPr>
            <w:noProof/>
            <w:webHidden/>
          </w:rPr>
          <w:fldChar w:fldCharType="separate"/>
        </w:r>
        <w:r w:rsidR="008B0E2C">
          <w:rPr>
            <w:noProof/>
            <w:webHidden/>
          </w:rPr>
          <w:t>22</w:t>
        </w:r>
        <w:r w:rsidR="00AF0B17">
          <w:rPr>
            <w:noProof/>
            <w:webHidden/>
          </w:rPr>
          <w:fldChar w:fldCharType="end"/>
        </w:r>
      </w:hyperlink>
    </w:p>
    <w:p w14:paraId="534BF812" w14:textId="2361F75B" w:rsidR="00AF0B17" w:rsidRDefault="00612535">
      <w:pPr>
        <w:pStyle w:val="TOC1"/>
        <w:rPr>
          <w:rFonts w:asciiTheme="minorHAnsi" w:eastAsiaTheme="minorEastAsia" w:hAnsiTheme="minorHAnsi" w:cstheme="minorBidi"/>
          <w:bCs w:val="0"/>
          <w:iCs w:val="0"/>
          <w:noProof/>
          <w:sz w:val="22"/>
          <w:szCs w:val="22"/>
          <w:lang w:val="id-ID" w:eastAsia="id-ID"/>
        </w:rPr>
      </w:pPr>
      <w:hyperlink w:anchor="_Toc173235003" w:history="1">
        <w:r w:rsidR="00AF0B17" w:rsidRPr="007A7AA2">
          <w:rPr>
            <w:rStyle w:val="Hyperlink"/>
            <w:noProof/>
            <w:lang w:val="en-US"/>
          </w:rPr>
          <w:t>BAB III</w:t>
        </w:r>
        <w:r w:rsidR="00AF0B17" w:rsidRPr="007A7AA2">
          <w:rPr>
            <w:rStyle w:val="Hyperlink"/>
            <w:noProof/>
          </w:rPr>
          <w:t xml:space="preserve"> METODOLOGI PENELITIAN</w:t>
        </w:r>
        <w:r w:rsidR="00AF0B17">
          <w:rPr>
            <w:noProof/>
            <w:webHidden/>
          </w:rPr>
          <w:tab/>
        </w:r>
        <w:r w:rsidR="00AF0B17">
          <w:rPr>
            <w:noProof/>
            <w:webHidden/>
          </w:rPr>
          <w:fldChar w:fldCharType="begin"/>
        </w:r>
        <w:r w:rsidR="00AF0B17">
          <w:rPr>
            <w:noProof/>
            <w:webHidden/>
          </w:rPr>
          <w:instrText xml:space="preserve"> PAGEREF _Toc173235003 \h </w:instrText>
        </w:r>
        <w:r w:rsidR="00AF0B17">
          <w:rPr>
            <w:noProof/>
            <w:webHidden/>
          </w:rPr>
        </w:r>
        <w:r w:rsidR="00AF0B17">
          <w:rPr>
            <w:noProof/>
            <w:webHidden/>
          </w:rPr>
          <w:fldChar w:fldCharType="separate"/>
        </w:r>
        <w:r w:rsidR="008B0E2C">
          <w:rPr>
            <w:noProof/>
            <w:webHidden/>
          </w:rPr>
          <w:t>24</w:t>
        </w:r>
        <w:r w:rsidR="00AF0B17">
          <w:rPr>
            <w:noProof/>
            <w:webHidden/>
          </w:rPr>
          <w:fldChar w:fldCharType="end"/>
        </w:r>
      </w:hyperlink>
    </w:p>
    <w:p w14:paraId="2478BCBB" w14:textId="44F835AF" w:rsidR="00AF0B17" w:rsidRDefault="00612535">
      <w:pPr>
        <w:pStyle w:val="TOC2"/>
        <w:rPr>
          <w:rFonts w:asciiTheme="minorHAnsi" w:eastAsiaTheme="minorEastAsia" w:hAnsiTheme="minorHAnsi" w:cstheme="minorBidi"/>
          <w:bCs w:val="0"/>
          <w:iCs w:val="0"/>
          <w:noProof/>
          <w:sz w:val="22"/>
          <w:szCs w:val="22"/>
          <w:lang w:val="id-ID" w:eastAsia="id-ID"/>
        </w:rPr>
      </w:pPr>
      <w:hyperlink w:anchor="_Toc173235004" w:history="1">
        <w:r w:rsidR="00AF0B17" w:rsidRPr="007A7AA2">
          <w:rPr>
            <w:rStyle w:val="Hyperlink"/>
            <w:noProof/>
            <w:lang w:val="id-ID"/>
          </w:rPr>
          <w:t>3.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id-ID"/>
          </w:rPr>
          <w:t xml:space="preserve">Tempat </w:t>
        </w:r>
        <w:r w:rsidR="00AF0B17" w:rsidRPr="007A7AA2">
          <w:rPr>
            <w:rStyle w:val="Hyperlink"/>
            <w:noProof/>
            <w:lang w:val="en-US"/>
          </w:rPr>
          <w:t xml:space="preserve">dan Waktu </w:t>
        </w:r>
        <w:r w:rsidR="00AF0B17" w:rsidRPr="007A7AA2">
          <w:rPr>
            <w:rStyle w:val="Hyperlink"/>
            <w:noProof/>
            <w:lang w:val="id-ID"/>
          </w:rPr>
          <w:t>Penelitian</w:t>
        </w:r>
        <w:r w:rsidR="00AF0B17">
          <w:rPr>
            <w:noProof/>
            <w:webHidden/>
          </w:rPr>
          <w:tab/>
        </w:r>
        <w:r w:rsidR="00AF0B17">
          <w:rPr>
            <w:noProof/>
            <w:webHidden/>
          </w:rPr>
          <w:fldChar w:fldCharType="begin"/>
        </w:r>
        <w:r w:rsidR="00AF0B17">
          <w:rPr>
            <w:noProof/>
            <w:webHidden/>
          </w:rPr>
          <w:instrText xml:space="preserve"> PAGEREF _Toc173235004 \h </w:instrText>
        </w:r>
        <w:r w:rsidR="00AF0B17">
          <w:rPr>
            <w:noProof/>
            <w:webHidden/>
          </w:rPr>
        </w:r>
        <w:r w:rsidR="00AF0B17">
          <w:rPr>
            <w:noProof/>
            <w:webHidden/>
          </w:rPr>
          <w:fldChar w:fldCharType="separate"/>
        </w:r>
        <w:r w:rsidR="008B0E2C">
          <w:rPr>
            <w:noProof/>
            <w:webHidden/>
          </w:rPr>
          <w:t>24</w:t>
        </w:r>
        <w:r w:rsidR="00AF0B17">
          <w:rPr>
            <w:noProof/>
            <w:webHidden/>
          </w:rPr>
          <w:fldChar w:fldCharType="end"/>
        </w:r>
      </w:hyperlink>
    </w:p>
    <w:p w14:paraId="46ED24E1" w14:textId="38F4C61B" w:rsidR="00AF0B17" w:rsidRDefault="00612535">
      <w:pPr>
        <w:pStyle w:val="TOC2"/>
        <w:rPr>
          <w:rFonts w:asciiTheme="minorHAnsi" w:eastAsiaTheme="minorEastAsia" w:hAnsiTheme="minorHAnsi" w:cstheme="minorBidi"/>
          <w:bCs w:val="0"/>
          <w:iCs w:val="0"/>
          <w:noProof/>
          <w:sz w:val="22"/>
          <w:szCs w:val="22"/>
          <w:lang w:val="id-ID" w:eastAsia="id-ID"/>
        </w:rPr>
      </w:pPr>
      <w:hyperlink w:anchor="_Toc173235005" w:history="1">
        <w:r w:rsidR="00AF0B17" w:rsidRPr="007A7AA2">
          <w:rPr>
            <w:rStyle w:val="Hyperlink"/>
            <w:noProof/>
          </w:rPr>
          <w:t>3.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Alat dan Bahan</w:t>
        </w:r>
        <w:r w:rsidR="00AF0B17">
          <w:rPr>
            <w:noProof/>
            <w:webHidden/>
          </w:rPr>
          <w:tab/>
        </w:r>
        <w:r w:rsidR="00AF0B17">
          <w:rPr>
            <w:noProof/>
            <w:webHidden/>
          </w:rPr>
          <w:fldChar w:fldCharType="begin"/>
        </w:r>
        <w:r w:rsidR="00AF0B17">
          <w:rPr>
            <w:noProof/>
            <w:webHidden/>
          </w:rPr>
          <w:instrText xml:space="preserve"> PAGEREF _Toc173235005 \h </w:instrText>
        </w:r>
        <w:r w:rsidR="00AF0B17">
          <w:rPr>
            <w:noProof/>
            <w:webHidden/>
          </w:rPr>
        </w:r>
        <w:r w:rsidR="00AF0B17">
          <w:rPr>
            <w:noProof/>
            <w:webHidden/>
          </w:rPr>
          <w:fldChar w:fldCharType="separate"/>
        </w:r>
        <w:r w:rsidR="008B0E2C">
          <w:rPr>
            <w:noProof/>
            <w:webHidden/>
          </w:rPr>
          <w:t>24</w:t>
        </w:r>
        <w:r w:rsidR="00AF0B17">
          <w:rPr>
            <w:noProof/>
            <w:webHidden/>
          </w:rPr>
          <w:fldChar w:fldCharType="end"/>
        </w:r>
      </w:hyperlink>
    </w:p>
    <w:p w14:paraId="12ACA881" w14:textId="1A11CB0A" w:rsidR="00AF0B17" w:rsidRDefault="00612535">
      <w:pPr>
        <w:pStyle w:val="TOC2"/>
        <w:rPr>
          <w:rFonts w:asciiTheme="minorHAnsi" w:eastAsiaTheme="minorEastAsia" w:hAnsiTheme="minorHAnsi" w:cstheme="minorBidi"/>
          <w:bCs w:val="0"/>
          <w:iCs w:val="0"/>
          <w:noProof/>
          <w:sz w:val="22"/>
          <w:szCs w:val="22"/>
          <w:lang w:val="id-ID" w:eastAsia="id-ID"/>
        </w:rPr>
      </w:pPr>
      <w:hyperlink w:anchor="_Toc173235006" w:history="1">
        <w:r w:rsidR="00AF0B17" w:rsidRPr="007A7AA2">
          <w:rPr>
            <w:rStyle w:val="Hyperlink"/>
            <w:noProof/>
          </w:rPr>
          <w:t>3.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Metode Penelitian</w:t>
        </w:r>
        <w:r w:rsidR="00AF0B17">
          <w:rPr>
            <w:noProof/>
            <w:webHidden/>
          </w:rPr>
          <w:tab/>
        </w:r>
        <w:r w:rsidR="00AF0B17">
          <w:rPr>
            <w:noProof/>
            <w:webHidden/>
          </w:rPr>
          <w:fldChar w:fldCharType="begin"/>
        </w:r>
        <w:r w:rsidR="00AF0B17">
          <w:rPr>
            <w:noProof/>
            <w:webHidden/>
          </w:rPr>
          <w:instrText xml:space="preserve"> PAGEREF _Toc173235006 \h </w:instrText>
        </w:r>
        <w:r w:rsidR="00AF0B17">
          <w:rPr>
            <w:noProof/>
            <w:webHidden/>
          </w:rPr>
        </w:r>
        <w:r w:rsidR="00AF0B17">
          <w:rPr>
            <w:noProof/>
            <w:webHidden/>
          </w:rPr>
          <w:fldChar w:fldCharType="separate"/>
        </w:r>
        <w:r w:rsidR="008B0E2C">
          <w:rPr>
            <w:noProof/>
            <w:webHidden/>
          </w:rPr>
          <w:t>25</w:t>
        </w:r>
        <w:r w:rsidR="00AF0B17">
          <w:rPr>
            <w:noProof/>
            <w:webHidden/>
          </w:rPr>
          <w:fldChar w:fldCharType="end"/>
        </w:r>
      </w:hyperlink>
    </w:p>
    <w:p w14:paraId="04C90B66" w14:textId="1C1E5CC6" w:rsidR="00AF0B17" w:rsidRDefault="00612535">
      <w:pPr>
        <w:pStyle w:val="TOC1"/>
        <w:rPr>
          <w:rFonts w:asciiTheme="minorHAnsi" w:eastAsiaTheme="minorEastAsia" w:hAnsiTheme="minorHAnsi" w:cstheme="minorBidi"/>
          <w:bCs w:val="0"/>
          <w:iCs w:val="0"/>
          <w:noProof/>
          <w:sz w:val="22"/>
          <w:szCs w:val="22"/>
          <w:lang w:val="id-ID" w:eastAsia="id-ID"/>
        </w:rPr>
      </w:pPr>
      <w:hyperlink w:anchor="_Toc173235007" w:history="1">
        <w:r w:rsidR="00AF0B17" w:rsidRPr="007A7AA2">
          <w:rPr>
            <w:rStyle w:val="Hyperlink"/>
            <w:noProof/>
          </w:rPr>
          <w:t>BAB IV  HASIL DAN PEMBAHASAN</w:t>
        </w:r>
        <w:r w:rsidR="00AF0B17">
          <w:rPr>
            <w:noProof/>
            <w:webHidden/>
          </w:rPr>
          <w:tab/>
        </w:r>
        <w:r w:rsidR="00AF0B17">
          <w:rPr>
            <w:noProof/>
            <w:webHidden/>
          </w:rPr>
          <w:fldChar w:fldCharType="begin"/>
        </w:r>
        <w:r w:rsidR="00AF0B17">
          <w:rPr>
            <w:noProof/>
            <w:webHidden/>
          </w:rPr>
          <w:instrText xml:space="preserve"> PAGEREF _Toc173235007 \h </w:instrText>
        </w:r>
        <w:r w:rsidR="00AF0B17">
          <w:rPr>
            <w:noProof/>
            <w:webHidden/>
          </w:rPr>
        </w:r>
        <w:r w:rsidR="00AF0B17">
          <w:rPr>
            <w:noProof/>
            <w:webHidden/>
          </w:rPr>
          <w:fldChar w:fldCharType="separate"/>
        </w:r>
        <w:r w:rsidR="008B0E2C">
          <w:rPr>
            <w:noProof/>
            <w:webHidden/>
          </w:rPr>
          <w:t>33</w:t>
        </w:r>
        <w:r w:rsidR="00AF0B17">
          <w:rPr>
            <w:noProof/>
            <w:webHidden/>
          </w:rPr>
          <w:fldChar w:fldCharType="end"/>
        </w:r>
      </w:hyperlink>
    </w:p>
    <w:p w14:paraId="2FC6F3D0" w14:textId="6A0330E9" w:rsidR="00AF0B17" w:rsidRDefault="00612535">
      <w:pPr>
        <w:pStyle w:val="TOC2"/>
        <w:rPr>
          <w:rFonts w:asciiTheme="minorHAnsi" w:eastAsiaTheme="minorEastAsia" w:hAnsiTheme="minorHAnsi" w:cstheme="minorBidi"/>
          <w:bCs w:val="0"/>
          <w:iCs w:val="0"/>
          <w:noProof/>
          <w:sz w:val="22"/>
          <w:szCs w:val="22"/>
          <w:lang w:val="id-ID" w:eastAsia="id-ID"/>
        </w:rPr>
      </w:pPr>
      <w:hyperlink w:anchor="_Toc173235008" w:history="1">
        <w:r w:rsidR="00AF0B17" w:rsidRPr="007A7AA2">
          <w:rPr>
            <w:rStyle w:val="Hyperlink"/>
            <w:noProof/>
            <w:lang w:val="id-ID"/>
          </w:rPr>
          <w:t>4.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 xml:space="preserve">Tampilan Chatbot dan </w:t>
        </w:r>
        <w:r w:rsidR="00AF0B17" w:rsidRPr="007A7AA2">
          <w:rPr>
            <w:rStyle w:val="Hyperlink"/>
            <w:noProof/>
            <w:lang w:val="en-US"/>
          </w:rPr>
          <w:t>Hasil Inferensi LLM</w:t>
        </w:r>
        <w:r w:rsidR="00AF0B17">
          <w:rPr>
            <w:noProof/>
            <w:webHidden/>
          </w:rPr>
          <w:tab/>
        </w:r>
        <w:r w:rsidR="00AF0B17">
          <w:rPr>
            <w:noProof/>
            <w:webHidden/>
          </w:rPr>
          <w:fldChar w:fldCharType="begin"/>
        </w:r>
        <w:r w:rsidR="00AF0B17">
          <w:rPr>
            <w:noProof/>
            <w:webHidden/>
          </w:rPr>
          <w:instrText xml:space="preserve"> PAGEREF _Toc173235008 \h </w:instrText>
        </w:r>
        <w:r w:rsidR="00AF0B17">
          <w:rPr>
            <w:noProof/>
            <w:webHidden/>
          </w:rPr>
        </w:r>
        <w:r w:rsidR="00AF0B17">
          <w:rPr>
            <w:noProof/>
            <w:webHidden/>
          </w:rPr>
          <w:fldChar w:fldCharType="separate"/>
        </w:r>
        <w:r w:rsidR="008B0E2C">
          <w:rPr>
            <w:noProof/>
            <w:webHidden/>
          </w:rPr>
          <w:t>33</w:t>
        </w:r>
        <w:r w:rsidR="00AF0B17">
          <w:rPr>
            <w:noProof/>
            <w:webHidden/>
          </w:rPr>
          <w:fldChar w:fldCharType="end"/>
        </w:r>
      </w:hyperlink>
    </w:p>
    <w:p w14:paraId="7E844F65" w14:textId="7C792893" w:rsidR="00AF0B17" w:rsidRDefault="00612535">
      <w:pPr>
        <w:pStyle w:val="TOC2"/>
        <w:rPr>
          <w:rFonts w:asciiTheme="minorHAnsi" w:eastAsiaTheme="minorEastAsia" w:hAnsiTheme="minorHAnsi" w:cstheme="minorBidi"/>
          <w:bCs w:val="0"/>
          <w:iCs w:val="0"/>
          <w:noProof/>
          <w:sz w:val="22"/>
          <w:szCs w:val="22"/>
          <w:lang w:val="id-ID" w:eastAsia="id-ID"/>
        </w:rPr>
      </w:pPr>
      <w:hyperlink w:anchor="_Toc173235009" w:history="1">
        <w:r w:rsidR="00AF0B17" w:rsidRPr="007A7AA2">
          <w:rPr>
            <w:rStyle w:val="Hyperlink"/>
            <w:noProof/>
            <w:lang w:val="id-ID"/>
          </w:rPr>
          <w:t>4.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Kondisi Dataset</w:t>
        </w:r>
        <w:r w:rsidR="00AF0B17">
          <w:rPr>
            <w:noProof/>
            <w:webHidden/>
          </w:rPr>
          <w:tab/>
        </w:r>
        <w:r w:rsidR="00AF0B17">
          <w:rPr>
            <w:noProof/>
            <w:webHidden/>
          </w:rPr>
          <w:fldChar w:fldCharType="begin"/>
        </w:r>
        <w:r w:rsidR="00AF0B17">
          <w:rPr>
            <w:noProof/>
            <w:webHidden/>
          </w:rPr>
          <w:instrText xml:space="preserve"> PAGEREF _Toc173235009 \h </w:instrText>
        </w:r>
        <w:r w:rsidR="00AF0B17">
          <w:rPr>
            <w:noProof/>
            <w:webHidden/>
          </w:rPr>
        </w:r>
        <w:r w:rsidR="00AF0B17">
          <w:rPr>
            <w:noProof/>
            <w:webHidden/>
          </w:rPr>
          <w:fldChar w:fldCharType="separate"/>
        </w:r>
        <w:r w:rsidR="008B0E2C">
          <w:rPr>
            <w:noProof/>
            <w:webHidden/>
          </w:rPr>
          <w:t>34</w:t>
        </w:r>
        <w:r w:rsidR="00AF0B17">
          <w:rPr>
            <w:noProof/>
            <w:webHidden/>
          </w:rPr>
          <w:fldChar w:fldCharType="end"/>
        </w:r>
      </w:hyperlink>
    </w:p>
    <w:p w14:paraId="34E6D7EB" w14:textId="2D6DD7A1" w:rsidR="00AF0B17" w:rsidRDefault="00612535">
      <w:pPr>
        <w:pStyle w:val="TOC2"/>
        <w:rPr>
          <w:rFonts w:asciiTheme="minorHAnsi" w:eastAsiaTheme="minorEastAsia" w:hAnsiTheme="minorHAnsi" w:cstheme="minorBidi"/>
          <w:bCs w:val="0"/>
          <w:iCs w:val="0"/>
          <w:noProof/>
          <w:sz w:val="22"/>
          <w:szCs w:val="22"/>
          <w:lang w:val="id-ID" w:eastAsia="id-ID"/>
        </w:rPr>
      </w:pPr>
      <w:hyperlink w:anchor="_Toc173235010" w:history="1">
        <w:r w:rsidR="00AF0B17" w:rsidRPr="007A7AA2">
          <w:rPr>
            <w:rStyle w:val="Hyperlink"/>
            <w:noProof/>
            <w:lang w:val="id-ID"/>
          </w:rPr>
          <w:t>4.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Kuantisasi dan Pelatihan Model</w:t>
        </w:r>
        <w:r w:rsidR="00AF0B17">
          <w:rPr>
            <w:noProof/>
            <w:webHidden/>
          </w:rPr>
          <w:tab/>
        </w:r>
        <w:r w:rsidR="00AF0B17">
          <w:rPr>
            <w:noProof/>
            <w:webHidden/>
          </w:rPr>
          <w:fldChar w:fldCharType="begin"/>
        </w:r>
        <w:r w:rsidR="00AF0B17">
          <w:rPr>
            <w:noProof/>
            <w:webHidden/>
          </w:rPr>
          <w:instrText xml:space="preserve"> PAGEREF _Toc173235010 \h </w:instrText>
        </w:r>
        <w:r w:rsidR="00AF0B17">
          <w:rPr>
            <w:noProof/>
            <w:webHidden/>
          </w:rPr>
        </w:r>
        <w:r w:rsidR="00AF0B17">
          <w:rPr>
            <w:noProof/>
            <w:webHidden/>
          </w:rPr>
          <w:fldChar w:fldCharType="separate"/>
        </w:r>
        <w:r w:rsidR="008B0E2C">
          <w:rPr>
            <w:noProof/>
            <w:webHidden/>
          </w:rPr>
          <w:t>35</w:t>
        </w:r>
        <w:r w:rsidR="00AF0B17">
          <w:rPr>
            <w:noProof/>
            <w:webHidden/>
          </w:rPr>
          <w:fldChar w:fldCharType="end"/>
        </w:r>
      </w:hyperlink>
    </w:p>
    <w:p w14:paraId="16F62086" w14:textId="1E3304FF" w:rsidR="00AF0B17" w:rsidRDefault="00612535">
      <w:pPr>
        <w:pStyle w:val="TOC2"/>
        <w:rPr>
          <w:rFonts w:asciiTheme="minorHAnsi" w:eastAsiaTheme="minorEastAsia" w:hAnsiTheme="minorHAnsi" w:cstheme="minorBidi"/>
          <w:bCs w:val="0"/>
          <w:iCs w:val="0"/>
          <w:noProof/>
          <w:sz w:val="22"/>
          <w:szCs w:val="22"/>
          <w:lang w:val="id-ID" w:eastAsia="id-ID"/>
        </w:rPr>
      </w:pPr>
      <w:hyperlink w:anchor="_Toc173235011" w:history="1">
        <w:r w:rsidR="00AF0B17" w:rsidRPr="007A7AA2">
          <w:rPr>
            <w:rStyle w:val="Hyperlink"/>
            <w:noProof/>
            <w:lang w:val="en-US"/>
          </w:rPr>
          <w:t>4.4</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Pendekatan LLM dengan metode RAG</w:t>
        </w:r>
        <w:r w:rsidR="00AF0B17">
          <w:rPr>
            <w:noProof/>
            <w:webHidden/>
          </w:rPr>
          <w:tab/>
        </w:r>
        <w:r w:rsidR="00AF0B17">
          <w:rPr>
            <w:noProof/>
            <w:webHidden/>
          </w:rPr>
          <w:fldChar w:fldCharType="begin"/>
        </w:r>
        <w:r w:rsidR="00AF0B17">
          <w:rPr>
            <w:noProof/>
            <w:webHidden/>
          </w:rPr>
          <w:instrText xml:space="preserve"> PAGEREF _Toc173235011 \h </w:instrText>
        </w:r>
        <w:r w:rsidR="00AF0B17">
          <w:rPr>
            <w:noProof/>
            <w:webHidden/>
          </w:rPr>
        </w:r>
        <w:r w:rsidR="00AF0B17">
          <w:rPr>
            <w:noProof/>
            <w:webHidden/>
          </w:rPr>
          <w:fldChar w:fldCharType="separate"/>
        </w:r>
        <w:r w:rsidR="008B0E2C">
          <w:rPr>
            <w:noProof/>
            <w:webHidden/>
          </w:rPr>
          <w:t>38</w:t>
        </w:r>
        <w:r w:rsidR="00AF0B17">
          <w:rPr>
            <w:noProof/>
            <w:webHidden/>
          </w:rPr>
          <w:fldChar w:fldCharType="end"/>
        </w:r>
      </w:hyperlink>
    </w:p>
    <w:p w14:paraId="7B4A7976" w14:textId="67C9EAA5" w:rsidR="00AF0B17" w:rsidRDefault="00612535">
      <w:pPr>
        <w:pStyle w:val="TOC2"/>
        <w:rPr>
          <w:rFonts w:asciiTheme="minorHAnsi" w:eastAsiaTheme="minorEastAsia" w:hAnsiTheme="minorHAnsi" w:cstheme="minorBidi"/>
          <w:bCs w:val="0"/>
          <w:iCs w:val="0"/>
          <w:noProof/>
          <w:sz w:val="22"/>
          <w:szCs w:val="22"/>
          <w:lang w:val="id-ID" w:eastAsia="id-ID"/>
        </w:rPr>
      </w:pPr>
      <w:hyperlink w:anchor="_Toc173235012" w:history="1">
        <w:r w:rsidR="00AF0B17" w:rsidRPr="007A7AA2">
          <w:rPr>
            <w:rStyle w:val="Hyperlink"/>
            <w:noProof/>
            <w:lang w:val="id-ID"/>
          </w:rPr>
          <w:t>4.5</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Hasil Pengujian dan Evaluasi Hasil Inferensi</w:t>
        </w:r>
        <w:r w:rsidR="00AF0B17">
          <w:rPr>
            <w:noProof/>
            <w:webHidden/>
          </w:rPr>
          <w:tab/>
        </w:r>
        <w:r w:rsidR="00AF0B17">
          <w:rPr>
            <w:noProof/>
            <w:webHidden/>
          </w:rPr>
          <w:fldChar w:fldCharType="begin"/>
        </w:r>
        <w:r w:rsidR="00AF0B17">
          <w:rPr>
            <w:noProof/>
            <w:webHidden/>
          </w:rPr>
          <w:instrText xml:space="preserve"> PAGEREF _Toc173235012 \h </w:instrText>
        </w:r>
        <w:r w:rsidR="00AF0B17">
          <w:rPr>
            <w:noProof/>
            <w:webHidden/>
          </w:rPr>
        </w:r>
        <w:r w:rsidR="00AF0B17">
          <w:rPr>
            <w:noProof/>
            <w:webHidden/>
          </w:rPr>
          <w:fldChar w:fldCharType="separate"/>
        </w:r>
        <w:r w:rsidR="008B0E2C">
          <w:rPr>
            <w:noProof/>
            <w:webHidden/>
          </w:rPr>
          <w:t>39</w:t>
        </w:r>
        <w:r w:rsidR="00AF0B17">
          <w:rPr>
            <w:noProof/>
            <w:webHidden/>
          </w:rPr>
          <w:fldChar w:fldCharType="end"/>
        </w:r>
      </w:hyperlink>
    </w:p>
    <w:p w14:paraId="73229A53" w14:textId="330D32E3" w:rsidR="00AF0B17" w:rsidRDefault="00612535">
      <w:pPr>
        <w:pStyle w:val="TOC2"/>
        <w:rPr>
          <w:rFonts w:asciiTheme="minorHAnsi" w:eastAsiaTheme="minorEastAsia" w:hAnsiTheme="minorHAnsi" w:cstheme="minorBidi"/>
          <w:bCs w:val="0"/>
          <w:iCs w:val="0"/>
          <w:noProof/>
          <w:sz w:val="22"/>
          <w:szCs w:val="22"/>
          <w:lang w:val="id-ID" w:eastAsia="id-ID"/>
        </w:rPr>
      </w:pPr>
      <w:hyperlink w:anchor="_Toc173235013" w:history="1">
        <w:r w:rsidR="00AF0B17" w:rsidRPr="007A7AA2">
          <w:rPr>
            <w:rStyle w:val="Hyperlink"/>
            <w:noProof/>
          </w:rPr>
          <w:t>4.6</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id-ID"/>
          </w:rPr>
          <w:t xml:space="preserve">Kategori </w:t>
        </w:r>
        <w:r w:rsidR="00AF0B17" w:rsidRPr="007A7AA2">
          <w:rPr>
            <w:rStyle w:val="Hyperlink"/>
            <w:noProof/>
          </w:rPr>
          <w:t>skor ROUGE</w:t>
        </w:r>
        <w:r w:rsidR="00AF0B17">
          <w:rPr>
            <w:noProof/>
            <w:webHidden/>
          </w:rPr>
          <w:tab/>
        </w:r>
        <w:r w:rsidR="00AF0B17">
          <w:rPr>
            <w:noProof/>
            <w:webHidden/>
          </w:rPr>
          <w:fldChar w:fldCharType="begin"/>
        </w:r>
        <w:r w:rsidR="00AF0B17">
          <w:rPr>
            <w:noProof/>
            <w:webHidden/>
          </w:rPr>
          <w:instrText xml:space="preserve"> PAGEREF _Toc173235013 \h </w:instrText>
        </w:r>
        <w:r w:rsidR="00AF0B17">
          <w:rPr>
            <w:noProof/>
            <w:webHidden/>
          </w:rPr>
        </w:r>
        <w:r w:rsidR="00AF0B17">
          <w:rPr>
            <w:noProof/>
            <w:webHidden/>
          </w:rPr>
          <w:fldChar w:fldCharType="separate"/>
        </w:r>
        <w:r w:rsidR="008B0E2C">
          <w:rPr>
            <w:noProof/>
            <w:webHidden/>
          </w:rPr>
          <w:t>39</w:t>
        </w:r>
        <w:r w:rsidR="00AF0B17">
          <w:rPr>
            <w:noProof/>
            <w:webHidden/>
          </w:rPr>
          <w:fldChar w:fldCharType="end"/>
        </w:r>
      </w:hyperlink>
    </w:p>
    <w:p w14:paraId="1187691A" w14:textId="0F8A9ED5" w:rsidR="00AF0B17" w:rsidRDefault="00612535">
      <w:pPr>
        <w:pStyle w:val="TOC2"/>
        <w:rPr>
          <w:rFonts w:asciiTheme="minorHAnsi" w:eastAsiaTheme="minorEastAsia" w:hAnsiTheme="minorHAnsi" w:cstheme="minorBidi"/>
          <w:bCs w:val="0"/>
          <w:iCs w:val="0"/>
          <w:noProof/>
          <w:sz w:val="22"/>
          <w:szCs w:val="22"/>
          <w:lang w:val="id-ID" w:eastAsia="id-ID"/>
        </w:rPr>
      </w:pPr>
      <w:hyperlink w:anchor="_Toc173235014" w:history="1">
        <w:r w:rsidR="00AF0B17" w:rsidRPr="007A7AA2">
          <w:rPr>
            <w:rStyle w:val="Hyperlink"/>
            <w:noProof/>
          </w:rPr>
          <w:t>4.7</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Menghitung Evaluasi Sumber Daya</w:t>
        </w:r>
        <w:r w:rsidR="00AF0B17">
          <w:rPr>
            <w:noProof/>
            <w:webHidden/>
          </w:rPr>
          <w:tab/>
        </w:r>
        <w:r w:rsidR="00AF0B17">
          <w:rPr>
            <w:noProof/>
            <w:webHidden/>
          </w:rPr>
          <w:fldChar w:fldCharType="begin"/>
        </w:r>
        <w:r w:rsidR="00AF0B17">
          <w:rPr>
            <w:noProof/>
            <w:webHidden/>
          </w:rPr>
          <w:instrText xml:space="preserve"> PAGEREF _Toc173235014 \h </w:instrText>
        </w:r>
        <w:r w:rsidR="00AF0B17">
          <w:rPr>
            <w:noProof/>
            <w:webHidden/>
          </w:rPr>
        </w:r>
        <w:r w:rsidR="00AF0B17">
          <w:rPr>
            <w:noProof/>
            <w:webHidden/>
          </w:rPr>
          <w:fldChar w:fldCharType="separate"/>
        </w:r>
        <w:r w:rsidR="008B0E2C">
          <w:rPr>
            <w:noProof/>
            <w:webHidden/>
          </w:rPr>
          <w:t>40</w:t>
        </w:r>
        <w:r w:rsidR="00AF0B17">
          <w:rPr>
            <w:noProof/>
            <w:webHidden/>
          </w:rPr>
          <w:fldChar w:fldCharType="end"/>
        </w:r>
      </w:hyperlink>
    </w:p>
    <w:p w14:paraId="12D7C32B" w14:textId="07F3E47B" w:rsidR="00AF0B17" w:rsidRDefault="00612535">
      <w:pPr>
        <w:pStyle w:val="TOC2"/>
        <w:rPr>
          <w:rFonts w:asciiTheme="minorHAnsi" w:eastAsiaTheme="minorEastAsia" w:hAnsiTheme="minorHAnsi" w:cstheme="minorBidi"/>
          <w:bCs w:val="0"/>
          <w:iCs w:val="0"/>
          <w:noProof/>
          <w:sz w:val="22"/>
          <w:szCs w:val="22"/>
          <w:lang w:val="id-ID" w:eastAsia="id-ID"/>
        </w:rPr>
      </w:pPr>
      <w:hyperlink w:anchor="_Toc173235015" w:history="1">
        <w:r w:rsidR="00AF0B17" w:rsidRPr="007A7AA2">
          <w:rPr>
            <w:rStyle w:val="Hyperlink"/>
            <w:noProof/>
          </w:rPr>
          <w:t>4.8</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Analisis Hasil</w:t>
        </w:r>
        <w:r w:rsidR="00AF0B17">
          <w:rPr>
            <w:noProof/>
            <w:webHidden/>
          </w:rPr>
          <w:tab/>
        </w:r>
        <w:r w:rsidR="00AF0B17">
          <w:rPr>
            <w:noProof/>
            <w:webHidden/>
          </w:rPr>
          <w:fldChar w:fldCharType="begin"/>
        </w:r>
        <w:r w:rsidR="00AF0B17">
          <w:rPr>
            <w:noProof/>
            <w:webHidden/>
          </w:rPr>
          <w:instrText xml:space="preserve"> PAGEREF _Toc173235015 \h </w:instrText>
        </w:r>
        <w:r w:rsidR="00AF0B17">
          <w:rPr>
            <w:noProof/>
            <w:webHidden/>
          </w:rPr>
        </w:r>
        <w:r w:rsidR="00AF0B17">
          <w:rPr>
            <w:noProof/>
            <w:webHidden/>
          </w:rPr>
          <w:fldChar w:fldCharType="separate"/>
        </w:r>
        <w:r w:rsidR="008B0E2C">
          <w:rPr>
            <w:noProof/>
            <w:webHidden/>
          </w:rPr>
          <w:t>41</w:t>
        </w:r>
        <w:r w:rsidR="00AF0B17">
          <w:rPr>
            <w:noProof/>
            <w:webHidden/>
          </w:rPr>
          <w:fldChar w:fldCharType="end"/>
        </w:r>
      </w:hyperlink>
    </w:p>
    <w:p w14:paraId="7A670F5A" w14:textId="009ED948" w:rsidR="00AF0B17" w:rsidRDefault="00612535">
      <w:pPr>
        <w:pStyle w:val="TOC1"/>
        <w:rPr>
          <w:rFonts w:asciiTheme="minorHAnsi" w:eastAsiaTheme="minorEastAsia" w:hAnsiTheme="minorHAnsi" w:cstheme="minorBidi"/>
          <w:bCs w:val="0"/>
          <w:iCs w:val="0"/>
          <w:noProof/>
          <w:sz w:val="22"/>
          <w:szCs w:val="22"/>
          <w:lang w:val="id-ID" w:eastAsia="id-ID"/>
        </w:rPr>
      </w:pPr>
      <w:hyperlink w:anchor="_Toc173235016" w:history="1">
        <w:r w:rsidR="00AF0B17" w:rsidRPr="007A7AA2">
          <w:rPr>
            <w:rStyle w:val="Hyperlink"/>
            <w:noProof/>
          </w:rPr>
          <w:t>BAB V  KESIMPULAN DAN SARAN</w:t>
        </w:r>
        <w:r w:rsidR="00AF0B17">
          <w:rPr>
            <w:noProof/>
            <w:webHidden/>
          </w:rPr>
          <w:tab/>
        </w:r>
        <w:r w:rsidR="00AF0B17">
          <w:rPr>
            <w:noProof/>
            <w:webHidden/>
          </w:rPr>
          <w:fldChar w:fldCharType="begin"/>
        </w:r>
        <w:r w:rsidR="00AF0B17">
          <w:rPr>
            <w:noProof/>
            <w:webHidden/>
          </w:rPr>
          <w:instrText xml:space="preserve"> PAGEREF _Toc173235016 \h </w:instrText>
        </w:r>
        <w:r w:rsidR="00AF0B17">
          <w:rPr>
            <w:noProof/>
            <w:webHidden/>
          </w:rPr>
        </w:r>
        <w:r w:rsidR="00AF0B17">
          <w:rPr>
            <w:noProof/>
            <w:webHidden/>
          </w:rPr>
          <w:fldChar w:fldCharType="separate"/>
        </w:r>
        <w:r w:rsidR="008B0E2C">
          <w:rPr>
            <w:noProof/>
            <w:webHidden/>
          </w:rPr>
          <w:t>43</w:t>
        </w:r>
        <w:r w:rsidR="00AF0B17">
          <w:rPr>
            <w:noProof/>
            <w:webHidden/>
          </w:rPr>
          <w:fldChar w:fldCharType="end"/>
        </w:r>
      </w:hyperlink>
    </w:p>
    <w:p w14:paraId="5EC4DB84" w14:textId="1B032D30" w:rsidR="00AF0B17" w:rsidRDefault="00612535">
      <w:pPr>
        <w:pStyle w:val="TOC2"/>
        <w:rPr>
          <w:rFonts w:asciiTheme="minorHAnsi" w:eastAsiaTheme="minorEastAsia" w:hAnsiTheme="minorHAnsi" w:cstheme="minorBidi"/>
          <w:bCs w:val="0"/>
          <w:iCs w:val="0"/>
          <w:noProof/>
          <w:sz w:val="22"/>
          <w:szCs w:val="22"/>
          <w:lang w:val="id-ID" w:eastAsia="id-ID"/>
        </w:rPr>
      </w:pPr>
      <w:hyperlink w:anchor="_Toc173235017" w:history="1">
        <w:r w:rsidR="00AF0B17" w:rsidRPr="007A7AA2">
          <w:rPr>
            <w:rStyle w:val="Hyperlink"/>
            <w:noProof/>
            <w:lang w:val="id-ID"/>
          </w:rPr>
          <w:t>5.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Kesimpulan</w:t>
        </w:r>
        <w:r w:rsidR="00AF0B17">
          <w:rPr>
            <w:noProof/>
            <w:webHidden/>
          </w:rPr>
          <w:tab/>
        </w:r>
        <w:r w:rsidR="00AF0B17">
          <w:rPr>
            <w:noProof/>
            <w:webHidden/>
          </w:rPr>
          <w:fldChar w:fldCharType="begin"/>
        </w:r>
        <w:r w:rsidR="00AF0B17">
          <w:rPr>
            <w:noProof/>
            <w:webHidden/>
          </w:rPr>
          <w:instrText xml:space="preserve"> PAGEREF _Toc173235017 \h </w:instrText>
        </w:r>
        <w:r w:rsidR="00AF0B17">
          <w:rPr>
            <w:noProof/>
            <w:webHidden/>
          </w:rPr>
        </w:r>
        <w:r w:rsidR="00AF0B17">
          <w:rPr>
            <w:noProof/>
            <w:webHidden/>
          </w:rPr>
          <w:fldChar w:fldCharType="separate"/>
        </w:r>
        <w:r w:rsidR="008B0E2C">
          <w:rPr>
            <w:noProof/>
            <w:webHidden/>
          </w:rPr>
          <w:t>43</w:t>
        </w:r>
        <w:r w:rsidR="00AF0B17">
          <w:rPr>
            <w:noProof/>
            <w:webHidden/>
          </w:rPr>
          <w:fldChar w:fldCharType="end"/>
        </w:r>
      </w:hyperlink>
    </w:p>
    <w:p w14:paraId="41263F7A" w14:textId="0934E670" w:rsidR="00AF0B17" w:rsidRDefault="00612535">
      <w:pPr>
        <w:pStyle w:val="TOC2"/>
        <w:rPr>
          <w:rFonts w:asciiTheme="minorHAnsi" w:eastAsiaTheme="minorEastAsia" w:hAnsiTheme="minorHAnsi" w:cstheme="minorBidi"/>
          <w:bCs w:val="0"/>
          <w:iCs w:val="0"/>
          <w:noProof/>
          <w:sz w:val="22"/>
          <w:szCs w:val="22"/>
          <w:lang w:val="id-ID" w:eastAsia="id-ID"/>
        </w:rPr>
      </w:pPr>
      <w:hyperlink w:anchor="_Toc173235018" w:history="1">
        <w:r w:rsidR="00AF0B17" w:rsidRPr="007A7AA2">
          <w:rPr>
            <w:rStyle w:val="Hyperlink"/>
            <w:noProof/>
            <w:lang w:val="id-ID"/>
          </w:rPr>
          <w:t>5.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Saran</w:t>
        </w:r>
        <w:r w:rsidR="00AF0B17">
          <w:rPr>
            <w:noProof/>
            <w:webHidden/>
          </w:rPr>
          <w:tab/>
        </w:r>
        <w:r w:rsidR="00AF0B17">
          <w:rPr>
            <w:noProof/>
            <w:webHidden/>
          </w:rPr>
          <w:fldChar w:fldCharType="begin"/>
        </w:r>
        <w:r w:rsidR="00AF0B17">
          <w:rPr>
            <w:noProof/>
            <w:webHidden/>
          </w:rPr>
          <w:instrText xml:space="preserve"> PAGEREF _Toc173235018 \h </w:instrText>
        </w:r>
        <w:r w:rsidR="00AF0B17">
          <w:rPr>
            <w:noProof/>
            <w:webHidden/>
          </w:rPr>
        </w:r>
        <w:r w:rsidR="00AF0B17">
          <w:rPr>
            <w:noProof/>
            <w:webHidden/>
          </w:rPr>
          <w:fldChar w:fldCharType="separate"/>
        </w:r>
        <w:r w:rsidR="008B0E2C">
          <w:rPr>
            <w:noProof/>
            <w:webHidden/>
          </w:rPr>
          <w:t>44</w:t>
        </w:r>
        <w:r w:rsidR="00AF0B17">
          <w:rPr>
            <w:noProof/>
            <w:webHidden/>
          </w:rPr>
          <w:fldChar w:fldCharType="end"/>
        </w:r>
      </w:hyperlink>
    </w:p>
    <w:p w14:paraId="735E1411" w14:textId="37D27B91" w:rsidR="00AF0B17" w:rsidRDefault="00612535">
      <w:pPr>
        <w:pStyle w:val="TOC1"/>
        <w:rPr>
          <w:rFonts w:asciiTheme="minorHAnsi" w:eastAsiaTheme="minorEastAsia" w:hAnsiTheme="minorHAnsi" w:cstheme="minorBidi"/>
          <w:bCs w:val="0"/>
          <w:iCs w:val="0"/>
          <w:noProof/>
          <w:sz w:val="22"/>
          <w:szCs w:val="22"/>
          <w:lang w:val="id-ID" w:eastAsia="id-ID"/>
        </w:rPr>
      </w:pPr>
      <w:hyperlink w:anchor="_Toc173235019" w:history="1">
        <w:r w:rsidR="00AF0B17" w:rsidRPr="007A7AA2">
          <w:rPr>
            <w:rStyle w:val="Hyperlink"/>
            <w:noProof/>
          </w:rPr>
          <w:t>DAFTAR KEPUSTAKAAN</w:t>
        </w:r>
        <w:r w:rsidR="00AF0B17">
          <w:rPr>
            <w:noProof/>
            <w:webHidden/>
          </w:rPr>
          <w:tab/>
        </w:r>
        <w:r w:rsidR="00AF0B17">
          <w:rPr>
            <w:noProof/>
            <w:webHidden/>
          </w:rPr>
          <w:fldChar w:fldCharType="begin"/>
        </w:r>
        <w:r w:rsidR="00AF0B17">
          <w:rPr>
            <w:noProof/>
            <w:webHidden/>
          </w:rPr>
          <w:instrText xml:space="preserve"> PAGEREF _Toc173235019 \h </w:instrText>
        </w:r>
        <w:r w:rsidR="00AF0B17">
          <w:rPr>
            <w:noProof/>
            <w:webHidden/>
          </w:rPr>
        </w:r>
        <w:r w:rsidR="00AF0B17">
          <w:rPr>
            <w:noProof/>
            <w:webHidden/>
          </w:rPr>
          <w:fldChar w:fldCharType="separate"/>
        </w:r>
        <w:r w:rsidR="008B0E2C">
          <w:rPr>
            <w:noProof/>
            <w:webHidden/>
          </w:rPr>
          <w:t>45</w:t>
        </w:r>
        <w:r w:rsidR="00AF0B17">
          <w:rPr>
            <w:noProof/>
            <w:webHidden/>
          </w:rPr>
          <w:fldChar w:fldCharType="end"/>
        </w:r>
      </w:hyperlink>
    </w:p>
    <w:p w14:paraId="593CF152" w14:textId="7B34CDD4" w:rsidR="000F6DB3" w:rsidRPr="00A25460" w:rsidRDefault="0068542C" w:rsidP="00F9648A">
      <w:pPr>
        <w:pStyle w:val="TOC1"/>
        <w:rPr>
          <w:rFonts w:asciiTheme="minorHAnsi" w:eastAsiaTheme="minorEastAsia" w:hAnsiTheme="minorHAnsi" w:cstheme="minorBidi"/>
          <w:noProof/>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9" w:name="_Toc173234980"/>
      <w:r w:rsidRPr="00334831">
        <w:rPr>
          <w:color w:val="FFFFFF" w:themeColor="background1"/>
        </w:rPr>
        <w:t>Daftar Tabel</w:t>
      </w:r>
      <w:bookmarkEnd w:id="9"/>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65AB2E1D" w14:textId="7D9888D9" w:rsidR="00A0434E" w:rsidRDefault="00041F3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3235020" w:history="1">
        <w:r w:rsidR="00A0434E" w:rsidRPr="00A34E45">
          <w:rPr>
            <w:rStyle w:val="Hyperlink"/>
            <w:noProof/>
          </w:rPr>
          <w:t>Tabel 2.1</w:t>
        </w:r>
        <w:r w:rsidR="00A0434E" w:rsidRPr="00A34E45">
          <w:rPr>
            <w:rStyle w:val="Hyperlink"/>
            <w:noProof/>
            <w:lang w:val="en-US"/>
          </w:rPr>
          <w:t xml:space="preserve"> Perbandingan Mistral 7B dengan Llama (Sumber: Jiang et al., 2023)</w:t>
        </w:r>
        <w:r w:rsidR="00A0434E">
          <w:rPr>
            <w:noProof/>
            <w:webHidden/>
          </w:rPr>
          <w:tab/>
        </w:r>
        <w:r w:rsidR="00A0434E">
          <w:rPr>
            <w:noProof/>
            <w:webHidden/>
          </w:rPr>
          <w:fldChar w:fldCharType="begin"/>
        </w:r>
        <w:r w:rsidR="00A0434E">
          <w:rPr>
            <w:noProof/>
            <w:webHidden/>
          </w:rPr>
          <w:instrText xml:space="preserve"> PAGEREF _Toc173235020 \h </w:instrText>
        </w:r>
        <w:r w:rsidR="00A0434E">
          <w:rPr>
            <w:noProof/>
            <w:webHidden/>
          </w:rPr>
        </w:r>
        <w:r w:rsidR="00A0434E">
          <w:rPr>
            <w:noProof/>
            <w:webHidden/>
          </w:rPr>
          <w:fldChar w:fldCharType="separate"/>
        </w:r>
        <w:r w:rsidR="008B0E2C">
          <w:rPr>
            <w:noProof/>
            <w:webHidden/>
          </w:rPr>
          <w:t>11</w:t>
        </w:r>
        <w:r w:rsidR="00A0434E">
          <w:rPr>
            <w:noProof/>
            <w:webHidden/>
          </w:rPr>
          <w:fldChar w:fldCharType="end"/>
        </w:r>
      </w:hyperlink>
    </w:p>
    <w:p w14:paraId="73150CDD" w14:textId="6DE1FF9E" w:rsidR="00A0434E" w:rsidRDefault="00612535"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1" w:history="1">
        <w:r w:rsidR="00A0434E" w:rsidRPr="00A34E45">
          <w:rPr>
            <w:rStyle w:val="Hyperlink"/>
            <w:noProof/>
          </w:rPr>
          <w:t>Tabel 2.2</w:t>
        </w:r>
        <w:r w:rsidR="00A0434E" w:rsidRPr="00A34E45">
          <w:rPr>
            <w:rStyle w:val="Hyperlink"/>
            <w:noProof/>
            <w:lang w:val="en-US"/>
          </w:rPr>
          <w:t xml:space="preserve"> Distribusi bahasa pada data prapelatihan (Sumber: Touvron et al., 2023)</w:t>
        </w:r>
        <w:r w:rsidR="00A0434E">
          <w:rPr>
            <w:noProof/>
            <w:webHidden/>
          </w:rPr>
          <w:tab/>
        </w:r>
        <w:r w:rsidR="00A0434E">
          <w:rPr>
            <w:noProof/>
            <w:webHidden/>
          </w:rPr>
          <w:fldChar w:fldCharType="begin"/>
        </w:r>
        <w:r w:rsidR="00A0434E">
          <w:rPr>
            <w:noProof/>
            <w:webHidden/>
          </w:rPr>
          <w:instrText xml:space="preserve"> PAGEREF _Toc173235021 \h </w:instrText>
        </w:r>
        <w:r w:rsidR="00A0434E">
          <w:rPr>
            <w:noProof/>
            <w:webHidden/>
          </w:rPr>
        </w:r>
        <w:r w:rsidR="00A0434E">
          <w:rPr>
            <w:noProof/>
            <w:webHidden/>
          </w:rPr>
          <w:fldChar w:fldCharType="separate"/>
        </w:r>
        <w:r w:rsidR="008B0E2C">
          <w:rPr>
            <w:noProof/>
            <w:webHidden/>
          </w:rPr>
          <w:t>13</w:t>
        </w:r>
        <w:r w:rsidR="00A0434E">
          <w:rPr>
            <w:noProof/>
            <w:webHidden/>
          </w:rPr>
          <w:fldChar w:fldCharType="end"/>
        </w:r>
      </w:hyperlink>
    </w:p>
    <w:p w14:paraId="099B5D92" w14:textId="4712F58F" w:rsidR="00A0434E" w:rsidRDefault="00612535"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2" w:history="1">
        <w:r w:rsidR="00A0434E" w:rsidRPr="00A34E45">
          <w:rPr>
            <w:rStyle w:val="Hyperlink"/>
            <w:noProof/>
          </w:rPr>
          <w:t>Tabel 2.3</w:t>
        </w:r>
        <w:r w:rsidR="00A0434E" w:rsidRPr="00A34E45">
          <w:rPr>
            <w:rStyle w:val="Hyperlink"/>
            <w:noProof/>
            <w:lang w:val="en-US"/>
          </w:rPr>
          <w:t xml:space="preserve"> Perbadingan performa pada model dasar sumber terbuka</w:t>
        </w:r>
        <w:r w:rsidR="00A0434E">
          <w:rPr>
            <w:noProof/>
            <w:webHidden/>
          </w:rPr>
          <w:tab/>
        </w:r>
        <w:r w:rsidR="00A0434E">
          <w:rPr>
            <w:noProof/>
            <w:webHidden/>
          </w:rPr>
          <w:fldChar w:fldCharType="begin"/>
        </w:r>
        <w:r w:rsidR="00A0434E">
          <w:rPr>
            <w:noProof/>
            <w:webHidden/>
          </w:rPr>
          <w:instrText xml:space="preserve"> PAGEREF _Toc173235022 \h </w:instrText>
        </w:r>
        <w:r w:rsidR="00A0434E">
          <w:rPr>
            <w:noProof/>
            <w:webHidden/>
          </w:rPr>
        </w:r>
        <w:r w:rsidR="00A0434E">
          <w:rPr>
            <w:noProof/>
            <w:webHidden/>
          </w:rPr>
          <w:fldChar w:fldCharType="separate"/>
        </w:r>
        <w:r w:rsidR="008B0E2C">
          <w:rPr>
            <w:noProof/>
            <w:webHidden/>
          </w:rPr>
          <w:t>13</w:t>
        </w:r>
        <w:r w:rsidR="00A0434E">
          <w:rPr>
            <w:noProof/>
            <w:webHidden/>
          </w:rPr>
          <w:fldChar w:fldCharType="end"/>
        </w:r>
      </w:hyperlink>
    </w:p>
    <w:p w14:paraId="28615114" w14:textId="27EBBC87" w:rsidR="00A0434E" w:rsidRDefault="00612535"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3" w:history="1">
        <w:r w:rsidR="00A0434E" w:rsidRPr="00A34E45">
          <w:rPr>
            <w:rStyle w:val="Hyperlink"/>
            <w:noProof/>
          </w:rPr>
          <w:t>Tabel 2.4</w:t>
        </w:r>
        <w:r w:rsidR="00A0434E" w:rsidRPr="00A34E45">
          <w:rPr>
            <w:rStyle w:val="Hyperlink"/>
            <w:noProof/>
            <w:lang w:val="en-US"/>
          </w:rPr>
          <w:t xml:space="preserve"> Perbandingan performa pada model sumber tertutup</w:t>
        </w:r>
        <w:r w:rsidR="00A0434E">
          <w:rPr>
            <w:noProof/>
            <w:webHidden/>
          </w:rPr>
          <w:tab/>
        </w:r>
        <w:r w:rsidR="00A0434E">
          <w:rPr>
            <w:noProof/>
            <w:webHidden/>
          </w:rPr>
          <w:fldChar w:fldCharType="begin"/>
        </w:r>
        <w:r w:rsidR="00A0434E">
          <w:rPr>
            <w:noProof/>
            <w:webHidden/>
          </w:rPr>
          <w:instrText xml:space="preserve"> PAGEREF _Toc173235023 \h </w:instrText>
        </w:r>
        <w:r w:rsidR="00A0434E">
          <w:rPr>
            <w:noProof/>
            <w:webHidden/>
          </w:rPr>
        </w:r>
        <w:r w:rsidR="00A0434E">
          <w:rPr>
            <w:noProof/>
            <w:webHidden/>
          </w:rPr>
          <w:fldChar w:fldCharType="separate"/>
        </w:r>
        <w:r w:rsidR="008B0E2C">
          <w:rPr>
            <w:noProof/>
            <w:webHidden/>
          </w:rPr>
          <w:t>13</w:t>
        </w:r>
        <w:r w:rsidR="00A0434E">
          <w:rPr>
            <w:noProof/>
            <w:webHidden/>
          </w:rPr>
          <w:fldChar w:fldCharType="end"/>
        </w:r>
      </w:hyperlink>
    </w:p>
    <w:p w14:paraId="38703818" w14:textId="01111DB0" w:rsidR="00A0434E" w:rsidRDefault="00612535"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4" w:history="1">
        <w:r w:rsidR="00A0434E" w:rsidRPr="00A34E45">
          <w:rPr>
            <w:rStyle w:val="Hyperlink"/>
            <w:noProof/>
          </w:rPr>
          <w:t>Tabel 2.5</w:t>
        </w:r>
        <w:r w:rsidR="00A0434E" w:rsidRPr="00A34E45">
          <w:rPr>
            <w:rStyle w:val="Hyperlink"/>
            <w:noProof/>
            <w:lang w:val="en-US"/>
          </w:rPr>
          <w:t xml:space="preserve"> kuantisasi 4-bit menggunakan llama.cpp</w:t>
        </w:r>
        <w:r w:rsidR="00A0434E" w:rsidRPr="00A34E45">
          <w:rPr>
            <w:rStyle w:val="Hyperlink"/>
            <w:noProof/>
          </w:rPr>
          <w:t xml:space="preserve"> </w:t>
        </w:r>
        <w:r w:rsidR="00A0434E" w:rsidRPr="00A34E45">
          <w:rPr>
            <w:rStyle w:val="Hyperlink"/>
            <w:noProof/>
            <w:lang w:val="en-US"/>
          </w:rPr>
          <w:t>(Sumber: Neves, 2023)</w:t>
        </w:r>
        <w:r w:rsidR="00A0434E">
          <w:rPr>
            <w:noProof/>
            <w:webHidden/>
          </w:rPr>
          <w:tab/>
        </w:r>
        <w:r w:rsidR="00A0434E">
          <w:rPr>
            <w:noProof/>
            <w:webHidden/>
          </w:rPr>
          <w:fldChar w:fldCharType="begin"/>
        </w:r>
        <w:r w:rsidR="00A0434E">
          <w:rPr>
            <w:noProof/>
            <w:webHidden/>
          </w:rPr>
          <w:instrText xml:space="preserve"> PAGEREF _Toc173235024 \h </w:instrText>
        </w:r>
        <w:r w:rsidR="00A0434E">
          <w:rPr>
            <w:noProof/>
            <w:webHidden/>
          </w:rPr>
        </w:r>
        <w:r w:rsidR="00A0434E">
          <w:rPr>
            <w:noProof/>
            <w:webHidden/>
          </w:rPr>
          <w:fldChar w:fldCharType="separate"/>
        </w:r>
        <w:r w:rsidR="008B0E2C">
          <w:rPr>
            <w:noProof/>
            <w:webHidden/>
          </w:rPr>
          <w:t>19</w:t>
        </w:r>
        <w:r w:rsidR="00A0434E">
          <w:rPr>
            <w:noProof/>
            <w:webHidden/>
          </w:rPr>
          <w:fldChar w:fldCharType="end"/>
        </w:r>
      </w:hyperlink>
    </w:p>
    <w:p w14:paraId="4424C3AA" w14:textId="61AE7808" w:rsidR="00A0434E" w:rsidRDefault="00612535"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5" w:history="1">
        <w:r w:rsidR="00A0434E" w:rsidRPr="00A34E45">
          <w:rPr>
            <w:rStyle w:val="Hyperlink"/>
            <w:noProof/>
          </w:rPr>
          <w:t>Tabel 3.1</w:t>
        </w:r>
        <w:r w:rsidR="00A0434E" w:rsidRPr="00A34E45">
          <w:rPr>
            <w:rStyle w:val="Hyperlink"/>
            <w:noProof/>
            <w:lang w:val="en-US"/>
          </w:rPr>
          <w:t xml:space="preserve"> Jadwal Kegiatan</w:t>
        </w:r>
        <w:r w:rsidR="00A0434E">
          <w:rPr>
            <w:noProof/>
            <w:webHidden/>
          </w:rPr>
          <w:tab/>
        </w:r>
        <w:r w:rsidR="00A0434E">
          <w:rPr>
            <w:noProof/>
            <w:webHidden/>
          </w:rPr>
          <w:fldChar w:fldCharType="begin"/>
        </w:r>
        <w:r w:rsidR="00A0434E">
          <w:rPr>
            <w:noProof/>
            <w:webHidden/>
          </w:rPr>
          <w:instrText xml:space="preserve"> PAGEREF _Toc173235025 \h </w:instrText>
        </w:r>
        <w:r w:rsidR="00A0434E">
          <w:rPr>
            <w:noProof/>
            <w:webHidden/>
          </w:rPr>
        </w:r>
        <w:r w:rsidR="00A0434E">
          <w:rPr>
            <w:noProof/>
            <w:webHidden/>
          </w:rPr>
          <w:fldChar w:fldCharType="separate"/>
        </w:r>
        <w:r w:rsidR="008B0E2C">
          <w:rPr>
            <w:noProof/>
            <w:webHidden/>
          </w:rPr>
          <w:t>24</w:t>
        </w:r>
        <w:r w:rsidR="00A0434E">
          <w:rPr>
            <w:noProof/>
            <w:webHidden/>
          </w:rPr>
          <w:fldChar w:fldCharType="end"/>
        </w:r>
      </w:hyperlink>
    </w:p>
    <w:p w14:paraId="51732D85" w14:textId="109E128F" w:rsidR="00A0434E" w:rsidRDefault="00612535"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6" w:history="1">
        <w:r w:rsidR="00A0434E" w:rsidRPr="00A34E45">
          <w:rPr>
            <w:rStyle w:val="Hyperlink"/>
            <w:noProof/>
          </w:rPr>
          <w:t>Tabel 3.2</w:t>
        </w:r>
        <w:r w:rsidR="00A0434E" w:rsidRPr="00A34E45">
          <w:rPr>
            <w:rStyle w:val="Hyperlink"/>
            <w:noProof/>
            <w:lang w:val="en-US"/>
          </w:rPr>
          <w:t xml:space="preserve"> Alat dan Bahan</w:t>
        </w:r>
        <w:r w:rsidR="00A0434E">
          <w:rPr>
            <w:noProof/>
            <w:webHidden/>
          </w:rPr>
          <w:tab/>
        </w:r>
        <w:r w:rsidR="00A0434E">
          <w:rPr>
            <w:noProof/>
            <w:webHidden/>
          </w:rPr>
          <w:fldChar w:fldCharType="begin"/>
        </w:r>
        <w:r w:rsidR="00A0434E">
          <w:rPr>
            <w:noProof/>
            <w:webHidden/>
          </w:rPr>
          <w:instrText xml:space="preserve"> PAGEREF _Toc173235026 \h </w:instrText>
        </w:r>
        <w:r w:rsidR="00A0434E">
          <w:rPr>
            <w:noProof/>
            <w:webHidden/>
          </w:rPr>
        </w:r>
        <w:r w:rsidR="00A0434E">
          <w:rPr>
            <w:noProof/>
            <w:webHidden/>
          </w:rPr>
          <w:fldChar w:fldCharType="separate"/>
        </w:r>
        <w:r w:rsidR="008B0E2C">
          <w:rPr>
            <w:noProof/>
            <w:webHidden/>
          </w:rPr>
          <w:t>24</w:t>
        </w:r>
        <w:r w:rsidR="00A0434E">
          <w:rPr>
            <w:noProof/>
            <w:webHidden/>
          </w:rPr>
          <w:fldChar w:fldCharType="end"/>
        </w:r>
      </w:hyperlink>
    </w:p>
    <w:p w14:paraId="4AA61C36" w14:textId="3661B42A" w:rsidR="00A0434E" w:rsidRDefault="00612535"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7" w:history="1">
        <w:r w:rsidR="00A0434E" w:rsidRPr="00A34E45">
          <w:rPr>
            <w:rStyle w:val="Hyperlink"/>
            <w:noProof/>
          </w:rPr>
          <w:t>Tabel 3.3</w:t>
        </w:r>
        <w:r w:rsidR="00A0434E" w:rsidRPr="00A34E45">
          <w:rPr>
            <w:rStyle w:val="Hyperlink"/>
            <w:noProof/>
            <w:lang w:val="en-US"/>
          </w:rPr>
          <w:t xml:space="preserve"> Contoh sampel dalam dataset</w:t>
        </w:r>
        <w:r w:rsidR="00A0434E">
          <w:rPr>
            <w:noProof/>
            <w:webHidden/>
          </w:rPr>
          <w:tab/>
        </w:r>
        <w:r w:rsidR="00A0434E">
          <w:rPr>
            <w:noProof/>
            <w:webHidden/>
          </w:rPr>
          <w:fldChar w:fldCharType="begin"/>
        </w:r>
        <w:r w:rsidR="00A0434E">
          <w:rPr>
            <w:noProof/>
            <w:webHidden/>
          </w:rPr>
          <w:instrText xml:space="preserve"> PAGEREF _Toc173235027 \h </w:instrText>
        </w:r>
        <w:r w:rsidR="00A0434E">
          <w:rPr>
            <w:noProof/>
            <w:webHidden/>
          </w:rPr>
        </w:r>
        <w:r w:rsidR="00A0434E">
          <w:rPr>
            <w:noProof/>
            <w:webHidden/>
          </w:rPr>
          <w:fldChar w:fldCharType="separate"/>
        </w:r>
        <w:r w:rsidR="008B0E2C">
          <w:rPr>
            <w:noProof/>
            <w:webHidden/>
          </w:rPr>
          <w:t>26</w:t>
        </w:r>
        <w:r w:rsidR="00A0434E">
          <w:rPr>
            <w:noProof/>
            <w:webHidden/>
          </w:rPr>
          <w:fldChar w:fldCharType="end"/>
        </w:r>
      </w:hyperlink>
    </w:p>
    <w:p w14:paraId="619515BD" w14:textId="68D2991D" w:rsidR="00A0434E" w:rsidRDefault="00612535"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8" w:history="1">
        <w:r w:rsidR="00A0434E" w:rsidRPr="00A34E45">
          <w:rPr>
            <w:rStyle w:val="Hyperlink"/>
            <w:noProof/>
          </w:rPr>
          <w:t>Tabel 4.1</w:t>
        </w:r>
        <w:r w:rsidR="00A0434E" w:rsidRPr="00A34E45">
          <w:rPr>
            <w:rStyle w:val="Hyperlink"/>
            <w:noProof/>
            <w:lang w:val="en-US"/>
          </w:rPr>
          <w:t xml:space="preserve"> Konfigurasi </w:t>
        </w:r>
        <w:r w:rsidR="00A0434E" w:rsidRPr="00A34E45">
          <w:rPr>
            <w:rStyle w:val="Hyperlink"/>
            <w:i/>
            <w:noProof/>
            <w:lang w:val="en-US"/>
          </w:rPr>
          <w:t>FastLanguageModel.from_pretrained</w:t>
        </w:r>
        <w:r w:rsidR="00A0434E">
          <w:rPr>
            <w:noProof/>
            <w:webHidden/>
          </w:rPr>
          <w:tab/>
        </w:r>
        <w:r w:rsidR="00A0434E">
          <w:rPr>
            <w:noProof/>
            <w:webHidden/>
          </w:rPr>
          <w:fldChar w:fldCharType="begin"/>
        </w:r>
        <w:r w:rsidR="00A0434E">
          <w:rPr>
            <w:noProof/>
            <w:webHidden/>
          </w:rPr>
          <w:instrText xml:space="preserve"> PAGEREF _Toc173235028 \h </w:instrText>
        </w:r>
        <w:r w:rsidR="00A0434E">
          <w:rPr>
            <w:noProof/>
            <w:webHidden/>
          </w:rPr>
        </w:r>
        <w:r w:rsidR="00A0434E">
          <w:rPr>
            <w:noProof/>
            <w:webHidden/>
          </w:rPr>
          <w:fldChar w:fldCharType="separate"/>
        </w:r>
        <w:r w:rsidR="008B0E2C">
          <w:rPr>
            <w:noProof/>
            <w:webHidden/>
          </w:rPr>
          <w:t>36</w:t>
        </w:r>
        <w:r w:rsidR="00A0434E">
          <w:rPr>
            <w:noProof/>
            <w:webHidden/>
          </w:rPr>
          <w:fldChar w:fldCharType="end"/>
        </w:r>
      </w:hyperlink>
    </w:p>
    <w:p w14:paraId="2F6FD07F" w14:textId="71934BD0" w:rsidR="00A0434E" w:rsidRDefault="00612535"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9" w:history="1">
        <w:r w:rsidR="00A0434E" w:rsidRPr="00A34E45">
          <w:rPr>
            <w:rStyle w:val="Hyperlink"/>
            <w:noProof/>
          </w:rPr>
          <w:t>Tabel 4.2</w:t>
        </w:r>
        <w:r w:rsidR="00A0434E" w:rsidRPr="00A34E45">
          <w:rPr>
            <w:rStyle w:val="Hyperlink"/>
            <w:noProof/>
            <w:lang w:val="en-US"/>
          </w:rPr>
          <w:t xml:space="preserve"> Konfigurasi FastLanguageModel.get_peft_model</w:t>
        </w:r>
        <w:r w:rsidR="00A0434E">
          <w:rPr>
            <w:noProof/>
            <w:webHidden/>
          </w:rPr>
          <w:tab/>
        </w:r>
        <w:r w:rsidR="00A0434E">
          <w:rPr>
            <w:noProof/>
            <w:webHidden/>
          </w:rPr>
          <w:fldChar w:fldCharType="begin"/>
        </w:r>
        <w:r w:rsidR="00A0434E">
          <w:rPr>
            <w:noProof/>
            <w:webHidden/>
          </w:rPr>
          <w:instrText xml:space="preserve"> PAGEREF _Toc173235029 \h </w:instrText>
        </w:r>
        <w:r w:rsidR="00A0434E">
          <w:rPr>
            <w:noProof/>
            <w:webHidden/>
          </w:rPr>
        </w:r>
        <w:r w:rsidR="00A0434E">
          <w:rPr>
            <w:noProof/>
            <w:webHidden/>
          </w:rPr>
          <w:fldChar w:fldCharType="separate"/>
        </w:r>
        <w:r w:rsidR="008B0E2C">
          <w:rPr>
            <w:noProof/>
            <w:webHidden/>
          </w:rPr>
          <w:t>37</w:t>
        </w:r>
        <w:r w:rsidR="00A0434E">
          <w:rPr>
            <w:noProof/>
            <w:webHidden/>
          </w:rPr>
          <w:fldChar w:fldCharType="end"/>
        </w:r>
      </w:hyperlink>
    </w:p>
    <w:p w14:paraId="6F9E73FF" w14:textId="68BF3165" w:rsidR="00A0434E" w:rsidRDefault="00612535"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0" w:history="1">
        <w:r w:rsidR="00A0434E" w:rsidRPr="00A34E45">
          <w:rPr>
            <w:rStyle w:val="Hyperlink"/>
            <w:noProof/>
          </w:rPr>
          <w:t>Tabel 4.3</w:t>
        </w:r>
        <w:r w:rsidR="00A0434E" w:rsidRPr="00A34E45">
          <w:rPr>
            <w:rStyle w:val="Hyperlink"/>
            <w:noProof/>
            <w:lang w:val="en-US"/>
          </w:rPr>
          <w:t xml:space="preserve"> </w:t>
        </w:r>
        <w:r w:rsidR="00A0434E" w:rsidRPr="00A34E45">
          <w:rPr>
            <w:rStyle w:val="Hyperlink"/>
            <w:noProof/>
          </w:rPr>
          <w:t>Konfigurasi</w:t>
        </w:r>
        <w:r w:rsidR="00A0434E" w:rsidRPr="00A34E45">
          <w:rPr>
            <w:rStyle w:val="Hyperlink"/>
            <w:noProof/>
            <w:lang w:val="en-US"/>
          </w:rPr>
          <w:t xml:space="preserve"> </w:t>
        </w:r>
        <w:r w:rsidR="00A0434E" w:rsidRPr="00A34E45">
          <w:rPr>
            <w:rStyle w:val="Hyperlink"/>
            <w:i/>
            <w:noProof/>
            <w:lang w:val="en-US"/>
          </w:rPr>
          <w:t>SFTTrainer</w:t>
        </w:r>
        <w:r w:rsidR="00A0434E">
          <w:rPr>
            <w:noProof/>
            <w:webHidden/>
          </w:rPr>
          <w:tab/>
        </w:r>
        <w:r w:rsidR="00A0434E">
          <w:rPr>
            <w:noProof/>
            <w:webHidden/>
          </w:rPr>
          <w:fldChar w:fldCharType="begin"/>
        </w:r>
        <w:r w:rsidR="00A0434E">
          <w:rPr>
            <w:noProof/>
            <w:webHidden/>
          </w:rPr>
          <w:instrText xml:space="preserve"> PAGEREF _Toc173235030 \h </w:instrText>
        </w:r>
        <w:r w:rsidR="00A0434E">
          <w:rPr>
            <w:noProof/>
            <w:webHidden/>
          </w:rPr>
        </w:r>
        <w:r w:rsidR="00A0434E">
          <w:rPr>
            <w:noProof/>
            <w:webHidden/>
          </w:rPr>
          <w:fldChar w:fldCharType="separate"/>
        </w:r>
        <w:r w:rsidR="008B0E2C">
          <w:rPr>
            <w:noProof/>
            <w:webHidden/>
          </w:rPr>
          <w:t>37</w:t>
        </w:r>
        <w:r w:rsidR="00A0434E">
          <w:rPr>
            <w:noProof/>
            <w:webHidden/>
          </w:rPr>
          <w:fldChar w:fldCharType="end"/>
        </w:r>
      </w:hyperlink>
    </w:p>
    <w:p w14:paraId="2CD4F200" w14:textId="150E9DC1" w:rsidR="00A0434E" w:rsidRDefault="00612535"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1" w:history="1">
        <w:r w:rsidR="00A0434E" w:rsidRPr="00A34E45">
          <w:rPr>
            <w:rStyle w:val="Hyperlink"/>
            <w:noProof/>
          </w:rPr>
          <w:t>Tabel 4.4</w:t>
        </w:r>
        <w:r w:rsidR="00A0434E" w:rsidRPr="00A34E45">
          <w:rPr>
            <w:rStyle w:val="Hyperlink"/>
            <w:noProof/>
            <w:lang w:val="en-US"/>
          </w:rPr>
          <w:t xml:space="preserve"> </w:t>
        </w:r>
        <w:r w:rsidR="00A0434E" w:rsidRPr="00A34E45">
          <w:rPr>
            <w:rStyle w:val="Hyperlink"/>
            <w:noProof/>
          </w:rPr>
          <w:t>Konfigurasi</w:t>
        </w:r>
        <w:r w:rsidR="00A0434E" w:rsidRPr="00A34E45">
          <w:rPr>
            <w:rStyle w:val="Hyperlink"/>
            <w:noProof/>
            <w:lang w:val="en-US"/>
          </w:rPr>
          <w:t xml:space="preserve"> </w:t>
        </w:r>
        <w:r w:rsidR="00A0434E" w:rsidRPr="00A34E45">
          <w:rPr>
            <w:rStyle w:val="Hyperlink"/>
            <w:i/>
            <w:noProof/>
            <w:lang w:val="en-US"/>
          </w:rPr>
          <w:t>TrainingArguments</w:t>
        </w:r>
        <w:r w:rsidR="00A0434E">
          <w:rPr>
            <w:noProof/>
            <w:webHidden/>
          </w:rPr>
          <w:tab/>
        </w:r>
        <w:r w:rsidR="00A0434E">
          <w:rPr>
            <w:noProof/>
            <w:webHidden/>
          </w:rPr>
          <w:fldChar w:fldCharType="begin"/>
        </w:r>
        <w:r w:rsidR="00A0434E">
          <w:rPr>
            <w:noProof/>
            <w:webHidden/>
          </w:rPr>
          <w:instrText xml:space="preserve"> PAGEREF _Toc173235031 \h </w:instrText>
        </w:r>
        <w:r w:rsidR="00A0434E">
          <w:rPr>
            <w:noProof/>
            <w:webHidden/>
          </w:rPr>
        </w:r>
        <w:r w:rsidR="00A0434E">
          <w:rPr>
            <w:noProof/>
            <w:webHidden/>
          </w:rPr>
          <w:fldChar w:fldCharType="separate"/>
        </w:r>
        <w:r w:rsidR="008B0E2C">
          <w:rPr>
            <w:noProof/>
            <w:webHidden/>
          </w:rPr>
          <w:t>38</w:t>
        </w:r>
        <w:r w:rsidR="00A0434E">
          <w:rPr>
            <w:noProof/>
            <w:webHidden/>
          </w:rPr>
          <w:fldChar w:fldCharType="end"/>
        </w:r>
      </w:hyperlink>
    </w:p>
    <w:p w14:paraId="0054C74A" w14:textId="1F5AB6B5" w:rsidR="00A0434E" w:rsidRDefault="00612535"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2" w:history="1">
        <w:r w:rsidR="00A0434E" w:rsidRPr="00A34E45">
          <w:rPr>
            <w:rStyle w:val="Hyperlink"/>
            <w:noProof/>
          </w:rPr>
          <w:t>Tabel 4.5</w:t>
        </w:r>
        <w:r w:rsidR="00A0434E" w:rsidRPr="00A34E45">
          <w:rPr>
            <w:rStyle w:val="Hyperlink"/>
            <w:noProof/>
            <w:lang w:val="en-US"/>
          </w:rPr>
          <w:t xml:space="preserve"> </w:t>
        </w:r>
        <w:r w:rsidR="00A0434E" w:rsidRPr="00A34E45">
          <w:rPr>
            <w:rStyle w:val="Hyperlink"/>
            <w:noProof/>
          </w:rPr>
          <w:t>Nilai skor ROUGE</w:t>
        </w:r>
        <w:r w:rsidR="00A0434E">
          <w:rPr>
            <w:noProof/>
            <w:webHidden/>
          </w:rPr>
          <w:tab/>
        </w:r>
        <w:r w:rsidR="00A0434E">
          <w:rPr>
            <w:noProof/>
            <w:webHidden/>
          </w:rPr>
          <w:fldChar w:fldCharType="begin"/>
        </w:r>
        <w:r w:rsidR="00A0434E">
          <w:rPr>
            <w:noProof/>
            <w:webHidden/>
          </w:rPr>
          <w:instrText xml:space="preserve"> PAGEREF _Toc173235032 \h </w:instrText>
        </w:r>
        <w:r w:rsidR="00A0434E">
          <w:rPr>
            <w:noProof/>
            <w:webHidden/>
          </w:rPr>
        </w:r>
        <w:r w:rsidR="00A0434E">
          <w:rPr>
            <w:noProof/>
            <w:webHidden/>
          </w:rPr>
          <w:fldChar w:fldCharType="separate"/>
        </w:r>
        <w:r w:rsidR="008B0E2C">
          <w:rPr>
            <w:noProof/>
            <w:webHidden/>
          </w:rPr>
          <w:t>39</w:t>
        </w:r>
        <w:r w:rsidR="00A0434E">
          <w:rPr>
            <w:noProof/>
            <w:webHidden/>
          </w:rPr>
          <w:fldChar w:fldCharType="end"/>
        </w:r>
      </w:hyperlink>
    </w:p>
    <w:p w14:paraId="4F6E1AD4" w14:textId="43CF2696" w:rsidR="00A0434E" w:rsidRDefault="00612535"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3" w:history="1">
        <w:r w:rsidR="00A0434E" w:rsidRPr="00A34E45">
          <w:rPr>
            <w:rStyle w:val="Hyperlink"/>
            <w:noProof/>
          </w:rPr>
          <w:t>Tabel 4.6 Tabel Kategori Nilai Metrik ROUGE (Walker II, 2024)</w:t>
        </w:r>
        <w:r w:rsidR="00A0434E">
          <w:rPr>
            <w:noProof/>
            <w:webHidden/>
          </w:rPr>
          <w:tab/>
        </w:r>
        <w:r w:rsidR="00A0434E">
          <w:rPr>
            <w:noProof/>
            <w:webHidden/>
          </w:rPr>
          <w:fldChar w:fldCharType="begin"/>
        </w:r>
        <w:r w:rsidR="00A0434E">
          <w:rPr>
            <w:noProof/>
            <w:webHidden/>
          </w:rPr>
          <w:instrText xml:space="preserve"> PAGEREF _Toc173235033 \h </w:instrText>
        </w:r>
        <w:r w:rsidR="00A0434E">
          <w:rPr>
            <w:noProof/>
            <w:webHidden/>
          </w:rPr>
        </w:r>
        <w:r w:rsidR="00A0434E">
          <w:rPr>
            <w:noProof/>
            <w:webHidden/>
          </w:rPr>
          <w:fldChar w:fldCharType="separate"/>
        </w:r>
        <w:r w:rsidR="008B0E2C">
          <w:rPr>
            <w:noProof/>
            <w:webHidden/>
          </w:rPr>
          <w:t>40</w:t>
        </w:r>
        <w:r w:rsidR="00A0434E">
          <w:rPr>
            <w:noProof/>
            <w:webHidden/>
          </w:rPr>
          <w:fldChar w:fldCharType="end"/>
        </w:r>
      </w:hyperlink>
    </w:p>
    <w:p w14:paraId="4E0812A7" w14:textId="3CAF61D4" w:rsidR="00A0434E" w:rsidRDefault="00612535"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4" w:history="1">
        <w:r w:rsidR="00A0434E" w:rsidRPr="00A34E45">
          <w:rPr>
            <w:rStyle w:val="Hyperlink"/>
            <w:noProof/>
          </w:rPr>
          <w:t xml:space="preserve">Tabel 4.7 Hitungan Waktu pada model saat </w:t>
        </w:r>
        <w:r w:rsidR="00A0434E" w:rsidRPr="00A34E45">
          <w:rPr>
            <w:rStyle w:val="Hyperlink"/>
            <w:i/>
            <w:noProof/>
          </w:rPr>
          <w:t>fine-tuning</w:t>
        </w:r>
        <w:r w:rsidR="00A0434E" w:rsidRPr="00A34E45">
          <w:rPr>
            <w:rStyle w:val="Hyperlink"/>
            <w:noProof/>
          </w:rPr>
          <w:t xml:space="preserve"> dan menjalankan RAG</w:t>
        </w:r>
        <w:r w:rsidR="00A0434E">
          <w:rPr>
            <w:noProof/>
            <w:webHidden/>
          </w:rPr>
          <w:tab/>
        </w:r>
        <w:r w:rsidR="00A0434E">
          <w:rPr>
            <w:noProof/>
            <w:webHidden/>
          </w:rPr>
          <w:fldChar w:fldCharType="begin"/>
        </w:r>
        <w:r w:rsidR="00A0434E">
          <w:rPr>
            <w:noProof/>
            <w:webHidden/>
          </w:rPr>
          <w:instrText xml:space="preserve"> PAGEREF _Toc173235034 \h </w:instrText>
        </w:r>
        <w:r w:rsidR="00A0434E">
          <w:rPr>
            <w:noProof/>
            <w:webHidden/>
          </w:rPr>
        </w:r>
        <w:r w:rsidR="00A0434E">
          <w:rPr>
            <w:noProof/>
            <w:webHidden/>
          </w:rPr>
          <w:fldChar w:fldCharType="separate"/>
        </w:r>
        <w:r w:rsidR="008B0E2C">
          <w:rPr>
            <w:noProof/>
            <w:webHidden/>
          </w:rPr>
          <w:t>40</w:t>
        </w:r>
        <w:r w:rsidR="00A0434E">
          <w:rPr>
            <w:noProof/>
            <w:webHidden/>
          </w:rPr>
          <w:fldChar w:fldCharType="end"/>
        </w:r>
      </w:hyperlink>
    </w:p>
    <w:p w14:paraId="1775830B" w14:textId="26C07E84" w:rsidR="007D7313" w:rsidRPr="00A25460" w:rsidRDefault="00041F30" w:rsidP="00A0434E">
      <w:pPr>
        <w:spacing w:line="360"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10" w:name="_Toc173234981"/>
      <w:r w:rsidRPr="00A25460">
        <w:rPr>
          <w:color w:val="FFFFFF" w:themeColor="background1"/>
        </w:rPr>
        <w:lastRenderedPageBreak/>
        <w:t>Daftar Gambar</w:t>
      </w:r>
      <w:bookmarkEnd w:id="10"/>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6CA7C794" w14:textId="15BD598C" w:rsidR="00A0434E" w:rsidRDefault="00041F3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noProof/>
        </w:rPr>
        <w:fldChar w:fldCharType="begin"/>
      </w:r>
      <w:r w:rsidRPr="00A25460">
        <w:rPr>
          <w:noProof/>
        </w:rPr>
        <w:instrText xml:space="preserve"> TOC \h \z \c "Gambar" </w:instrText>
      </w:r>
      <w:r w:rsidRPr="00A25460">
        <w:rPr>
          <w:noProof/>
        </w:rPr>
        <w:fldChar w:fldCharType="separate"/>
      </w:r>
      <w:hyperlink w:anchor="_Toc173235035" w:history="1">
        <w:r w:rsidR="00A0434E" w:rsidRPr="00E35437">
          <w:rPr>
            <w:rStyle w:val="Hyperlink"/>
            <w:noProof/>
          </w:rPr>
          <w:t>Gambar 2.1</w:t>
        </w:r>
        <w:r w:rsidR="00A0434E" w:rsidRPr="00E35437">
          <w:rPr>
            <w:rStyle w:val="Hyperlink"/>
            <w:noProof/>
            <w:lang w:val="en-US"/>
          </w:rPr>
          <w:t xml:space="preserve"> </w:t>
        </w:r>
        <w:r w:rsidR="00A0434E" w:rsidRPr="00E35437">
          <w:rPr>
            <w:rStyle w:val="Hyperlink"/>
            <w:noProof/>
          </w:rPr>
          <w:t>Perbandingan performa</w:t>
        </w:r>
        <w:r w:rsidR="00A0434E" w:rsidRPr="00E35437">
          <w:rPr>
            <w:rStyle w:val="Hyperlink"/>
            <w:noProof/>
            <w:lang w:val="en-US"/>
          </w:rPr>
          <w:t xml:space="preserve"> pada Model</w:t>
        </w:r>
        <w:r w:rsidR="00A0434E" w:rsidRPr="00E35437">
          <w:rPr>
            <w:rStyle w:val="Hyperlink"/>
            <w:noProof/>
          </w:rPr>
          <w:t xml:space="preserve"> Mistral 7B dengan Llama2</w:t>
        </w:r>
        <w:r w:rsidR="00A0434E">
          <w:rPr>
            <w:noProof/>
            <w:webHidden/>
          </w:rPr>
          <w:tab/>
        </w:r>
        <w:r w:rsidR="00A0434E">
          <w:rPr>
            <w:noProof/>
            <w:webHidden/>
          </w:rPr>
          <w:fldChar w:fldCharType="begin"/>
        </w:r>
        <w:r w:rsidR="00A0434E">
          <w:rPr>
            <w:noProof/>
            <w:webHidden/>
          </w:rPr>
          <w:instrText xml:space="preserve"> PAGEREF _Toc173235035 \h </w:instrText>
        </w:r>
        <w:r w:rsidR="00A0434E">
          <w:rPr>
            <w:noProof/>
            <w:webHidden/>
          </w:rPr>
        </w:r>
        <w:r w:rsidR="00A0434E">
          <w:rPr>
            <w:noProof/>
            <w:webHidden/>
          </w:rPr>
          <w:fldChar w:fldCharType="separate"/>
        </w:r>
        <w:r w:rsidR="008B0E2C">
          <w:rPr>
            <w:noProof/>
            <w:webHidden/>
          </w:rPr>
          <w:t>11</w:t>
        </w:r>
        <w:r w:rsidR="00A0434E">
          <w:rPr>
            <w:noProof/>
            <w:webHidden/>
          </w:rPr>
          <w:fldChar w:fldCharType="end"/>
        </w:r>
      </w:hyperlink>
    </w:p>
    <w:p w14:paraId="7BA05C91" w14:textId="3D3E613D" w:rsidR="00A0434E" w:rsidRDefault="00612535"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6" w:history="1">
        <w:r w:rsidR="00A0434E" w:rsidRPr="00E35437">
          <w:rPr>
            <w:rStyle w:val="Hyperlink"/>
            <w:noProof/>
          </w:rPr>
          <w:t>Gambar 2.2</w:t>
        </w:r>
        <w:r w:rsidR="00A0434E" w:rsidRPr="00E35437">
          <w:rPr>
            <w:rStyle w:val="Hyperlink"/>
            <w:noProof/>
            <w:lang w:val="en-US"/>
          </w:rPr>
          <w:t xml:space="preserve"> </w:t>
        </w:r>
        <w:r w:rsidR="00A0434E" w:rsidRPr="00E35437">
          <w:rPr>
            <w:rStyle w:val="Hyperlink"/>
            <w:noProof/>
          </w:rPr>
          <w:t xml:space="preserve">Alur </w:t>
        </w:r>
        <w:r w:rsidR="00A0434E" w:rsidRPr="00E35437">
          <w:rPr>
            <w:rStyle w:val="Hyperlink"/>
            <w:i/>
            <w:noProof/>
          </w:rPr>
          <w:t xml:space="preserve">Fine-tuning </w:t>
        </w:r>
        <w:r w:rsidR="00A0434E" w:rsidRPr="00E35437">
          <w:rPr>
            <w:rStyle w:val="Hyperlink"/>
            <w:noProof/>
          </w:rPr>
          <w:t>model</w:t>
        </w:r>
        <w:r w:rsidR="00A0434E" w:rsidRPr="00E35437">
          <w:rPr>
            <w:rStyle w:val="Hyperlink"/>
            <w:noProof/>
            <w:lang w:val="en-US"/>
          </w:rPr>
          <w:t xml:space="preserve"> (Sumber: Fatyanosa, 2020)</w:t>
        </w:r>
        <w:r w:rsidR="00A0434E">
          <w:rPr>
            <w:noProof/>
            <w:webHidden/>
          </w:rPr>
          <w:tab/>
        </w:r>
        <w:r w:rsidR="00A0434E">
          <w:rPr>
            <w:noProof/>
            <w:webHidden/>
          </w:rPr>
          <w:fldChar w:fldCharType="begin"/>
        </w:r>
        <w:r w:rsidR="00A0434E">
          <w:rPr>
            <w:noProof/>
            <w:webHidden/>
          </w:rPr>
          <w:instrText xml:space="preserve"> PAGEREF _Toc173235036 \h </w:instrText>
        </w:r>
        <w:r w:rsidR="00A0434E">
          <w:rPr>
            <w:noProof/>
            <w:webHidden/>
          </w:rPr>
        </w:r>
        <w:r w:rsidR="00A0434E">
          <w:rPr>
            <w:noProof/>
            <w:webHidden/>
          </w:rPr>
          <w:fldChar w:fldCharType="separate"/>
        </w:r>
        <w:r w:rsidR="008B0E2C">
          <w:rPr>
            <w:noProof/>
            <w:webHidden/>
          </w:rPr>
          <w:t>14</w:t>
        </w:r>
        <w:r w:rsidR="00A0434E">
          <w:rPr>
            <w:noProof/>
            <w:webHidden/>
          </w:rPr>
          <w:fldChar w:fldCharType="end"/>
        </w:r>
      </w:hyperlink>
    </w:p>
    <w:p w14:paraId="520C24C8" w14:textId="35AEDF32" w:rsidR="00A0434E" w:rsidRDefault="00612535"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7" w:history="1">
        <w:r w:rsidR="00A0434E" w:rsidRPr="00E35437">
          <w:rPr>
            <w:rStyle w:val="Hyperlink"/>
            <w:noProof/>
          </w:rPr>
          <w:t>Gambar 2.3</w:t>
        </w:r>
        <w:r w:rsidR="00A0434E" w:rsidRPr="00E35437">
          <w:rPr>
            <w:rStyle w:val="Hyperlink"/>
            <w:noProof/>
            <w:lang w:val="en-ID"/>
          </w:rPr>
          <w:t xml:space="preserve"> Arsitektur pada </w:t>
        </w:r>
        <w:r w:rsidR="00A0434E" w:rsidRPr="00E35437">
          <w:rPr>
            <w:rStyle w:val="Hyperlink"/>
            <w:i/>
            <w:noProof/>
            <w:lang w:val="en-ID"/>
          </w:rPr>
          <w:t>Retrieval augmented generation</w:t>
        </w:r>
        <w:r w:rsidR="00A0434E" w:rsidRPr="00E35437">
          <w:rPr>
            <w:rStyle w:val="Hyperlink"/>
            <w:noProof/>
            <w:lang w:val="en-ID"/>
          </w:rPr>
          <w:t xml:space="preserve"> (RAG)</w:t>
        </w:r>
        <w:r w:rsidR="00A0434E">
          <w:rPr>
            <w:noProof/>
            <w:webHidden/>
          </w:rPr>
          <w:tab/>
        </w:r>
        <w:r w:rsidR="00A0434E">
          <w:rPr>
            <w:noProof/>
            <w:webHidden/>
          </w:rPr>
          <w:fldChar w:fldCharType="begin"/>
        </w:r>
        <w:r w:rsidR="00A0434E">
          <w:rPr>
            <w:noProof/>
            <w:webHidden/>
          </w:rPr>
          <w:instrText xml:space="preserve"> PAGEREF _Toc173235037 \h </w:instrText>
        </w:r>
        <w:r w:rsidR="00A0434E">
          <w:rPr>
            <w:noProof/>
            <w:webHidden/>
          </w:rPr>
        </w:r>
        <w:r w:rsidR="00A0434E">
          <w:rPr>
            <w:noProof/>
            <w:webHidden/>
          </w:rPr>
          <w:fldChar w:fldCharType="separate"/>
        </w:r>
        <w:r w:rsidR="008B0E2C">
          <w:rPr>
            <w:noProof/>
            <w:webHidden/>
          </w:rPr>
          <w:t>16</w:t>
        </w:r>
        <w:r w:rsidR="00A0434E">
          <w:rPr>
            <w:noProof/>
            <w:webHidden/>
          </w:rPr>
          <w:fldChar w:fldCharType="end"/>
        </w:r>
      </w:hyperlink>
    </w:p>
    <w:p w14:paraId="36EBDB1B" w14:textId="14A572C0" w:rsidR="00A0434E" w:rsidRDefault="00612535"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8" w:history="1">
        <w:r w:rsidR="00A0434E" w:rsidRPr="00E35437">
          <w:rPr>
            <w:rStyle w:val="Hyperlink"/>
            <w:noProof/>
          </w:rPr>
          <w:t>Gambar 2.4</w:t>
        </w:r>
        <w:r w:rsidR="00A0434E" w:rsidRPr="00E35437">
          <w:rPr>
            <w:rStyle w:val="Hyperlink"/>
            <w:noProof/>
            <w:lang w:val="en-US"/>
          </w:rPr>
          <w:t xml:space="preserve"> Tipe data LLM terkuantisasi (Sumber: Neves, 2023)</w:t>
        </w:r>
        <w:r w:rsidR="00A0434E">
          <w:rPr>
            <w:noProof/>
            <w:webHidden/>
          </w:rPr>
          <w:tab/>
        </w:r>
        <w:r w:rsidR="00A0434E">
          <w:rPr>
            <w:noProof/>
            <w:webHidden/>
          </w:rPr>
          <w:fldChar w:fldCharType="begin"/>
        </w:r>
        <w:r w:rsidR="00A0434E">
          <w:rPr>
            <w:noProof/>
            <w:webHidden/>
          </w:rPr>
          <w:instrText xml:space="preserve"> PAGEREF _Toc173235038 \h </w:instrText>
        </w:r>
        <w:r w:rsidR="00A0434E">
          <w:rPr>
            <w:noProof/>
            <w:webHidden/>
          </w:rPr>
        </w:r>
        <w:r w:rsidR="00A0434E">
          <w:rPr>
            <w:noProof/>
            <w:webHidden/>
          </w:rPr>
          <w:fldChar w:fldCharType="separate"/>
        </w:r>
        <w:r w:rsidR="008B0E2C">
          <w:rPr>
            <w:noProof/>
            <w:webHidden/>
          </w:rPr>
          <w:t>17</w:t>
        </w:r>
        <w:r w:rsidR="00A0434E">
          <w:rPr>
            <w:noProof/>
            <w:webHidden/>
          </w:rPr>
          <w:fldChar w:fldCharType="end"/>
        </w:r>
      </w:hyperlink>
    </w:p>
    <w:p w14:paraId="11417B78" w14:textId="0BE1E617" w:rsidR="00A0434E" w:rsidRDefault="00612535"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9" w:history="1">
        <w:r w:rsidR="00A0434E" w:rsidRPr="00E35437">
          <w:rPr>
            <w:rStyle w:val="Hyperlink"/>
            <w:noProof/>
          </w:rPr>
          <w:t>Gambar 2.5</w:t>
        </w:r>
        <w:r w:rsidR="00A0434E" w:rsidRPr="00E35437">
          <w:rPr>
            <w:rStyle w:val="Hyperlink"/>
            <w:noProof/>
            <w:lang w:val="en-US"/>
          </w:rPr>
          <w:t xml:space="preserve"> Format numerik bfloat16 (Sumber: Neves, 2023)</w:t>
        </w:r>
        <w:r w:rsidR="00A0434E">
          <w:rPr>
            <w:noProof/>
            <w:webHidden/>
          </w:rPr>
          <w:tab/>
        </w:r>
        <w:r w:rsidR="00A0434E">
          <w:rPr>
            <w:noProof/>
            <w:webHidden/>
          </w:rPr>
          <w:fldChar w:fldCharType="begin"/>
        </w:r>
        <w:r w:rsidR="00A0434E">
          <w:rPr>
            <w:noProof/>
            <w:webHidden/>
          </w:rPr>
          <w:instrText xml:space="preserve"> PAGEREF _Toc173235039 \h </w:instrText>
        </w:r>
        <w:r w:rsidR="00A0434E">
          <w:rPr>
            <w:noProof/>
            <w:webHidden/>
          </w:rPr>
        </w:r>
        <w:r w:rsidR="00A0434E">
          <w:rPr>
            <w:noProof/>
            <w:webHidden/>
          </w:rPr>
          <w:fldChar w:fldCharType="separate"/>
        </w:r>
        <w:r w:rsidR="008B0E2C">
          <w:rPr>
            <w:noProof/>
            <w:webHidden/>
          </w:rPr>
          <w:t>18</w:t>
        </w:r>
        <w:r w:rsidR="00A0434E">
          <w:rPr>
            <w:noProof/>
            <w:webHidden/>
          </w:rPr>
          <w:fldChar w:fldCharType="end"/>
        </w:r>
      </w:hyperlink>
    </w:p>
    <w:p w14:paraId="182A6A36" w14:textId="08BF9A8F" w:rsidR="00A0434E" w:rsidRDefault="00612535"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0" w:history="1">
        <w:r w:rsidR="00A0434E" w:rsidRPr="00E35437">
          <w:rPr>
            <w:rStyle w:val="Hyperlink"/>
            <w:noProof/>
          </w:rPr>
          <w:t>Gambar 3.1</w:t>
        </w:r>
        <w:r w:rsidR="00A0434E" w:rsidRPr="00E35437">
          <w:rPr>
            <w:rStyle w:val="Hyperlink"/>
            <w:noProof/>
            <w:lang w:val="en-US"/>
          </w:rPr>
          <w:t xml:space="preserve"> </w:t>
        </w:r>
        <w:r w:rsidR="00A0434E" w:rsidRPr="00E35437">
          <w:rPr>
            <w:rStyle w:val="Hyperlink"/>
            <w:i/>
            <w:noProof/>
          </w:rPr>
          <w:t>Flowchart</w:t>
        </w:r>
        <w:r w:rsidR="00A0434E" w:rsidRPr="00E35437">
          <w:rPr>
            <w:rStyle w:val="Hyperlink"/>
            <w:noProof/>
          </w:rPr>
          <w:t xml:space="preserve"> Alur Penelitian</w:t>
        </w:r>
        <w:r w:rsidR="00A0434E">
          <w:rPr>
            <w:noProof/>
            <w:webHidden/>
          </w:rPr>
          <w:tab/>
        </w:r>
        <w:r w:rsidR="00A0434E">
          <w:rPr>
            <w:noProof/>
            <w:webHidden/>
          </w:rPr>
          <w:fldChar w:fldCharType="begin"/>
        </w:r>
        <w:r w:rsidR="00A0434E">
          <w:rPr>
            <w:noProof/>
            <w:webHidden/>
          </w:rPr>
          <w:instrText xml:space="preserve"> PAGEREF _Toc173235040 \h </w:instrText>
        </w:r>
        <w:r w:rsidR="00A0434E">
          <w:rPr>
            <w:noProof/>
            <w:webHidden/>
          </w:rPr>
        </w:r>
        <w:r w:rsidR="00A0434E">
          <w:rPr>
            <w:noProof/>
            <w:webHidden/>
          </w:rPr>
          <w:fldChar w:fldCharType="separate"/>
        </w:r>
        <w:r w:rsidR="008B0E2C">
          <w:rPr>
            <w:noProof/>
            <w:webHidden/>
          </w:rPr>
          <w:t>25</w:t>
        </w:r>
        <w:r w:rsidR="00A0434E">
          <w:rPr>
            <w:noProof/>
            <w:webHidden/>
          </w:rPr>
          <w:fldChar w:fldCharType="end"/>
        </w:r>
      </w:hyperlink>
    </w:p>
    <w:p w14:paraId="2E395543" w14:textId="3EB3A37B" w:rsidR="00A0434E" w:rsidRDefault="00612535"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1" w:history="1">
        <w:r w:rsidR="00A0434E" w:rsidRPr="00E35437">
          <w:rPr>
            <w:rStyle w:val="Hyperlink"/>
            <w:noProof/>
          </w:rPr>
          <w:t>Gambar 3.2</w:t>
        </w:r>
        <w:r w:rsidR="00A0434E" w:rsidRPr="00E35437">
          <w:rPr>
            <w:rStyle w:val="Hyperlink"/>
            <w:noProof/>
            <w:lang w:val="en-US"/>
          </w:rPr>
          <w:t xml:space="preserve"> Alur Pelatihan pada LLM (Sumber: Benveniste, 2023)</w:t>
        </w:r>
        <w:r w:rsidR="00A0434E">
          <w:rPr>
            <w:noProof/>
            <w:webHidden/>
          </w:rPr>
          <w:tab/>
        </w:r>
        <w:r w:rsidR="00A0434E">
          <w:rPr>
            <w:noProof/>
            <w:webHidden/>
          </w:rPr>
          <w:fldChar w:fldCharType="begin"/>
        </w:r>
        <w:r w:rsidR="00A0434E">
          <w:rPr>
            <w:noProof/>
            <w:webHidden/>
          </w:rPr>
          <w:instrText xml:space="preserve"> PAGEREF _Toc173235041 \h </w:instrText>
        </w:r>
        <w:r w:rsidR="00A0434E">
          <w:rPr>
            <w:noProof/>
            <w:webHidden/>
          </w:rPr>
        </w:r>
        <w:r w:rsidR="00A0434E">
          <w:rPr>
            <w:noProof/>
            <w:webHidden/>
          </w:rPr>
          <w:fldChar w:fldCharType="separate"/>
        </w:r>
        <w:r w:rsidR="008B0E2C">
          <w:rPr>
            <w:noProof/>
            <w:webHidden/>
          </w:rPr>
          <w:t>27</w:t>
        </w:r>
        <w:r w:rsidR="00A0434E">
          <w:rPr>
            <w:noProof/>
            <w:webHidden/>
          </w:rPr>
          <w:fldChar w:fldCharType="end"/>
        </w:r>
      </w:hyperlink>
    </w:p>
    <w:p w14:paraId="6888B54B" w14:textId="0F4B637B" w:rsidR="00A0434E" w:rsidRDefault="00612535"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2" w:history="1">
        <w:r w:rsidR="00A0434E" w:rsidRPr="00E35437">
          <w:rPr>
            <w:rStyle w:val="Hyperlink"/>
            <w:noProof/>
          </w:rPr>
          <w:t>Gambar 3.3</w:t>
        </w:r>
        <w:r w:rsidR="00A0434E" w:rsidRPr="00E35437">
          <w:rPr>
            <w:rStyle w:val="Hyperlink"/>
            <w:noProof/>
            <w:lang w:val="en-US"/>
          </w:rPr>
          <w:t xml:space="preserve"> Alur Pada RAG (Sumber: Benveniste, 2023)</w:t>
        </w:r>
        <w:r w:rsidR="00A0434E">
          <w:rPr>
            <w:noProof/>
            <w:webHidden/>
          </w:rPr>
          <w:tab/>
        </w:r>
        <w:r w:rsidR="00A0434E">
          <w:rPr>
            <w:noProof/>
            <w:webHidden/>
          </w:rPr>
          <w:fldChar w:fldCharType="begin"/>
        </w:r>
        <w:r w:rsidR="00A0434E">
          <w:rPr>
            <w:noProof/>
            <w:webHidden/>
          </w:rPr>
          <w:instrText xml:space="preserve"> PAGEREF _Toc173235042 \h </w:instrText>
        </w:r>
        <w:r w:rsidR="00A0434E">
          <w:rPr>
            <w:noProof/>
            <w:webHidden/>
          </w:rPr>
        </w:r>
        <w:r w:rsidR="00A0434E">
          <w:rPr>
            <w:noProof/>
            <w:webHidden/>
          </w:rPr>
          <w:fldChar w:fldCharType="separate"/>
        </w:r>
        <w:r w:rsidR="008B0E2C">
          <w:rPr>
            <w:noProof/>
            <w:webHidden/>
          </w:rPr>
          <w:t>29</w:t>
        </w:r>
        <w:r w:rsidR="00A0434E">
          <w:rPr>
            <w:noProof/>
            <w:webHidden/>
          </w:rPr>
          <w:fldChar w:fldCharType="end"/>
        </w:r>
      </w:hyperlink>
    </w:p>
    <w:p w14:paraId="5F9FE2CC" w14:textId="19EA2043" w:rsidR="00A0434E" w:rsidRDefault="00612535"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3" w:history="1">
        <w:r w:rsidR="00A0434E" w:rsidRPr="00E35437">
          <w:rPr>
            <w:rStyle w:val="Hyperlink"/>
            <w:noProof/>
          </w:rPr>
          <w:t>Gambar 3.4</w:t>
        </w:r>
        <w:r w:rsidR="00A0434E" w:rsidRPr="00E35437">
          <w:rPr>
            <w:rStyle w:val="Hyperlink"/>
            <w:noProof/>
            <w:lang w:val="en-US"/>
          </w:rPr>
          <w:t xml:space="preserve"> Pipa pengideksan pada RAG (Sumber: Benveniste, 2023)</w:t>
        </w:r>
        <w:r w:rsidR="00A0434E">
          <w:rPr>
            <w:noProof/>
            <w:webHidden/>
          </w:rPr>
          <w:tab/>
        </w:r>
        <w:r w:rsidR="00A0434E">
          <w:rPr>
            <w:noProof/>
            <w:webHidden/>
          </w:rPr>
          <w:fldChar w:fldCharType="begin"/>
        </w:r>
        <w:r w:rsidR="00A0434E">
          <w:rPr>
            <w:noProof/>
            <w:webHidden/>
          </w:rPr>
          <w:instrText xml:space="preserve"> PAGEREF _Toc173235043 \h </w:instrText>
        </w:r>
        <w:r w:rsidR="00A0434E">
          <w:rPr>
            <w:noProof/>
            <w:webHidden/>
          </w:rPr>
        </w:r>
        <w:r w:rsidR="00A0434E">
          <w:rPr>
            <w:noProof/>
            <w:webHidden/>
          </w:rPr>
          <w:fldChar w:fldCharType="separate"/>
        </w:r>
        <w:r w:rsidR="008B0E2C">
          <w:rPr>
            <w:noProof/>
            <w:webHidden/>
          </w:rPr>
          <w:t>29</w:t>
        </w:r>
        <w:r w:rsidR="00A0434E">
          <w:rPr>
            <w:noProof/>
            <w:webHidden/>
          </w:rPr>
          <w:fldChar w:fldCharType="end"/>
        </w:r>
      </w:hyperlink>
    </w:p>
    <w:p w14:paraId="13CCA32C" w14:textId="65F2A0F5" w:rsidR="00A0434E" w:rsidRDefault="00612535"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4" w:history="1">
        <w:r w:rsidR="00A0434E" w:rsidRPr="00E35437">
          <w:rPr>
            <w:rStyle w:val="Hyperlink"/>
            <w:noProof/>
          </w:rPr>
          <w:t>Gambar 3.5</w:t>
        </w:r>
        <w:r w:rsidR="00A0434E" w:rsidRPr="00E35437">
          <w:rPr>
            <w:rStyle w:val="Hyperlink"/>
            <w:noProof/>
            <w:lang w:val="en-US"/>
          </w:rPr>
          <w:t xml:space="preserve"> Desain UI Chatbot menggunakan Gradio (www.gradio.app, 2024)</w:t>
        </w:r>
        <w:r w:rsidR="00A0434E">
          <w:rPr>
            <w:noProof/>
            <w:webHidden/>
          </w:rPr>
          <w:tab/>
        </w:r>
        <w:r w:rsidR="00A0434E">
          <w:rPr>
            <w:noProof/>
            <w:webHidden/>
          </w:rPr>
          <w:fldChar w:fldCharType="begin"/>
        </w:r>
        <w:r w:rsidR="00A0434E">
          <w:rPr>
            <w:noProof/>
            <w:webHidden/>
          </w:rPr>
          <w:instrText xml:space="preserve"> PAGEREF _Toc173235044 \h </w:instrText>
        </w:r>
        <w:r w:rsidR="00A0434E">
          <w:rPr>
            <w:noProof/>
            <w:webHidden/>
          </w:rPr>
        </w:r>
        <w:r w:rsidR="00A0434E">
          <w:rPr>
            <w:noProof/>
            <w:webHidden/>
          </w:rPr>
          <w:fldChar w:fldCharType="separate"/>
        </w:r>
        <w:r w:rsidR="008B0E2C">
          <w:rPr>
            <w:noProof/>
            <w:webHidden/>
          </w:rPr>
          <w:t>32</w:t>
        </w:r>
        <w:r w:rsidR="00A0434E">
          <w:rPr>
            <w:noProof/>
            <w:webHidden/>
          </w:rPr>
          <w:fldChar w:fldCharType="end"/>
        </w:r>
      </w:hyperlink>
    </w:p>
    <w:p w14:paraId="2C9C9A83" w14:textId="65058AEE" w:rsidR="00A0434E" w:rsidRDefault="00612535"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5" w:history="1">
        <w:r w:rsidR="00A0434E" w:rsidRPr="00E35437">
          <w:rPr>
            <w:rStyle w:val="Hyperlink"/>
            <w:noProof/>
          </w:rPr>
          <w:t>Gambar 4.1</w:t>
        </w:r>
        <w:r w:rsidR="00A0434E" w:rsidRPr="00E35437">
          <w:rPr>
            <w:rStyle w:val="Hyperlink"/>
            <w:noProof/>
            <w:lang w:val="en-US"/>
          </w:rPr>
          <w:t xml:space="preserve"> Contoh Hasil inferensi Chatbot menggunakan desain Gradio UI</w:t>
        </w:r>
        <w:r w:rsidR="00A0434E">
          <w:rPr>
            <w:noProof/>
            <w:webHidden/>
          </w:rPr>
          <w:tab/>
        </w:r>
        <w:r w:rsidR="00A0434E">
          <w:rPr>
            <w:noProof/>
            <w:webHidden/>
          </w:rPr>
          <w:fldChar w:fldCharType="begin"/>
        </w:r>
        <w:r w:rsidR="00A0434E">
          <w:rPr>
            <w:noProof/>
            <w:webHidden/>
          </w:rPr>
          <w:instrText xml:space="preserve"> PAGEREF _Toc173235045 \h </w:instrText>
        </w:r>
        <w:r w:rsidR="00A0434E">
          <w:rPr>
            <w:noProof/>
            <w:webHidden/>
          </w:rPr>
        </w:r>
        <w:r w:rsidR="00A0434E">
          <w:rPr>
            <w:noProof/>
            <w:webHidden/>
          </w:rPr>
          <w:fldChar w:fldCharType="separate"/>
        </w:r>
        <w:r w:rsidR="008B0E2C">
          <w:rPr>
            <w:noProof/>
            <w:webHidden/>
          </w:rPr>
          <w:t>34</w:t>
        </w:r>
        <w:r w:rsidR="00A0434E">
          <w:rPr>
            <w:noProof/>
            <w:webHidden/>
          </w:rPr>
          <w:fldChar w:fldCharType="end"/>
        </w:r>
      </w:hyperlink>
    </w:p>
    <w:p w14:paraId="0EE07107" w14:textId="0FADD113" w:rsidR="00A0434E" w:rsidRDefault="00612535"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6" w:history="1">
        <w:r w:rsidR="00A0434E" w:rsidRPr="00E35437">
          <w:rPr>
            <w:rStyle w:val="Hyperlink"/>
            <w:noProof/>
          </w:rPr>
          <w:t>Gambar 4.2</w:t>
        </w:r>
        <w:r w:rsidR="00A0434E" w:rsidRPr="00E35437">
          <w:rPr>
            <w:rStyle w:val="Hyperlink"/>
            <w:noProof/>
            <w:lang w:val="en-US"/>
          </w:rPr>
          <w:t xml:space="preserve"> Proses </w:t>
        </w:r>
        <w:r w:rsidR="00A0434E" w:rsidRPr="00E35437">
          <w:rPr>
            <w:rStyle w:val="Hyperlink"/>
            <w:i/>
            <w:noProof/>
            <w:lang w:val="en-US"/>
          </w:rPr>
          <w:t xml:space="preserve">Fine-tuning </w:t>
        </w:r>
        <w:r w:rsidR="00A0434E" w:rsidRPr="00E35437">
          <w:rPr>
            <w:rStyle w:val="Hyperlink"/>
            <w:noProof/>
            <w:lang w:val="en-US"/>
          </w:rPr>
          <w:t>pada Model Mistral 7B</w:t>
        </w:r>
        <w:r w:rsidR="00A0434E">
          <w:rPr>
            <w:noProof/>
            <w:webHidden/>
          </w:rPr>
          <w:tab/>
        </w:r>
        <w:r w:rsidR="00A0434E">
          <w:rPr>
            <w:noProof/>
            <w:webHidden/>
          </w:rPr>
          <w:fldChar w:fldCharType="begin"/>
        </w:r>
        <w:r w:rsidR="00A0434E">
          <w:rPr>
            <w:noProof/>
            <w:webHidden/>
          </w:rPr>
          <w:instrText xml:space="preserve"> PAGEREF _Toc173235046 \h </w:instrText>
        </w:r>
        <w:r w:rsidR="00A0434E">
          <w:rPr>
            <w:noProof/>
            <w:webHidden/>
          </w:rPr>
        </w:r>
        <w:r w:rsidR="00A0434E">
          <w:rPr>
            <w:noProof/>
            <w:webHidden/>
          </w:rPr>
          <w:fldChar w:fldCharType="separate"/>
        </w:r>
        <w:r w:rsidR="008B0E2C">
          <w:rPr>
            <w:noProof/>
            <w:webHidden/>
          </w:rPr>
          <w:t>35</w:t>
        </w:r>
        <w:r w:rsidR="00A0434E">
          <w:rPr>
            <w:noProof/>
            <w:webHidden/>
          </w:rPr>
          <w:fldChar w:fldCharType="end"/>
        </w:r>
      </w:hyperlink>
    </w:p>
    <w:p w14:paraId="535CE06D" w14:textId="53A229A1" w:rsidR="00A0434E" w:rsidRDefault="00612535"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7" w:history="1">
        <w:r w:rsidR="00A0434E" w:rsidRPr="00E35437">
          <w:rPr>
            <w:rStyle w:val="Hyperlink"/>
            <w:noProof/>
          </w:rPr>
          <w:t>Gambar 4.3</w:t>
        </w:r>
        <w:r w:rsidR="00A0434E" w:rsidRPr="00E35437">
          <w:rPr>
            <w:rStyle w:val="Hyperlink"/>
            <w:noProof/>
            <w:lang w:val="en-US"/>
          </w:rPr>
          <w:t xml:space="preserve"> Pipeline RAG, selama fase kueri, mengambil konteks yang paling relevan dari perintah pengguna, meneruskannya ke Model Bahasa Besar</w:t>
        </w:r>
        <w:r w:rsidR="00A0434E">
          <w:rPr>
            <w:noProof/>
            <w:webHidden/>
          </w:rPr>
          <w:tab/>
        </w:r>
        <w:r w:rsidR="00A0434E">
          <w:rPr>
            <w:noProof/>
            <w:webHidden/>
          </w:rPr>
          <w:fldChar w:fldCharType="begin"/>
        </w:r>
        <w:r w:rsidR="00A0434E">
          <w:rPr>
            <w:noProof/>
            <w:webHidden/>
          </w:rPr>
          <w:instrText xml:space="preserve"> PAGEREF _Toc173235047 \h </w:instrText>
        </w:r>
        <w:r w:rsidR="00A0434E">
          <w:rPr>
            <w:noProof/>
            <w:webHidden/>
          </w:rPr>
        </w:r>
        <w:r w:rsidR="00A0434E">
          <w:rPr>
            <w:noProof/>
            <w:webHidden/>
          </w:rPr>
          <w:fldChar w:fldCharType="separate"/>
        </w:r>
        <w:r w:rsidR="008B0E2C">
          <w:rPr>
            <w:noProof/>
            <w:webHidden/>
          </w:rPr>
          <w:t>39</w:t>
        </w:r>
        <w:r w:rsidR="00A0434E">
          <w:rPr>
            <w:noProof/>
            <w:webHidden/>
          </w:rPr>
          <w:fldChar w:fldCharType="end"/>
        </w:r>
      </w:hyperlink>
    </w:p>
    <w:p w14:paraId="25A2609F" w14:textId="2D1A88FF" w:rsidR="00334831" w:rsidRDefault="00041F30" w:rsidP="003371C0">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3234982"/>
      <w:r w:rsidRPr="004F0E17">
        <w:rPr>
          <w:color w:val="FFFFFF" w:themeColor="background1"/>
        </w:rPr>
        <w:t>Daftar Lampiran</w:t>
      </w:r>
      <w:bookmarkEnd w:id="11"/>
      <w:bookmarkEnd w:id="12"/>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51EED">
            <w:pPr>
              <w:rPr>
                <w:sz w:val="23"/>
                <w:szCs w:val="23"/>
              </w:rPr>
            </w:pPr>
          </w:p>
        </w:tc>
        <w:tc>
          <w:tcPr>
            <w:tcW w:w="789" w:type="pct"/>
          </w:tcPr>
          <w:p w14:paraId="140AEC47" w14:textId="77777777" w:rsidR="00334831" w:rsidRPr="00E4614D" w:rsidRDefault="00334831" w:rsidP="00A51EED">
            <w:pPr>
              <w:jc w:val="right"/>
              <w:rPr>
                <w:i/>
                <w:iCs w:val="0"/>
                <w:sz w:val="23"/>
                <w:szCs w:val="23"/>
              </w:rPr>
            </w:pPr>
            <w:r w:rsidRPr="00E4614D">
              <w:rPr>
                <w:i/>
                <w:iCs w:val="0"/>
                <w:sz w:val="23"/>
                <w:szCs w:val="23"/>
              </w:rPr>
              <w:t>Halaman</w:t>
            </w:r>
          </w:p>
        </w:tc>
      </w:tr>
      <w:tr w:rsidR="00334831" w:rsidRPr="005E2D52" w14:paraId="173C9697" w14:textId="77777777" w:rsidTr="00A51EED">
        <w:trPr>
          <w:trHeight w:val="57"/>
        </w:trPr>
        <w:tc>
          <w:tcPr>
            <w:tcW w:w="802" w:type="pct"/>
          </w:tcPr>
          <w:p w14:paraId="4A454FFF" w14:textId="77777777" w:rsidR="00334831" w:rsidRDefault="00334831" w:rsidP="00A51EED">
            <w:pPr>
              <w:rPr>
                <w:sz w:val="23"/>
                <w:szCs w:val="23"/>
              </w:rPr>
            </w:pPr>
            <w:r>
              <w:rPr>
                <w:sz w:val="23"/>
                <w:szCs w:val="23"/>
              </w:rPr>
              <w:t>Lampiran 1.</w:t>
            </w:r>
          </w:p>
        </w:tc>
        <w:tc>
          <w:tcPr>
            <w:tcW w:w="3409" w:type="pct"/>
          </w:tcPr>
          <w:p w14:paraId="601ACB45" w14:textId="77777777" w:rsidR="00334831" w:rsidRDefault="00334831" w:rsidP="00A51EED">
            <w:pPr>
              <w:rPr>
                <w:sz w:val="23"/>
                <w:szCs w:val="23"/>
              </w:rPr>
            </w:pPr>
            <w:r>
              <w:rPr>
                <w:sz w:val="23"/>
                <w:szCs w:val="23"/>
              </w:rPr>
              <w:t>Penghitungan data 1</w:t>
            </w:r>
          </w:p>
        </w:tc>
        <w:tc>
          <w:tcPr>
            <w:tcW w:w="789" w:type="pct"/>
          </w:tcPr>
          <w:p w14:paraId="7EF4FA8B" w14:textId="77777777" w:rsidR="00334831" w:rsidRDefault="00334831" w:rsidP="00A51EED">
            <w:pPr>
              <w:jc w:val="right"/>
              <w:rPr>
                <w:sz w:val="23"/>
                <w:szCs w:val="23"/>
              </w:rPr>
            </w:pPr>
            <w:r>
              <w:rPr>
                <w:sz w:val="23"/>
                <w:szCs w:val="23"/>
              </w:rPr>
              <w:t>21</w:t>
            </w:r>
          </w:p>
        </w:tc>
      </w:tr>
      <w:tr w:rsidR="00334831" w:rsidRPr="005E2D52" w14:paraId="66B58B80" w14:textId="77777777" w:rsidTr="00A51EED">
        <w:trPr>
          <w:trHeight w:val="57"/>
        </w:trPr>
        <w:tc>
          <w:tcPr>
            <w:tcW w:w="802" w:type="pct"/>
          </w:tcPr>
          <w:p w14:paraId="0A69EE82" w14:textId="77777777" w:rsidR="00334831" w:rsidRPr="005E2D52" w:rsidRDefault="00334831" w:rsidP="00A51EED">
            <w:pPr>
              <w:rPr>
                <w:sz w:val="23"/>
                <w:szCs w:val="23"/>
              </w:rPr>
            </w:pPr>
            <w:r w:rsidRPr="003E5E3B">
              <w:rPr>
                <w:sz w:val="23"/>
                <w:szCs w:val="23"/>
              </w:rPr>
              <w:t xml:space="preserve">Lampiran </w:t>
            </w:r>
            <w:r>
              <w:rPr>
                <w:sz w:val="23"/>
                <w:szCs w:val="23"/>
              </w:rPr>
              <w:t>2.</w:t>
            </w:r>
          </w:p>
        </w:tc>
        <w:tc>
          <w:tcPr>
            <w:tcW w:w="3409" w:type="pct"/>
          </w:tcPr>
          <w:p w14:paraId="1CEFA7ED" w14:textId="77777777" w:rsidR="00334831" w:rsidRPr="007D7313" w:rsidRDefault="00334831" w:rsidP="00A51EED">
            <w:pPr>
              <w:rPr>
                <w:sz w:val="23"/>
                <w:szCs w:val="23"/>
              </w:rPr>
            </w:pPr>
            <w:r w:rsidRPr="00095422">
              <w:rPr>
                <w:sz w:val="23"/>
                <w:szCs w:val="23"/>
              </w:rPr>
              <w:t xml:space="preserve">Penghitungan data </w:t>
            </w:r>
            <w:r>
              <w:rPr>
                <w:sz w:val="23"/>
                <w:szCs w:val="23"/>
              </w:rPr>
              <w:t>2</w:t>
            </w:r>
          </w:p>
        </w:tc>
        <w:tc>
          <w:tcPr>
            <w:tcW w:w="789" w:type="pct"/>
          </w:tcPr>
          <w:p w14:paraId="3109F981" w14:textId="77777777" w:rsidR="00334831" w:rsidRPr="005E2D52" w:rsidRDefault="00334831" w:rsidP="00A51EED">
            <w:pPr>
              <w:jc w:val="right"/>
              <w:rPr>
                <w:sz w:val="23"/>
                <w:szCs w:val="23"/>
              </w:rPr>
            </w:pPr>
            <w:r>
              <w:rPr>
                <w:sz w:val="23"/>
                <w:szCs w:val="23"/>
              </w:rPr>
              <w:t>22</w:t>
            </w:r>
          </w:p>
        </w:tc>
      </w:tr>
      <w:tr w:rsidR="00334831" w:rsidRPr="005E2D52" w14:paraId="630CA477" w14:textId="77777777" w:rsidTr="00A51EED">
        <w:trPr>
          <w:trHeight w:val="57"/>
        </w:trPr>
        <w:tc>
          <w:tcPr>
            <w:tcW w:w="802" w:type="pct"/>
          </w:tcPr>
          <w:p w14:paraId="5DB58BD5" w14:textId="77777777" w:rsidR="00334831" w:rsidRPr="005E2D52" w:rsidRDefault="00334831" w:rsidP="00A51EED">
            <w:pPr>
              <w:rPr>
                <w:sz w:val="23"/>
                <w:szCs w:val="23"/>
              </w:rPr>
            </w:pPr>
            <w:r w:rsidRPr="003E5E3B">
              <w:rPr>
                <w:sz w:val="23"/>
                <w:szCs w:val="23"/>
              </w:rPr>
              <w:t xml:space="preserve">Lampiran </w:t>
            </w:r>
            <w:r>
              <w:rPr>
                <w:sz w:val="23"/>
                <w:szCs w:val="23"/>
              </w:rPr>
              <w:t>3.</w:t>
            </w:r>
          </w:p>
        </w:tc>
        <w:tc>
          <w:tcPr>
            <w:tcW w:w="3409" w:type="pct"/>
          </w:tcPr>
          <w:p w14:paraId="18C25E85" w14:textId="77777777" w:rsidR="00334831" w:rsidRPr="007D7313" w:rsidRDefault="00334831" w:rsidP="00A51EED">
            <w:pPr>
              <w:rPr>
                <w:sz w:val="23"/>
                <w:szCs w:val="23"/>
              </w:rPr>
            </w:pPr>
            <w:r w:rsidRPr="00095422">
              <w:rPr>
                <w:sz w:val="23"/>
                <w:szCs w:val="23"/>
              </w:rPr>
              <w:t xml:space="preserve">Penghitungan data </w:t>
            </w:r>
            <w:r>
              <w:rPr>
                <w:sz w:val="23"/>
                <w:szCs w:val="23"/>
              </w:rPr>
              <w:t>3</w:t>
            </w:r>
          </w:p>
        </w:tc>
        <w:tc>
          <w:tcPr>
            <w:tcW w:w="789" w:type="pct"/>
          </w:tcPr>
          <w:p w14:paraId="73B0DC9F" w14:textId="77777777" w:rsidR="00334831" w:rsidRPr="005E2D52" w:rsidRDefault="00334831" w:rsidP="00A51EED">
            <w:pPr>
              <w:jc w:val="right"/>
              <w:rPr>
                <w:sz w:val="23"/>
                <w:szCs w:val="23"/>
              </w:rPr>
            </w:pPr>
            <w:r>
              <w:rPr>
                <w:sz w:val="23"/>
                <w:szCs w:val="23"/>
              </w:rPr>
              <w:t>23</w:t>
            </w:r>
          </w:p>
        </w:tc>
      </w:tr>
      <w:tr w:rsidR="00334831" w:rsidRPr="005E2D52" w14:paraId="40CA67BF" w14:textId="77777777" w:rsidTr="00A51EED">
        <w:trPr>
          <w:trHeight w:val="57"/>
        </w:trPr>
        <w:tc>
          <w:tcPr>
            <w:tcW w:w="802" w:type="pct"/>
          </w:tcPr>
          <w:p w14:paraId="770E47DD" w14:textId="77777777" w:rsidR="00334831" w:rsidRPr="005E2D52" w:rsidRDefault="00334831" w:rsidP="00A51EED">
            <w:pPr>
              <w:rPr>
                <w:sz w:val="23"/>
                <w:szCs w:val="23"/>
              </w:rPr>
            </w:pPr>
            <w:r w:rsidRPr="003E5E3B">
              <w:rPr>
                <w:sz w:val="23"/>
                <w:szCs w:val="23"/>
              </w:rPr>
              <w:t xml:space="preserve">Lampiran </w:t>
            </w:r>
            <w:r>
              <w:rPr>
                <w:sz w:val="23"/>
                <w:szCs w:val="23"/>
              </w:rPr>
              <w:t>4.</w:t>
            </w:r>
          </w:p>
        </w:tc>
        <w:tc>
          <w:tcPr>
            <w:tcW w:w="3409" w:type="pct"/>
          </w:tcPr>
          <w:p w14:paraId="79E7D2EE" w14:textId="77777777" w:rsidR="00334831" w:rsidRPr="007D7313" w:rsidRDefault="00334831" w:rsidP="00A51EED">
            <w:pPr>
              <w:rPr>
                <w:sz w:val="23"/>
                <w:szCs w:val="23"/>
              </w:rPr>
            </w:pPr>
            <w:r w:rsidRPr="00095422">
              <w:rPr>
                <w:sz w:val="23"/>
                <w:szCs w:val="23"/>
              </w:rPr>
              <w:t xml:space="preserve">Penghitungan data </w:t>
            </w:r>
            <w:r>
              <w:rPr>
                <w:sz w:val="23"/>
                <w:szCs w:val="23"/>
              </w:rPr>
              <w:t>4</w:t>
            </w:r>
          </w:p>
        </w:tc>
        <w:tc>
          <w:tcPr>
            <w:tcW w:w="789" w:type="pct"/>
          </w:tcPr>
          <w:p w14:paraId="4D93F929" w14:textId="77777777" w:rsidR="00334831" w:rsidRPr="005E2D52" w:rsidRDefault="00334831" w:rsidP="00A51EED">
            <w:pPr>
              <w:jc w:val="right"/>
              <w:rPr>
                <w:sz w:val="23"/>
                <w:szCs w:val="23"/>
              </w:rPr>
            </w:pPr>
            <w:r>
              <w:rPr>
                <w:sz w:val="23"/>
                <w:szCs w:val="23"/>
              </w:rPr>
              <w:t>24</w:t>
            </w:r>
          </w:p>
        </w:tc>
      </w:tr>
      <w:tr w:rsidR="00334831" w:rsidRPr="005E2D52" w14:paraId="4B26D424" w14:textId="77777777" w:rsidTr="00A51EED">
        <w:trPr>
          <w:trHeight w:val="57"/>
        </w:trPr>
        <w:tc>
          <w:tcPr>
            <w:tcW w:w="802" w:type="pct"/>
          </w:tcPr>
          <w:p w14:paraId="2FFAD9AA" w14:textId="77777777" w:rsidR="00334831" w:rsidRPr="005E2D52" w:rsidRDefault="00334831" w:rsidP="00A51EED">
            <w:pPr>
              <w:rPr>
                <w:sz w:val="23"/>
                <w:szCs w:val="23"/>
              </w:rPr>
            </w:pPr>
            <w:r w:rsidRPr="003E5E3B">
              <w:rPr>
                <w:sz w:val="23"/>
                <w:szCs w:val="23"/>
              </w:rPr>
              <w:t xml:space="preserve">Lampiran </w:t>
            </w:r>
            <w:r>
              <w:rPr>
                <w:sz w:val="23"/>
                <w:szCs w:val="23"/>
              </w:rPr>
              <w:t>5.</w:t>
            </w:r>
          </w:p>
        </w:tc>
        <w:tc>
          <w:tcPr>
            <w:tcW w:w="3409" w:type="pct"/>
          </w:tcPr>
          <w:p w14:paraId="457D08FA" w14:textId="77777777" w:rsidR="00334831" w:rsidRPr="007D7313" w:rsidRDefault="00334831" w:rsidP="00A51EED">
            <w:pPr>
              <w:rPr>
                <w:sz w:val="23"/>
                <w:szCs w:val="23"/>
              </w:rPr>
            </w:pPr>
            <w:r w:rsidRPr="00095422">
              <w:rPr>
                <w:sz w:val="23"/>
                <w:szCs w:val="23"/>
              </w:rPr>
              <w:t xml:space="preserve">Penghitungan data </w:t>
            </w:r>
            <w:r>
              <w:rPr>
                <w:sz w:val="23"/>
                <w:szCs w:val="23"/>
              </w:rPr>
              <w:t>5</w:t>
            </w:r>
          </w:p>
        </w:tc>
        <w:tc>
          <w:tcPr>
            <w:tcW w:w="789" w:type="pct"/>
          </w:tcPr>
          <w:p w14:paraId="68CE3DD4" w14:textId="77777777" w:rsidR="00334831" w:rsidRDefault="00334831" w:rsidP="00A51EED">
            <w:pPr>
              <w:jc w:val="right"/>
              <w:rPr>
                <w:sz w:val="23"/>
                <w:szCs w:val="23"/>
              </w:rPr>
            </w:pPr>
            <w:r>
              <w:rPr>
                <w:sz w:val="23"/>
                <w:szCs w:val="23"/>
              </w:rPr>
              <w:t>25</w:t>
            </w:r>
          </w:p>
        </w:tc>
      </w:tr>
      <w:tr w:rsidR="00334831" w:rsidRPr="005E2D52" w14:paraId="45508E02" w14:textId="77777777" w:rsidTr="00A51EED">
        <w:trPr>
          <w:trHeight w:val="57"/>
        </w:trPr>
        <w:tc>
          <w:tcPr>
            <w:tcW w:w="802" w:type="pct"/>
          </w:tcPr>
          <w:p w14:paraId="2BA55906" w14:textId="77777777" w:rsidR="00334831" w:rsidRPr="005E2D52" w:rsidRDefault="00334831" w:rsidP="00A51EED">
            <w:pPr>
              <w:rPr>
                <w:sz w:val="23"/>
                <w:szCs w:val="23"/>
              </w:rPr>
            </w:pPr>
            <w:r w:rsidRPr="003E5E3B">
              <w:rPr>
                <w:sz w:val="23"/>
                <w:szCs w:val="23"/>
              </w:rPr>
              <w:t xml:space="preserve">Lampiran </w:t>
            </w:r>
            <w:r>
              <w:rPr>
                <w:sz w:val="23"/>
                <w:szCs w:val="23"/>
              </w:rPr>
              <w:t>6.</w:t>
            </w:r>
          </w:p>
        </w:tc>
        <w:tc>
          <w:tcPr>
            <w:tcW w:w="3409" w:type="pct"/>
          </w:tcPr>
          <w:p w14:paraId="0154FCE5" w14:textId="77777777" w:rsidR="00334831" w:rsidRPr="007D7313" w:rsidRDefault="00334831" w:rsidP="00A51EED">
            <w:pPr>
              <w:rPr>
                <w:sz w:val="23"/>
                <w:szCs w:val="23"/>
              </w:rPr>
            </w:pPr>
            <w:r w:rsidRPr="00095422">
              <w:rPr>
                <w:sz w:val="23"/>
                <w:szCs w:val="23"/>
              </w:rPr>
              <w:t xml:space="preserve">Penghitungan data </w:t>
            </w:r>
            <w:r>
              <w:rPr>
                <w:sz w:val="23"/>
                <w:szCs w:val="23"/>
              </w:rPr>
              <w:t>6</w:t>
            </w:r>
          </w:p>
        </w:tc>
        <w:tc>
          <w:tcPr>
            <w:tcW w:w="789" w:type="pct"/>
          </w:tcPr>
          <w:p w14:paraId="34769C22" w14:textId="77777777" w:rsidR="00334831" w:rsidRDefault="00334831" w:rsidP="00A51EED">
            <w:pPr>
              <w:jc w:val="right"/>
              <w:rPr>
                <w:sz w:val="23"/>
                <w:szCs w:val="23"/>
              </w:rPr>
            </w:pPr>
            <w:r>
              <w:rPr>
                <w:sz w:val="23"/>
                <w:szCs w:val="23"/>
              </w:rPr>
              <w:t>26</w:t>
            </w:r>
          </w:p>
        </w:tc>
      </w:tr>
      <w:tr w:rsidR="00334831" w:rsidRPr="005E2D52" w14:paraId="08D4562F" w14:textId="77777777" w:rsidTr="00A51EED">
        <w:trPr>
          <w:trHeight w:val="57"/>
        </w:trPr>
        <w:tc>
          <w:tcPr>
            <w:tcW w:w="802" w:type="pct"/>
          </w:tcPr>
          <w:p w14:paraId="3E64B6E9" w14:textId="77777777" w:rsidR="00334831" w:rsidRPr="005E2D52" w:rsidRDefault="00334831" w:rsidP="00A51EED">
            <w:pPr>
              <w:rPr>
                <w:sz w:val="23"/>
                <w:szCs w:val="23"/>
              </w:rPr>
            </w:pPr>
            <w:r w:rsidRPr="003E5E3B">
              <w:rPr>
                <w:sz w:val="23"/>
                <w:szCs w:val="23"/>
              </w:rPr>
              <w:t xml:space="preserve">Lampiran </w:t>
            </w:r>
            <w:r>
              <w:rPr>
                <w:sz w:val="23"/>
                <w:szCs w:val="23"/>
              </w:rPr>
              <w:t>7.</w:t>
            </w:r>
          </w:p>
        </w:tc>
        <w:tc>
          <w:tcPr>
            <w:tcW w:w="3409" w:type="pct"/>
          </w:tcPr>
          <w:p w14:paraId="38C9D213" w14:textId="77777777" w:rsidR="00334831" w:rsidRPr="007D7313" w:rsidRDefault="00334831" w:rsidP="00A51EED">
            <w:pPr>
              <w:rPr>
                <w:sz w:val="23"/>
                <w:szCs w:val="23"/>
              </w:rPr>
            </w:pPr>
            <w:r w:rsidRPr="00095422">
              <w:rPr>
                <w:sz w:val="23"/>
                <w:szCs w:val="23"/>
              </w:rPr>
              <w:t xml:space="preserve">Penghitungan data </w:t>
            </w:r>
            <w:r>
              <w:rPr>
                <w:sz w:val="23"/>
                <w:szCs w:val="23"/>
              </w:rPr>
              <w:t>7</w:t>
            </w:r>
          </w:p>
        </w:tc>
        <w:tc>
          <w:tcPr>
            <w:tcW w:w="789" w:type="pct"/>
          </w:tcPr>
          <w:p w14:paraId="318CFD0B" w14:textId="77777777" w:rsidR="00334831" w:rsidRDefault="00334831" w:rsidP="00A51EED">
            <w:pPr>
              <w:jc w:val="right"/>
              <w:rPr>
                <w:sz w:val="23"/>
                <w:szCs w:val="23"/>
              </w:rPr>
            </w:pPr>
            <w:r>
              <w:rPr>
                <w:sz w:val="23"/>
                <w:szCs w:val="23"/>
              </w:rPr>
              <w:t>27</w:t>
            </w:r>
          </w:p>
        </w:tc>
      </w:tr>
      <w:tr w:rsidR="00334831" w:rsidRPr="005E2D52" w14:paraId="6F3A8487" w14:textId="77777777" w:rsidTr="00A51EED">
        <w:trPr>
          <w:trHeight w:val="57"/>
        </w:trPr>
        <w:tc>
          <w:tcPr>
            <w:tcW w:w="802" w:type="pct"/>
          </w:tcPr>
          <w:p w14:paraId="54FAEB9D" w14:textId="77777777" w:rsidR="00334831" w:rsidRPr="005E2D52" w:rsidRDefault="00334831" w:rsidP="00A51EED">
            <w:pPr>
              <w:rPr>
                <w:sz w:val="23"/>
                <w:szCs w:val="23"/>
              </w:rPr>
            </w:pPr>
            <w:r w:rsidRPr="003E5E3B">
              <w:rPr>
                <w:sz w:val="23"/>
                <w:szCs w:val="23"/>
              </w:rPr>
              <w:t xml:space="preserve">Lampiran </w:t>
            </w:r>
            <w:r>
              <w:rPr>
                <w:sz w:val="23"/>
                <w:szCs w:val="23"/>
              </w:rPr>
              <w:t>8.</w:t>
            </w:r>
          </w:p>
        </w:tc>
        <w:tc>
          <w:tcPr>
            <w:tcW w:w="3409" w:type="pct"/>
          </w:tcPr>
          <w:p w14:paraId="392DDC1F" w14:textId="77777777" w:rsidR="00334831" w:rsidRPr="007D7313" w:rsidRDefault="00334831" w:rsidP="00A51EED">
            <w:pPr>
              <w:rPr>
                <w:sz w:val="23"/>
                <w:szCs w:val="23"/>
              </w:rPr>
            </w:pPr>
            <w:r>
              <w:rPr>
                <w:sz w:val="23"/>
                <w:szCs w:val="23"/>
              </w:rPr>
              <w:t>Biodata Penulis (hanya untuk Laporan TA/Tesis)</w:t>
            </w:r>
          </w:p>
        </w:tc>
        <w:tc>
          <w:tcPr>
            <w:tcW w:w="789" w:type="pct"/>
          </w:tcPr>
          <w:p w14:paraId="2F62754B" w14:textId="77777777" w:rsidR="00334831" w:rsidRPr="005E2D52" w:rsidRDefault="00334831" w:rsidP="00A51EED">
            <w:pPr>
              <w:jc w:val="right"/>
              <w:rPr>
                <w:sz w:val="23"/>
                <w:szCs w:val="23"/>
              </w:rPr>
            </w:pPr>
            <w:r>
              <w:rPr>
                <w:sz w:val="23"/>
                <w:szCs w:val="23"/>
              </w:rPr>
              <w:t>28</w:t>
            </w: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8834C8">
          <w:footerReference w:type="default" r:id="rId12"/>
          <w:pgSz w:w="11907" w:h="16840" w:code="9"/>
          <w:pgMar w:top="1985" w:right="1701" w:bottom="1701" w:left="1701" w:header="567" w:footer="567" w:gutter="0"/>
          <w:pgNumType w:fmt="lowerRoman" w:start="3"/>
          <w:cols w:space="720"/>
        </w:sectPr>
      </w:pPr>
    </w:p>
    <w:p w14:paraId="5EF12B37" w14:textId="16055CE6" w:rsidR="008C1B41" w:rsidRPr="00A25460" w:rsidRDefault="00A23963" w:rsidP="002A6F34">
      <w:pPr>
        <w:pStyle w:val="Heading1"/>
        <w:numPr>
          <w:ilvl w:val="0"/>
          <w:numId w:val="3"/>
        </w:numPr>
        <w:ind w:left="0" w:firstLine="0"/>
      </w:pPr>
      <w:bookmarkStart w:id="13" w:name="_Toc173234983"/>
      <w:r w:rsidRPr="00A25460">
        <w:rPr>
          <w:lang w:val="en-US"/>
        </w:rPr>
        <w:lastRenderedPageBreak/>
        <w:t>BAB I</w:t>
      </w:r>
      <w:r w:rsidR="005E4851" w:rsidRPr="00A25460">
        <w:br/>
      </w:r>
      <w:bookmarkStart w:id="14" w:name="_Toc163126451"/>
      <w:r w:rsidR="00DE24F2" w:rsidRPr="00A25460">
        <w:t>PENDAHULUAN</w:t>
      </w:r>
      <w:bookmarkEnd w:id="13"/>
      <w:bookmarkEnd w:id="14"/>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5" w:name="_Toc163126452"/>
      <w:bookmarkStart w:id="16" w:name="_Toc173234984"/>
      <w:r w:rsidRPr="00A25460">
        <w:t>Latar Belakang</w:t>
      </w:r>
      <w:bookmarkEnd w:id="15"/>
      <w:bookmarkEnd w:id="16"/>
    </w:p>
    <w:p w14:paraId="5F7F6853" w14:textId="3DFC767A" w:rsidR="001E0BAD" w:rsidRPr="00F97AF1" w:rsidRDefault="006202D7" w:rsidP="001E0BAD">
      <w:pPr>
        <w:spacing w:line="360" w:lineRule="auto"/>
        <w:ind w:firstLine="708"/>
        <w:jc w:val="both"/>
        <w:rPr>
          <w:iCs w:val="0"/>
        </w:rPr>
      </w:pPr>
      <w:r>
        <w:rPr>
          <w:iCs w:val="0"/>
        </w:rPr>
        <w:t xml:space="preserve"> </w:t>
      </w:r>
      <w:bookmarkStart w:id="17"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8" w:name="_Hlk165444612"/>
      <w:r w:rsidRPr="00F97AF1">
        <w:rPr>
          <w:iCs w:val="0"/>
        </w:rPr>
        <w:t>.</w:t>
      </w:r>
      <w:bookmarkEnd w:id="18"/>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7"/>
      <w:r w:rsidR="00793CF2" w:rsidRPr="00AF211D">
        <w:t>.</w:t>
      </w:r>
    </w:p>
    <w:p w14:paraId="7C997E4A" w14:textId="375ED7F7" w:rsidR="008C1B41" w:rsidRPr="00A25460" w:rsidRDefault="000F6DB3" w:rsidP="00415063">
      <w:pPr>
        <w:pStyle w:val="Heading2"/>
      </w:pPr>
      <w:bookmarkStart w:id="19" w:name="_Toc163126453"/>
      <w:bookmarkStart w:id="20" w:name="_Toc173234985"/>
      <w:r w:rsidRPr="00A25460">
        <w:rPr>
          <w:lang w:val="id-ID"/>
        </w:rPr>
        <w:t>Rumusan M</w:t>
      </w:r>
      <w:r w:rsidRPr="00A25460">
        <w:t>asalah</w:t>
      </w:r>
      <w:bookmarkEnd w:id="19"/>
      <w:bookmarkEnd w:id="20"/>
    </w:p>
    <w:p w14:paraId="59256488" w14:textId="77777777" w:rsidR="00AE06C4" w:rsidRPr="00A25460" w:rsidRDefault="00AE06C4" w:rsidP="00AE06C4">
      <w:pPr>
        <w:spacing w:line="360" w:lineRule="auto"/>
        <w:ind w:firstLine="426"/>
      </w:pPr>
      <w:r w:rsidRPr="00A25460">
        <w:t>Berdasarkan latar belakang yang telah diuraikan di atas, ada beberapa rumusan masalah yang perlu diteliti untuk menemukan solusinya. Adapun rumusan masalah dari penelitian ini adalah sebagai berikut:</w:t>
      </w:r>
    </w:p>
    <w:p w14:paraId="197C1CAD" w14:textId="078926EA" w:rsidR="00AE06C4" w:rsidRPr="00A25460" w:rsidRDefault="00C53E3B" w:rsidP="002A6F34">
      <w:pPr>
        <w:numPr>
          <w:ilvl w:val="0"/>
          <w:numId w:val="4"/>
        </w:numPr>
        <w:autoSpaceDE/>
        <w:autoSpaceDN/>
        <w:spacing w:line="360" w:lineRule="auto"/>
        <w:ind w:left="426" w:hanging="359"/>
        <w:jc w:val="both"/>
      </w:pPr>
      <w:r w:rsidRPr="00A25460">
        <w:t xml:space="preserve">Dengan peningkatan jumlah </w:t>
      </w:r>
      <w:r w:rsidR="001F2FDD" w:rsidRPr="00A25460">
        <w:t xml:space="preserve">mahasiswa yang mendaftar ke </w:t>
      </w:r>
      <w:r w:rsidR="003824E4" w:rsidRPr="00A25460">
        <w:t xml:space="preserve">Universitas Syiah Kuala (USK) </w:t>
      </w:r>
      <w:r w:rsidR="00E75E11" w:rsidRPr="00A25460">
        <w:t>setiap tahun</w:t>
      </w:r>
      <w:r w:rsidR="001F2FDD" w:rsidRPr="00A25460">
        <w:t xml:space="preserve"> d</w:t>
      </w:r>
      <w:r w:rsidRPr="00A25460">
        <w:t xml:space="preserve">ibutuhkan alternatif </w:t>
      </w:r>
      <w:r w:rsidR="002A2223" w:rsidRPr="00A25460">
        <w:t>yang dapat</w:t>
      </w:r>
      <w:r w:rsidRPr="00A25460">
        <w:t xml:space="preserve"> membantu s</w:t>
      </w:r>
      <w:r w:rsidR="00AE06C4" w:rsidRPr="00A25460">
        <w:t>taf atau manajemen perguruan tinggi</w:t>
      </w:r>
      <w:r w:rsidRPr="00A25460">
        <w:t xml:space="preserve"> dalam memberikan </w:t>
      </w:r>
      <w:r w:rsidR="002A2223" w:rsidRPr="00A25460">
        <w:t xml:space="preserve">informasi kepada </w:t>
      </w:r>
      <w:r w:rsidR="00D41C87" w:rsidRPr="00A25460">
        <w:t xml:space="preserve">calon </w:t>
      </w:r>
      <w:r w:rsidR="002A2223" w:rsidRPr="00A25460">
        <w:t>mahasiswa</w:t>
      </w:r>
      <w:r w:rsidR="00D41C87" w:rsidRPr="00A25460">
        <w:t xml:space="preserve"> baru</w:t>
      </w:r>
      <w:r w:rsidR="00AE06C4" w:rsidRPr="00A25460">
        <w:t>.</w:t>
      </w:r>
    </w:p>
    <w:p w14:paraId="3FCE0F86" w14:textId="59527D29" w:rsidR="000F784F" w:rsidRPr="00A25460" w:rsidRDefault="00AE06C4" w:rsidP="002A6F34">
      <w:pPr>
        <w:numPr>
          <w:ilvl w:val="0"/>
          <w:numId w:val="4"/>
        </w:numPr>
        <w:autoSpaceDE/>
        <w:autoSpaceDN/>
        <w:spacing w:line="360" w:lineRule="auto"/>
        <w:ind w:left="426" w:hanging="359"/>
        <w:jc w:val="both"/>
      </w:pPr>
      <w:r w:rsidRPr="00A25460">
        <w:t xml:space="preserve">Diperlukan alternatif </w:t>
      </w:r>
      <w:r w:rsidR="00900334" w:rsidRPr="00A25460">
        <w:t xml:space="preserve">selain </w:t>
      </w:r>
      <w:r w:rsidR="00593387" w:rsidRPr="00A25460">
        <w:t>w</w:t>
      </w:r>
      <w:r w:rsidR="00900334" w:rsidRPr="00A25460">
        <w:t xml:space="preserve">ebsite USK </w:t>
      </w:r>
      <w:r w:rsidRPr="00A25460">
        <w:t xml:space="preserve">untuk </w:t>
      </w:r>
      <w:r w:rsidR="00D43999" w:rsidRPr="00A25460">
        <w:t>menyediakan informasi</w:t>
      </w:r>
      <w:r w:rsidRPr="00A25460">
        <w:t xml:space="preserve"> mengenai perkuliahan dan detail penerimaan mahasiswa baru di Universitas Syiah Kuala (USK)</w:t>
      </w:r>
      <w:r w:rsidR="007C4008" w:rsidRPr="00A25460">
        <w:t>.</w:t>
      </w:r>
    </w:p>
    <w:p w14:paraId="278EE9E6" w14:textId="25DD87F8" w:rsidR="008C1B41" w:rsidRPr="00A25460" w:rsidRDefault="00AE06C4" w:rsidP="002A6F34">
      <w:pPr>
        <w:numPr>
          <w:ilvl w:val="0"/>
          <w:numId w:val="4"/>
        </w:numPr>
        <w:autoSpaceDE/>
        <w:autoSpaceDN/>
        <w:spacing w:line="360" w:lineRule="auto"/>
        <w:ind w:left="426" w:hanging="359"/>
        <w:jc w:val="both"/>
      </w:pPr>
      <w:r w:rsidRPr="00A25460">
        <w:t xml:space="preserve">Bagaimana cara membangun chatbot yang dapat menyediakan informasi mengenai </w:t>
      </w:r>
      <w:r w:rsidR="008F0287" w:rsidRPr="00A25460">
        <w:t xml:space="preserve">sistem </w:t>
      </w:r>
      <w:r w:rsidRPr="00A25460">
        <w:t>perkuliahan dan detail penerimaan mahasiswa baru di Universitas Syiah Kuala (USK)</w:t>
      </w:r>
      <w:r w:rsidR="00405DE0" w:rsidRPr="00A25460">
        <w:t>.</w:t>
      </w:r>
    </w:p>
    <w:p w14:paraId="30AFF0B3" w14:textId="77777777" w:rsidR="008C1B41" w:rsidRPr="00A25460" w:rsidRDefault="008C1B41" w:rsidP="009574DC">
      <w:pPr>
        <w:pStyle w:val="ListParagraph"/>
      </w:pPr>
    </w:p>
    <w:p w14:paraId="68B1DC31" w14:textId="7F654713" w:rsidR="008C1B41" w:rsidRPr="00A25460" w:rsidRDefault="000F6DB3" w:rsidP="00415063">
      <w:pPr>
        <w:pStyle w:val="Heading2"/>
        <w:rPr>
          <w:lang w:val="id-ID"/>
        </w:rPr>
      </w:pPr>
      <w:bookmarkStart w:id="21" w:name="_Toc163126454"/>
      <w:bookmarkStart w:id="22" w:name="_Toc173234986"/>
      <w:r w:rsidRPr="00A25460">
        <w:lastRenderedPageBreak/>
        <w:t>Tujuan</w:t>
      </w:r>
      <w:r w:rsidRPr="00A25460">
        <w:rPr>
          <w:lang w:val="id-ID"/>
        </w:rPr>
        <w:t xml:space="preserve"> Penelitian</w:t>
      </w:r>
      <w:bookmarkEnd w:id="21"/>
      <w:bookmarkEnd w:id="22"/>
    </w:p>
    <w:p w14:paraId="37C9CEDA" w14:textId="77777777" w:rsidR="00AE06C4" w:rsidRPr="00A25460" w:rsidRDefault="00AE06C4" w:rsidP="00AE06C4">
      <w:pPr>
        <w:spacing w:line="360" w:lineRule="auto"/>
      </w:pPr>
      <w:r w:rsidRPr="00A25460">
        <w:t>Adapun Tujuan dari penelitian ini adalah sebagai berikut:</w:t>
      </w:r>
    </w:p>
    <w:p w14:paraId="5B990B72" w14:textId="4B9D0330" w:rsidR="00B168C3" w:rsidRPr="00A25460" w:rsidRDefault="00A9509A" w:rsidP="002A6F34">
      <w:pPr>
        <w:pStyle w:val="ListParagraph"/>
        <w:numPr>
          <w:ilvl w:val="0"/>
          <w:numId w:val="6"/>
        </w:numPr>
        <w:autoSpaceDE/>
        <w:autoSpaceDN/>
        <w:ind w:left="426"/>
        <w:jc w:val="both"/>
      </w:pPr>
      <w:r w:rsidRPr="00A25460">
        <w:rPr>
          <w:color w:val="000000" w:themeColor="text1"/>
        </w:rPr>
        <w:t>Mengembangkan</w:t>
      </w:r>
      <w:r w:rsidR="00B168C3" w:rsidRPr="00A25460">
        <w:rPr>
          <w:color w:val="000000" w:themeColor="text1"/>
        </w:rPr>
        <w:t xml:space="preserve"> </w:t>
      </w:r>
      <w:r w:rsidR="00B168C3" w:rsidRPr="00A25460">
        <w:rPr>
          <w:iCs w:val="0"/>
        </w:rPr>
        <w:t xml:space="preserve">LLM </w:t>
      </w:r>
      <w:r w:rsidRPr="00A25460">
        <w:t>untuk membantu calon mahasiswa baru mendapatkan informasi di Universitas Syiah Kuala (USK)</w:t>
      </w:r>
      <w:r w:rsidR="00B168C3" w:rsidRPr="00A25460">
        <w:t>.</w:t>
      </w:r>
    </w:p>
    <w:p w14:paraId="43508197" w14:textId="3800AD67" w:rsidR="00D94AE0" w:rsidRPr="00A25460" w:rsidRDefault="00B168C3" w:rsidP="002A6F34">
      <w:pPr>
        <w:pStyle w:val="ListParagraph"/>
        <w:numPr>
          <w:ilvl w:val="0"/>
          <w:numId w:val="6"/>
        </w:numPr>
        <w:autoSpaceDE/>
        <w:autoSpaceDN/>
        <w:ind w:left="426"/>
        <w:jc w:val="both"/>
      </w:pPr>
      <w:r w:rsidRPr="00A25460">
        <w:rPr>
          <w:color w:val="000000" w:themeColor="text1"/>
        </w:rPr>
        <w:t>Meng</w:t>
      </w:r>
      <w:r w:rsidR="00A9509A" w:rsidRPr="00A25460">
        <w:rPr>
          <w:color w:val="000000" w:themeColor="text1"/>
        </w:rPr>
        <w:t xml:space="preserve">hasilkan LLM baru dengan basis pengetahuan mengenai </w:t>
      </w:r>
      <w:r w:rsidR="00D94AE0" w:rsidRPr="00A25460">
        <w:rPr>
          <w:color w:val="000000" w:themeColor="text1"/>
        </w:rPr>
        <w:t xml:space="preserve">detail informasi </w:t>
      </w:r>
      <w:r w:rsidR="003B634B" w:rsidRPr="00A25460">
        <w:rPr>
          <w:color w:val="000000" w:themeColor="text1"/>
        </w:rPr>
        <w:t xml:space="preserve">akademik </w:t>
      </w:r>
      <w:r w:rsidRPr="00A25460">
        <w:rPr>
          <w:iCs w:val="0"/>
        </w:rPr>
        <w:t xml:space="preserve">di </w:t>
      </w:r>
      <w:r w:rsidRPr="00A25460">
        <w:t>Universitas Syiah Kuala (USK)</w:t>
      </w:r>
      <w:r w:rsidR="00D94AE0" w:rsidRPr="00A25460">
        <w:rPr>
          <w:color w:val="000000" w:themeColor="text1"/>
        </w:rPr>
        <w:t xml:space="preserve"> serta dapat memberikan jawaban dengan baik dan sesuai.</w:t>
      </w:r>
    </w:p>
    <w:p w14:paraId="1E8EA521" w14:textId="65AE7794" w:rsidR="003F695E" w:rsidRPr="00A25460" w:rsidRDefault="00AE06C4" w:rsidP="002A6F34">
      <w:pPr>
        <w:numPr>
          <w:ilvl w:val="0"/>
          <w:numId w:val="6"/>
        </w:numPr>
        <w:pBdr>
          <w:top w:val="nil"/>
          <w:left w:val="nil"/>
          <w:bottom w:val="nil"/>
          <w:right w:val="nil"/>
          <w:between w:val="nil"/>
        </w:pBdr>
        <w:autoSpaceDE/>
        <w:autoSpaceDN/>
        <w:spacing w:after="240" w:line="360" w:lineRule="auto"/>
        <w:ind w:left="426"/>
        <w:jc w:val="both"/>
      </w:pPr>
      <w:r w:rsidRPr="00A25460">
        <w:rPr>
          <w:color w:val="000000" w:themeColor="text1"/>
        </w:rPr>
        <w:t xml:space="preserve">Mengevaluasi efektivitas </w:t>
      </w:r>
      <w:r w:rsidR="00A9509A" w:rsidRPr="00A25460">
        <w:rPr>
          <w:color w:val="000000" w:themeColor="text1"/>
        </w:rPr>
        <w:t>dan kebermanfaatan terhadap hasil penelitian untuk memastikan bahwa teknologi yang dikembangkan memiliki kinerja yang baik, bermanfaat dalam penggunaan sehari-hari, dan memiliki potensi untuk dikembangkan secara luas dalam skala yang lebih besar.</w:t>
      </w:r>
    </w:p>
    <w:p w14:paraId="6FFED18B" w14:textId="3C8B9720" w:rsidR="004E42B7" w:rsidRPr="00A25460" w:rsidRDefault="000F6DB3" w:rsidP="0037775E">
      <w:pPr>
        <w:pStyle w:val="Heading2"/>
        <w:rPr>
          <w:lang w:val="id-ID"/>
        </w:rPr>
      </w:pPr>
      <w:bookmarkStart w:id="23" w:name="_Toc163126455"/>
      <w:bookmarkStart w:id="24" w:name="_Toc173234987"/>
      <w:r w:rsidRPr="00A25460">
        <w:t>Manfaat</w:t>
      </w:r>
      <w:r w:rsidRPr="00A25460">
        <w:rPr>
          <w:lang w:val="id-ID"/>
        </w:rPr>
        <w:t xml:space="preserve"> Penelitian</w:t>
      </w:r>
      <w:bookmarkEnd w:id="23"/>
      <w:bookmarkEnd w:id="24"/>
    </w:p>
    <w:p w14:paraId="111F9AB2" w14:textId="741C3B4D" w:rsidR="00AE06C4" w:rsidRPr="00A25460" w:rsidRDefault="00AE06C4" w:rsidP="00AE06C4">
      <w:pPr>
        <w:pBdr>
          <w:top w:val="nil"/>
          <w:left w:val="nil"/>
          <w:bottom w:val="nil"/>
          <w:right w:val="nil"/>
          <w:between w:val="nil"/>
        </w:pBdr>
        <w:spacing w:line="360" w:lineRule="auto"/>
        <w:ind w:firstLine="360"/>
        <w:rPr>
          <w:color w:val="000000" w:themeColor="text1"/>
        </w:rPr>
      </w:pPr>
      <w:r w:rsidRPr="00A25460">
        <w:rPr>
          <w:color w:val="000000"/>
        </w:rPr>
        <w:t xml:space="preserve">Beberapa manfaat penelitian yang diharapkan dari </w:t>
      </w:r>
      <w:r w:rsidR="00CA35E6" w:rsidRPr="00A25460">
        <w:rPr>
          <w:iCs w:val="0"/>
          <w:color w:val="000000"/>
        </w:rPr>
        <w:t>penelitian</w:t>
      </w:r>
      <w:r w:rsidRPr="00A25460">
        <w:rPr>
          <w:i/>
          <w:color w:val="000000"/>
          <w:lang w:val="id-ID"/>
        </w:rPr>
        <w:t xml:space="preserve"> </w:t>
      </w:r>
      <w:r w:rsidRPr="00A25460">
        <w:rPr>
          <w:color w:val="000000"/>
        </w:rPr>
        <w:t xml:space="preserve">ini adalah </w:t>
      </w:r>
      <w:r w:rsidRPr="00A25460">
        <w:rPr>
          <w:color w:val="000000" w:themeColor="text1"/>
        </w:rPr>
        <w:t>sebagai berikut:</w:t>
      </w:r>
    </w:p>
    <w:p w14:paraId="6522BD82" w14:textId="540CFFB7"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Penyediaan informasi di Universitas Syiah Kuala (USK) yang dapat diakses oleh mahasiswa khususnya bagi calon mahasiswa baru dengan memanfaatkan LLM.</w:t>
      </w:r>
    </w:p>
    <w:p w14:paraId="1C35D8A6" w14:textId="54E34846"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Dengan teknologi ini dapat menjadi alternatif bagi calon mahasiswa baru untuk </w:t>
      </w:r>
      <w:r w:rsidR="00A74766" w:rsidRPr="00A25460">
        <w:rPr>
          <w:color w:val="000000" w:themeColor="text1"/>
        </w:rPr>
        <w:t>mendapatkan</w:t>
      </w:r>
      <w:r w:rsidRPr="00A25460">
        <w:rPr>
          <w:color w:val="000000" w:themeColor="text1"/>
        </w:rPr>
        <w:t xml:space="preserve"> informasi mengenai detail perkuliahan.</w:t>
      </w:r>
    </w:p>
    <w:p w14:paraId="79E07473" w14:textId="52C24B66"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Peningkatan layanan serta kepuasan yang diberikan kepada mahasiswa </w:t>
      </w:r>
      <w:r w:rsidR="00130C9C" w:rsidRPr="00A25460">
        <w:rPr>
          <w:color w:val="000000" w:themeColor="text1"/>
        </w:rPr>
        <w:t>di</w:t>
      </w:r>
      <w:r w:rsidRPr="00A25460">
        <w:rPr>
          <w:color w:val="000000" w:themeColor="text1"/>
        </w:rPr>
        <w:t xml:space="preserve"> Universitas Syiah Kuala (USK).</w:t>
      </w:r>
    </w:p>
    <w:p w14:paraId="075C54BE" w14:textId="43F857A8"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Menjadi kajian awal dengan pemanfaatan LLM serta mendapatkan ilmu pengetahuan dan informasi baru terkait </w:t>
      </w:r>
      <w:r w:rsidR="003E57BE" w:rsidRPr="00A25460">
        <w:rPr>
          <w:color w:val="000000" w:themeColor="text1"/>
        </w:rPr>
        <w:t xml:space="preserve">variasi domain dalam </w:t>
      </w:r>
      <w:r w:rsidRPr="00A25460">
        <w:rPr>
          <w:color w:val="000000" w:themeColor="text1"/>
        </w:rPr>
        <w:t>penerapan LLM</w:t>
      </w:r>
      <w:r w:rsidR="0009383E" w:rsidRPr="00A25460">
        <w:rPr>
          <w:color w:val="000000" w:themeColor="text1"/>
        </w:rPr>
        <w:t xml:space="preserve"> d</w:t>
      </w:r>
      <w:r w:rsidR="003D5E3D" w:rsidRPr="00A25460">
        <w:rPr>
          <w:color w:val="000000" w:themeColor="text1"/>
        </w:rPr>
        <w:t>alam</w:t>
      </w:r>
      <w:r w:rsidR="0009383E" w:rsidRPr="00A25460">
        <w:rPr>
          <w:color w:val="000000" w:themeColor="text1"/>
        </w:rPr>
        <w:t xml:space="preserve"> bidang administrasi akademik</w:t>
      </w:r>
      <w:r w:rsidRPr="00A25460">
        <w:rPr>
          <w:color w:val="000000" w:themeColor="text1"/>
        </w:rPr>
        <w:t xml:space="preserve"> </w:t>
      </w:r>
      <w:r w:rsidR="003D5E3D" w:rsidRPr="00A25460">
        <w:rPr>
          <w:color w:val="000000" w:themeColor="text1"/>
        </w:rPr>
        <w:t>di</w:t>
      </w:r>
      <w:r w:rsidR="0009383E" w:rsidRPr="00A25460">
        <w:rPr>
          <w:color w:val="000000" w:themeColor="text1"/>
        </w:rPr>
        <w:t xml:space="preserve"> </w:t>
      </w:r>
      <w:r w:rsidRPr="00A25460">
        <w:rPr>
          <w:color w:val="000000" w:themeColor="text1"/>
        </w:rPr>
        <w:t>Universitas Syiah Kuala (USK).</w:t>
      </w:r>
      <w:r w:rsidR="00D47DF0" w:rsidRPr="00A25460">
        <w:br w:type="page"/>
      </w:r>
    </w:p>
    <w:p w14:paraId="26EE1DFD" w14:textId="7C458AE9" w:rsidR="00E11F26" w:rsidRPr="00A25460" w:rsidRDefault="00A23963" w:rsidP="00725163">
      <w:pPr>
        <w:pStyle w:val="Heading1"/>
      </w:pPr>
      <w:bookmarkStart w:id="25" w:name="_Toc173234988"/>
      <w:r w:rsidRPr="00A25460">
        <w:rPr>
          <w:lang w:val="en-US"/>
        </w:rPr>
        <w:lastRenderedPageBreak/>
        <w:t>BAB II</w:t>
      </w:r>
      <w:r w:rsidR="005E4851" w:rsidRPr="00A25460">
        <w:br/>
      </w:r>
      <w:bookmarkStart w:id="26" w:name="_Toc163126456"/>
      <w:r w:rsidR="00E11F26" w:rsidRPr="00A25460">
        <w:t>TINJAUAN KEPUSTAKAAN</w:t>
      </w:r>
      <w:bookmarkEnd w:id="25"/>
      <w:bookmarkEnd w:id="26"/>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77777777" w:rsidR="00CF18D9" w:rsidRPr="00A25460" w:rsidRDefault="00CF18D9" w:rsidP="00CF18D9">
      <w:pPr>
        <w:pStyle w:val="Heading2"/>
      </w:pPr>
      <w:bookmarkStart w:id="27" w:name="_Toc163073894"/>
      <w:bookmarkStart w:id="28" w:name="_Toc173234989"/>
      <w:r w:rsidRPr="00A25460">
        <w:rPr>
          <w:i/>
          <w:iCs w:val="0"/>
        </w:rPr>
        <w:t xml:space="preserve">Artificial </w:t>
      </w:r>
      <w:r w:rsidRPr="00A25460">
        <w:rPr>
          <w:i/>
          <w:iCs w:val="0"/>
          <w:color w:val="000000"/>
        </w:rPr>
        <w:t>Intelligence</w:t>
      </w:r>
      <w:r w:rsidRPr="00A25460">
        <w:t xml:space="preserve"> (AI)</w:t>
      </w:r>
      <w:bookmarkEnd w:id="27"/>
      <w:bookmarkEnd w:id="28"/>
    </w:p>
    <w:p w14:paraId="71E27EB4" w14:textId="05919CB4" w:rsidR="00CF18D9" w:rsidRPr="00A25460" w:rsidRDefault="00CF18D9" w:rsidP="00CF18D9">
      <w:pPr>
        <w:spacing w:line="360" w:lineRule="auto"/>
        <w:ind w:firstLine="576"/>
        <w:jc w:val="both"/>
        <w:rPr>
          <w:color w:val="000000" w:themeColor="text1"/>
        </w:rPr>
      </w:pPr>
      <w:bookmarkStart w:id="29"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S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7777777" w:rsidR="00CF18D9" w:rsidRPr="00A25460" w:rsidRDefault="00CF18D9" w:rsidP="00CF18D9">
      <w:pPr>
        <w:spacing w:line="360" w:lineRule="auto"/>
        <w:ind w:firstLine="576"/>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23291947"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liputi suatu lingkup penelitian dari berbagai aspek seperti layaknya kecerdasan manusia dalam hal tingkat pengetahuan, pembelajaran, penalaran, perencanaan, pemrosesan bahasa, hingga kemampuan untuk memanipulasi suatu objek.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diharapkan dapat memiliki kecerdasan umum layaknya manusia</w:t>
      </w:r>
      <w:bookmarkEnd w:id="29"/>
      <w:r w:rsidRPr="00A25460">
        <w:rPr>
          <w:rFonts w:eastAsiaTheme="majorEastAsia" w:cstheme="majorBidi"/>
          <w:color w:val="000000" w:themeColor="text1"/>
        </w:rPr>
        <w:t>.</w:t>
      </w:r>
    </w:p>
    <w:p w14:paraId="5173241B" w14:textId="25F12920" w:rsidR="00CF18D9" w:rsidRPr="00A25460" w:rsidRDefault="00CF18D9" w:rsidP="00CF18D9">
      <w:pPr>
        <w:pStyle w:val="Heading2"/>
      </w:pPr>
      <w:bookmarkStart w:id="30" w:name="_Toc163073888"/>
      <w:bookmarkStart w:id="31" w:name="_Toc173234990"/>
      <w:r w:rsidRPr="00A25460">
        <w:rPr>
          <w:i/>
          <w:iCs w:val="0"/>
        </w:rPr>
        <w:t>Natural Language Processing</w:t>
      </w:r>
      <w:r w:rsidRPr="00A25460">
        <w:t xml:space="preserve"> (NLP)</w:t>
      </w:r>
      <w:bookmarkEnd w:id="30"/>
      <w:bookmarkEnd w:id="31"/>
    </w:p>
    <w:p w14:paraId="493D0855" w14:textId="77777777" w:rsidR="00CF18D9" w:rsidRPr="00A25460" w:rsidRDefault="00CF18D9" w:rsidP="00C95B95">
      <w:pPr>
        <w:spacing w:line="360" w:lineRule="auto"/>
        <w:ind w:firstLine="576"/>
        <w:jc w:val="both"/>
        <w:rPr>
          <w:bCs w:val="0"/>
          <w:color w:val="000000" w:themeColor="text1"/>
        </w:rPr>
      </w:pPr>
      <w:r w:rsidRPr="00A25460">
        <w:rPr>
          <w:i/>
          <w:color w:val="000000" w:themeColor="text1"/>
        </w:rPr>
        <w:t>Natural language processing</w:t>
      </w:r>
      <w:r w:rsidRPr="00A25460">
        <w:rPr>
          <w:color w:val="000000" w:themeColor="text1"/>
        </w:rPr>
        <w:t xml:space="preserve"> (NLP) adalah salah satu cabang </w:t>
      </w:r>
      <w:r w:rsidRPr="00A25460">
        <w:rPr>
          <w:i/>
          <w:color w:val="000000" w:themeColor="text1"/>
        </w:rPr>
        <w:t>artificial intelligence</w:t>
      </w:r>
      <w:r w:rsidRPr="00A25460">
        <w:rPr>
          <w:color w:val="000000" w:themeColor="text1"/>
        </w:rPr>
        <w:t xml:space="preserve"> yang 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77777777" w:rsidR="00CF18D9" w:rsidRPr="00A25460" w:rsidRDefault="00CF18D9" w:rsidP="00C95B95">
      <w:pPr>
        <w:spacing w:line="360" w:lineRule="auto"/>
        <w:jc w:val="both"/>
        <w:rPr>
          <w:bCs w:val="0"/>
          <w:color w:val="000000" w:themeColor="text1"/>
        </w:rPr>
      </w:pPr>
      <w:r w:rsidRPr="00A25460">
        <w:rPr>
          <w:color w:val="000000" w:themeColor="text1"/>
        </w:rPr>
        <w:t xml:space="preserve">Manfaat natural language processing mencakup: </w:t>
      </w:r>
    </w:p>
    <w:p w14:paraId="49C730C8"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gekstraksi tulisan, di mana NLP mampu merangkum sebuah tulisan dan menemukan data penting dari tulisan tersebut. </w:t>
      </w:r>
    </w:p>
    <w:p w14:paraId="79A73395" w14:textId="77777777" w:rsidR="00CF18D9" w:rsidRPr="00A25460" w:rsidRDefault="00CF18D9" w:rsidP="002A6F34">
      <w:pPr>
        <w:pStyle w:val="ListParagraph"/>
        <w:numPr>
          <w:ilvl w:val="0"/>
          <w:numId w:val="5"/>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Menghasilkan konten secara otomatis berdasarkan teks yang tidak terstruktur. </w:t>
      </w:r>
    </w:p>
    <w:p w14:paraId="3544356C"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deteksi plagiarisme konten. </w:t>
      </w:r>
    </w:p>
    <w:p w14:paraId="14C2479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77777777" w:rsidR="00CF18D9" w:rsidRPr="00A25460" w:rsidRDefault="00CF18D9" w:rsidP="002A6F34">
      <w:pPr>
        <w:pStyle w:val="ListParagraph"/>
        <w:numPr>
          <w:ilvl w:val="0"/>
          <w:numId w:val="5"/>
        </w:numPr>
        <w:autoSpaceDE/>
        <w:autoSpaceDN/>
        <w:spacing w:after="240"/>
        <w:ind w:left="426"/>
        <w:contextualSpacing w:val="0"/>
        <w:jc w:val="both"/>
        <w:rPr>
          <w:bCs w:val="0"/>
          <w:color w:val="000000" w:themeColor="text1"/>
        </w:rPr>
      </w:pPr>
      <w:r w:rsidRPr="00A25460">
        <w:rPr>
          <w:color w:val="000000" w:themeColor="text1"/>
        </w:rPr>
        <w:t>Mengubah perintah suara menjadi teks tertulis, atau sebalikn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1A5EBC8E"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ambigu dalam suatu teks dengan cara memanfaatkan kata yang ada di dalamnya untuk membangun konteks. </w:t>
      </w:r>
    </w:p>
    <w:p w14:paraId="3F74590B"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BERT dapat membaca teks dari dua arah sekaligus dan menganalisis bahasa tulisan menggunakan penyimpanan data pelatihan berlabel khusus. </w:t>
      </w:r>
    </w:p>
    <w:p w14:paraId="6D88E372"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Data pelatihan berasal dari RNN pra-terlatih yang menggunakan sekumpulan teks tanpa label. Jadi, mesin menggunakan algoritma machine learning untuk menganalisis dan mengelompokkan data tanpa label (unsupervised learning), dan melabeli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C95B95">
      <w:pPr>
        <w:spacing w:line="360" w:lineRule="auto"/>
        <w:ind w:firstLine="426"/>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342B35">
      <w:pPr>
        <w:spacing w:after="240" w:line="360" w:lineRule="auto"/>
        <w:ind w:firstLine="426"/>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C95B95">
      <w:pPr>
        <w:spacing w:line="360" w:lineRule="auto"/>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77777777" w:rsidR="00CF18D9" w:rsidRPr="00A25460" w:rsidRDefault="00CF18D9" w:rsidP="00CF18D9">
      <w:pPr>
        <w:pStyle w:val="Heading2"/>
      </w:pPr>
      <w:bookmarkStart w:id="32" w:name="_Toc163073889"/>
      <w:bookmarkStart w:id="33" w:name="_Toc173234991"/>
      <w:r w:rsidRPr="00A25460">
        <w:rPr>
          <w:i/>
          <w:iCs w:val="0"/>
        </w:rPr>
        <w:t>Large Language Models</w:t>
      </w:r>
      <w:r w:rsidRPr="00A25460">
        <w:t xml:space="preserve"> (LLM)</w:t>
      </w:r>
      <w:bookmarkEnd w:id="32"/>
      <w:bookmarkEnd w:id="33"/>
    </w:p>
    <w:p w14:paraId="282D6305" w14:textId="382459F0" w:rsidR="00CF18D9" w:rsidRPr="00A25460" w:rsidRDefault="00CF18D9" w:rsidP="00E45E23">
      <w:pPr>
        <w:spacing w:line="360" w:lineRule="auto"/>
        <w:ind w:firstLine="567"/>
        <w:jc w:val="both"/>
        <w:rPr>
          <w:bCs w:val="0"/>
          <w:color w:val="000000" w:themeColor="text1"/>
        </w:rPr>
      </w:pPr>
      <w:r w:rsidRPr="00A25460">
        <w:rPr>
          <w:color w:val="000000" w:themeColor="text1"/>
        </w:rPr>
        <w:t xml:space="preserve">Model bahasa besar menggunakan kecerdasan buatan untuk </w:t>
      </w:r>
      <w:bookmarkStart w:id="34" w:name="_Hlk157073495"/>
      <w:r w:rsidRPr="00A25460">
        <w:rPr>
          <w:color w:val="000000" w:themeColor="text1"/>
        </w:rPr>
        <w:t>melakukan tugas pemrosesan bahasa alami (NLP)</w:t>
      </w:r>
      <w:bookmarkEnd w:id="34"/>
      <w:r w:rsidRPr="00A25460">
        <w:rPr>
          <w:color w:val="000000" w:themeColor="text1"/>
        </w:rPr>
        <w:t xml:space="preserve"> </w:t>
      </w:r>
      <w:bookmarkStart w:id="35" w:name="_Hlk157073397"/>
      <w:r w:rsidRPr="00A25460">
        <w:rPr>
          <w:color w:val="000000" w:themeColor="text1"/>
        </w:rPr>
        <w:t>seperti terjemahan, pembuatan teks, menjawab pertanyaan,</w:t>
      </w:r>
      <w:bookmarkEnd w:id="35"/>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 untuk memproses data dengan cara yang sangat mirip dengan interaksi alami dan mirip manusia. LLM memungkinkan komputer untuk memahami, memanipulasi, dan menghasilkan teks bahasa manusia.  Seiring dengan semakin majunya mereka, banyak tim mulai mengizinkan LLM untuk menyederhanakan dan mengotomatisasi bahkan proses yang berhubungan dengan manusia. LLM tidak hanya dapat menangani tugas rutin yang berulang seperti penjadwalan janji temu atau FAQ, namun mereka juga dapat menangani tugas seperti pengambilan keputusan yang logis dan mengarahkan penelepon dengan tepat ke perwakilan yang tepat. Hal ini karena LLM memiliki akses ke data dalam jumlah besar, 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6" w:name="_Toc163073890"/>
      <w:r w:rsidRPr="00A25460">
        <w:t>Cara Kerja LLM</w:t>
      </w:r>
      <w:bookmarkEnd w:id="36"/>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1B598EA6" w:rsidR="00CF18D9" w:rsidRPr="00A25460" w:rsidRDefault="00CF18D9" w:rsidP="00CF18D9">
      <w:pPr>
        <w:spacing w:line="360" w:lineRule="auto"/>
        <w:jc w:val="both"/>
        <w:rPr>
          <w:bCs w:val="0"/>
          <w:color w:val="000000" w:themeColor="text1"/>
        </w:rPr>
      </w:pPr>
      <w:r w:rsidRPr="00A25460">
        <w:rPr>
          <w:color w:val="000000" w:themeColor="text1"/>
        </w:rPr>
        <w:t>Jaringan mencoba mengidentifikasi pola dalam data berurutan (seperti kata-kata yang muncul setelah satu sama lain dalam sebuah kalimat) untuk mengekstrak konteks dan makna dari pola tersebut. Satu lapisan dalam jaringan saraf LLM terdiri dari mekanisme perhatian. Hal ini memungkinkan model untuk fokus pada bagian teks tertentu untuk memahami konteks dan sentimennya. Hal ini membantu model merumuskan respons mirip manusia berdasarkan masukan pengguna. Dapat dibayangkan arsitektur transformator ini seperti otak bayi yang baru lahir ia 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7" w:name="_Toc163073891"/>
      <w:r w:rsidRPr="00A25460">
        <w:t>Proses Pelatihan LLM</w:t>
      </w:r>
      <w:bookmarkEnd w:id="37"/>
    </w:p>
    <w:p w14:paraId="05C4F65A" w14:textId="2F8F9F22" w:rsidR="00CF18D9" w:rsidRPr="00A25460" w:rsidRDefault="00CF18D9" w:rsidP="008D204C">
      <w:pPr>
        <w:spacing w:line="360" w:lineRule="auto"/>
        <w:ind w:firstLine="720"/>
        <w:jc w:val="both"/>
        <w:rPr>
          <w:bCs w:val="0"/>
          <w:color w:val="000000" w:themeColor="text1"/>
        </w:rPr>
      </w:pPr>
      <w:r w:rsidRPr="00A25460">
        <w:rPr>
          <w:color w:val="000000" w:themeColor="text1"/>
        </w:rPr>
        <w:t>LLM menjalani proses “pelatihan” yang intensif di 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kan hasil yang disesuaikan tergantung pada tugas yang ada.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8" w:name="_Toc163073892"/>
      <w:r w:rsidRPr="00A25460">
        <w:t>Pra-pelatihan (</w:t>
      </w:r>
      <w:r w:rsidRPr="00A25460">
        <w:rPr>
          <w:i/>
        </w:rPr>
        <w:t>pretraining</w:t>
      </w:r>
      <w:r w:rsidRPr="00A25460">
        <w:t>)</w:t>
      </w:r>
      <w:bookmarkEnd w:id="38"/>
    </w:p>
    <w:p w14:paraId="54B4803B" w14:textId="7589188A" w:rsidR="00CF18D9" w:rsidRPr="00A25460" w:rsidRDefault="00CF18D9" w:rsidP="008D204C">
      <w:pPr>
        <w:spacing w:line="360" w:lineRule="auto"/>
        <w:ind w:firstLine="720"/>
        <w:jc w:val="both"/>
        <w:rPr>
          <w:bCs w:val="0"/>
          <w:color w:val="000000" w:themeColor="text1"/>
        </w:rPr>
      </w:pPr>
      <w:r w:rsidRPr="00A25460">
        <w:rPr>
          <w:color w:val="000000" w:themeColor="text1"/>
        </w:rPr>
        <w:t>Fase pertama melibatkan pelatihan LLM pada kumpulan data yang besar dan beragam. Jenis data ini dapat diambil dari internet dan dapat mencakup informasi dari media sosial, buku, artikel, dan situs web. Di sinilah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9" w:name="_Toc163073893"/>
      <w:r w:rsidRPr="00A25460">
        <w:t>Penyempurnaan (</w:t>
      </w:r>
      <w:r w:rsidRPr="00A25460">
        <w:rPr>
          <w:i/>
        </w:rPr>
        <w:t>fine-tuning</w:t>
      </w:r>
      <w:r w:rsidRPr="00A25460">
        <w:t>)</w:t>
      </w:r>
      <w:bookmarkEnd w:id="39"/>
    </w:p>
    <w:p w14:paraId="6DD0639A" w14:textId="7947E032" w:rsidR="00CF18D9" w:rsidRDefault="00CF18D9" w:rsidP="00B04AC6">
      <w:pPr>
        <w:spacing w:after="240" w:line="360" w:lineRule="auto"/>
        <w:ind w:firstLine="576"/>
        <w:jc w:val="both"/>
        <w:rPr>
          <w:color w:val="000000" w:themeColor="text1"/>
        </w:rPr>
      </w:pPr>
      <w:r w:rsidRPr="00A25460">
        <w:rPr>
          <w:color w:val="000000" w:themeColor="text1"/>
        </w:rPr>
        <w:t xml:space="preserve">Fase berikutnya melibatkan pembelajaran yang diawasi di mana manusia memberikan model dengan kumpulan data tambahan yang memungkinkannya bekerja lebih baik berdasarkan tugas tertentu. Misalnya, LLM dapat dilatih tentang penawaran </w:t>
      </w:r>
      <w:r w:rsidRPr="00A25460">
        <w:rPr>
          <w:color w:val="000000" w:themeColor="text1"/>
        </w:rPr>
        <w:lastRenderedPageBreak/>
        <w:t>produk atau petunjuk dan jawaban terkait merek tertentu. Hal ini memungkinkan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Default="00B04AC6" w:rsidP="00B04AC6">
      <w:pPr>
        <w:pStyle w:val="Heading3"/>
      </w:pPr>
      <w:r w:rsidRPr="00B04AC6">
        <w:t>Pemelajaran ulang untuk kasus penggunaan spesifik</w:t>
      </w:r>
    </w:p>
    <w:p w14:paraId="1A3AA8CA" w14:textId="6E413101" w:rsidR="00B04AC6" w:rsidRDefault="00B04AC6" w:rsidP="004633FC">
      <w:pPr>
        <w:spacing w:after="240" w:line="360" w:lineRule="auto"/>
        <w:ind w:firstLine="576"/>
        <w:jc w:val="both"/>
      </w:pPr>
      <w:r w:rsidRPr="00B04AC6">
        <w:t>Salah satu manfaat utama dari model bahasa besar adalah fleksibilitas dan adaptabilitasnya. Setelah sebuah model dilatih dengan korpus teks yang besar, model tersebut dapat di</w:t>
      </w:r>
      <w:r>
        <w:t>latih</w:t>
      </w:r>
      <w:r w:rsidRPr="00B04AC6">
        <w:t xml:space="preserve"> ulang untuk kasus penggunaan spesifik, seperti pertanyaan-jawaban atau analisis sentiment. Pemelajaran ulang melibatkan pelatihan model pada dataset yang lebih kecil dan lebih spesifik untuk mengoptimalkan kinerjanya pada tugas tertentu tersebut. Proses ini membutuhkan waktu, namun memungkinkan organisasi </w:t>
      </w:r>
      <w:r>
        <w:t xml:space="preserve">tertentu untuk </w:t>
      </w:r>
      <w:r w:rsidRPr="00B04AC6">
        <w:t>mengembangkan aplikasi pemrosesan bahasa yang sangat akurat dan efektif untuk berbagai kasus penggunaan. Ada banyak alat dan kerangka kerja yang memungkinkan pemelajaran ulang atau penyesuaian model bahasa besar. Banyak penyedia solusi kecerdasan buatan dapat menyesuaikan model bahasa besar yang sudah ada hanya dengan beberapa baris kode dan data pelatihan. Ini memungkinkan mereka menciptakan model bahasa khusus domain atau wilayah yang melebihi performa model bahasa generi</w:t>
      </w:r>
      <w:r w:rsidR="004633FC">
        <w:t>k</w:t>
      </w:r>
      <w:r w:rsidRPr="00B04AC6">
        <w:t xml:space="preserve"> untuk kasus penggunaan tertentu. Penyesuaian ini juga memungkinkan personalisasi untuk interaksi dengan pelanggan, meningkatkan pengalaman pengguna</w:t>
      </w:r>
      <w:r w:rsidR="00DF0101">
        <w:t xml:space="preserve"> </w:t>
      </w:r>
      <w:r w:rsidR="00DF0101">
        <w:fldChar w:fldCharType="begin" w:fldLock="1"/>
      </w:r>
      <w:r w:rsidR="003134D3">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18208665-5f41-4189-baaa-7b80abffb485","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DF0101">
        <w:fldChar w:fldCharType="separate"/>
      </w:r>
      <w:r w:rsidR="00DF0101" w:rsidRPr="00DF0101">
        <w:rPr>
          <w:noProof/>
        </w:rPr>
        <w:t>(www.wiz.ai, 2023)</w:t>
      </w:r>
      <w:r w:rsidR="00DF0101">
        <w:fldChar w:fldCharType="end"/>
      </w:r>
      <w:r w:rsidRPr="00B04AC6">
        <w:t>.</w:t>
      </w:r>
    </w:p>
    <w:p w14:paraId="1352EC8B" w14:textId="68AD5A08" w:rsidR="004633FC" w:rsidRDefault="004633FC" w:rsidP="004633FC">
      <w:pPr>
        <w:pStyle w:val="Heading3"/>
      </w:pPr>
      <w:r w:rsidRPr="004633FC">
        <w:t>Manfaat pemelajaran ulang pada model bahasa besar</w:t>
      </w:r>
    </w:p>
    <w:p w14:paraId="12EB7F8F" w14:textId="48B0367D" w:rsidR="00DA1697" w:rsidRPr="004633FC" w:rsidRDefault="004633FC" w:rsidP="00E547E2">
      <w:pPr>
        <w:spacing w:line="360" w:lineRule="auto"/>
        <w:ind w:firstLine="576"/>
        <w:jc w:val="both"/>
      </w:pPr>
      <w:r>
        <w:t xml:space="preserve">Manfaat </w:t>
      </w:r>
      <w:r w:rsidRPr="004633FC">
        <w:t xml:space="preserve">pemelajaran ulang </w:t>
      </w:r>
      <w:r>
        <w:t>yaitu m</w:t>
      </w:r>
      <w:r w:rsidRPr="004633FC">
        <w:t xml:space="preserve">isalkan </w:t>
      </w:r>
      <w:r>
        <w:t xml:space="preserve">pada suatu </w:t>
      </w:r>
      <w:r w:rsidRPr="004633FC">
        <w:t xml:space="preserve">perusahaan yang ingin membangun chatbot untuk tim dukungan </w:t>
      </w:r>
      <w:r>
        <w:t xml:space="preserve">pada </w:t>
      </w:r>
      <w:r w:rsidRPr="004633FC">
        <w:t xml:space="preserve">pelanggan. </w:t>
      </w:r>
      <w:r>
        <w:t>Perusahaan tersebut</w:t>
      </w:r>
      <w:r w:rsidRPr="004633FC">
        <w:t xml:space="preserve"> ingin chatbot dapat menjawab pertanyaan pelanggan tentang produk dan layanan dengan cepat dan akurat, tetapi juga ingin memiliki sentuhan personalisasi dan mencerminkan gaya dan nada merek </w:t>
      </w:r>
      <w:r>
        <w:t>perusahaan</w:t>
      </w:r>
      <w:r w:rsidRPr="004633FC">
        <w:t xml:space="preserve">. Untuk mencapai hal ini, dapat memulai dengan model bahasa besar yang sudah dilatih sebelumnya, seperti GPT-4 yang telah dilatih dengan jumlah data yang besar dan memiliki pemahaman yang kuat terhadap bahasa. Namun, GPT-4 belum dilatih dengan data yang spesifik untuk industri atau produk </w:t>
      </w:r>
      <w:r w:rsidR="001B458D">
        <w:t>tertentu</w:t>
      </w:r>
      <w:r w:rsidRPr="004633FC">
        <w:t xml:space="preserve">, sehingga </w:t>
      </w:r>
      <w:r w:rsidR="007C0A92">
        <w:rPr>
          <w:lang w:val="id-ID"/>
        </w:rPr>
        <w:t>model</w:t>
      </w:r>
      <w:r w:rsidRPr="004633FC">
        <w:t xml:space="preserve"> tidak memberikan performa yang sesuai dengan yang </w:t>
      </w:r>
      <w:r w:rsidR="001B458D">
        <w:t>di</w:t>
      </w:r>
      <w:r w:rsidRPr="004633FC">
        <w:t xml:space="preserve">harapkan untuk </w:t>
      </w:r>
      <w:r w:rsidRPr="004633FC">
        <w:lastRenderedPageBreak/>
        <w:t>kasus penggunaan</w:t>
      </w:r>
      <w:r w:rsidR="001B458D">
        <w:t xml:space="preserve"> ini</w:t>
      </w:r>
      <w:r w:rsidRPr="004633FC">
        <w:t xml:space="preserve">. Di sinilah </w:t>
      </w:r>
      <w:r w:rsidRPr="001B458D">
        <w:rPr>
          <w:i/>
          <w:iCs w:val="0"/>
        </w:rPr>
        <w:t>fine-tuning</w:t>
      </w:r>
      <w:r w:rsidRPr="004633FC">
        <w:t xml:space="preserve"> menjadi penting. Dengan </w:t>
      </w:r>
      <w:r w:rsidRPr="001B458D">
        <w:rPr>
          <w:i/>
          <w:iCs w:val="0"/>
        </w:rPr>
        <w:t>fine-tuning</w:t>
      </w:r>
      <w:r w:rsidRPr="004633FC">
        <w:t xml:space="preserve">, dapat mengambil model yang telah dilatih sebelumnya dan melatihnya menggunakan data </w:t>
      </w:r>
      <w:r w:rsidR="001B458D">
        <w:t xml:space="preserve">pada </w:t>
      </w:r>
      <w:r w:rsidRPr="004633FC">
        <w:t xml:space="preserve">perusahaan,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adalah model belajar tentang </w:t>
      </w:r>
      <w:r w:rsidR="001B458D">
        <w:t xml:space="preserve">informasi mengenai </w:t>
      </w:r>
      <w:r w:rsidRPr="004633FC">
        <w:t xml:space="preserve">industri dan produk khusus, serta meningkatkan kinerjanya untuk kasus penggunaan tertentu. </w:t>
      </w:r>
      <w:r w:rsidRPr="005B3458">
        <w:rPr>
          <w:i/>
          <w:iCs w:val="0"/>
        </w:rPr>
        <w:t>Fine-tuning</w:t>
      </w:r>
      <w:r w:rsidRPr="004633FC">
        <w:t xml:space="preserve">, bagaimanapun, memberikan lebih banyak personalisasi. Hal ini dapat menggabungkan suara dan nada merek dengan memberikan contoh bagaimana perusahaan </w:t>
      </w:r>
      <w:r w:rsidR="00894787">
        <w:t>dapat</w:t>
      </w:r>
      <w:r w:rsidRPr="004633FC">
        <w:t xml:space="preserve"> berkomunikasi dengan pelanggan. Hal ini membantu memastikan bahwa chatbot terdengar seperti merek dan memberikan pengalaman yang personal untuk pelanggan</w:t>
      </w:r>
      <w:r w:rsidR="00E547E2">
        <w:t xml:space="preserve"> </w:t>
      </w:r>
      <w:r w:rsidR="00E547E2">
        <w:fldChar w:fldCharType="begin" w:fldLock="1"/>
      </w:r>
      <w:r w:rsidR="003134D3">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http://www.mendeley.com/documents/?uuid=18208665-5f41-4189-baaa-7b80abffb485"]}],"mendeley":{"formattedCitation":"(www.wiz.ai, 2023)","plainTextFormattedCitation":"(www.wiz.ai, 2023)","previouslyFormattedCitation":"(www.wiz.ai, 2023)"},"properties":{"noteIndex":0},"schema":"https://github.com/citation-style-language/schema/raw/master/csl-citation.json"}</w:instrText>
      </w:r>
      <w:r w:rsidR="00E547E2">
        <w:fldChar w:fldCharType="separate"/>
      </w:r>
      <w:r w:rsidR="00E547E2" w:rsidRPr="00E547E2">
        <w:rPr>
          <w:noProof/>
        </w:rPr>
        <w:t>(www.wiz.ai, 2023)</w:t>
      </w:r>
      <w:r w:rsidR="00E547E2">
        <w:fldChar w:fldCharType="end"/>
      </w:r>
      <w:r w:rsidRPr="004633FC">
        <w:t>.</w:t>
      </w:r>
      <w:r w:rsidR="00DA1697">
        <w:t xml:space="preserve"> </w:t>
      </w:r>
    </w:p>
    <w:p w14:paraId="440CF500" w14:textId="77777777" w:rsidR="00CF18D9" w:rsidRPr="00A25460" w:rsidRDefault="00CF18D9" w:rsidP="00CF18D9">
      <w:pPr>
        <w:spacing w:line="360" w:lineRule="auto"/>
        <w:ind w:firstLine="720"/>
        <w:jc w:val="both"/>
        <w:rPr>
          <w:rFonts w:eastAsiaTheme="majorEastAsia" w:cstheme="majorBidi"/>
          <w:color w:val="000000" w:themeColor="text1"/>
        </w:rPr>
      </w:pPr>
    </w:p>
    <w:p w14:paraId="23FD4DE0" w14:textId="6E5AB459" w:rsidR="00E11F26" w:rsidRPr="00A25460" w:rsidRDefault="00F67282" w:rsidP="00E11F26">
      <w:pPr>
        <w:pStyle w:val="Heading2"/>
      </w:pPr>
      <w:bookmarkStart w:id="40" w:name="_Toc173234992"/>
      <w:r w:rsidRPr="00A25460">
        <w:rPr>
          <w:i/>
          <w:iCs w:val="0"/>
          <w:lang w:val="en-US"/>
        </w:rPr>
        <w:t>Chatbot</w:t>
      </w:r>
      <w:bookmarkEnd w:id="40"/>
    </w:p>
    <w:p w14:paraId="12431CB3" w14:textId="33B0A7DD" w:rsidR="00873BE7" w:rsidRPr="00761D72" w:rsidRDefault="00067BAE" w:rsidP="00873BE7">
      <w:pPr>
        <w:spacing w:after="240" w:line="360" w:lineRule="auto"/>
        <w:ind w:firstLine="576"/>
        <w:jc w:val="both"/>
        <w:rPr>
          <w:lang w:val="en-US"/>
        </w:rPr>
      </w:pPr>
      <w:r w:rsidRPr="00A25460">
        <w:rPr>
          <w:i/>
        </w:rPr>
        <w:t>Chatbot</w:t>
      </w:r>
      <w:r w:rsidRPr="00A25460">
        <w:t xml:space="preserve"> adalah sebuah program buatan berbasis </w:t>
      </w:r>
      <w:r w:rsidRPr="00A25460">
        <w:rPr>
          <w:i/>
        </w:rPr>
        <w:t>Artificial Intelligence</w:t>
      </w:r>
      <w:r w:rsidRPr="00A25460">
        <w:t xml:space="preserve"> (AI) atau kecerdasan buatan, yang dapat mensimulasikan percakapan atau obrolan dengan pengguna lain layaknya manusia 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sering digambarkan sebagai salah satu ekspresi interaksi paling canggih dan menjanjikan antara manusia dan mesin. Di balik layar, cara kerja </w:t>
      </w:r>
      <w:r w:rsidRPr="00A25460">
        <w:rPr>
          <w:i/>
        </w:rPr>
        <w:t>chatbot</w:t>
      </w:r>
      <w:r w:rsidRPr="00A25460">
        <w:t xml:space="preserve"> terbagi dari dua tugas di inti pertama analisis permintaan pengguna dan memberikan tanggapan. </w:t>
      </w:r>
      <w:r w:rsidRPr="00A25460">
        <w:rPr>
          <w:i/>
        </w:rPr>
        <w:t>Chatbot</w:t>
      </w:r>
      <w:r w:rsidRPr="00A25460">
        <w:t xml:space="preserve"> mengembalikan respons berdasarkan input dari pengguna. Proses ini terlihat sederhana, 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873BE7">
      <w:pPr>
        <w:pStyle w:val="Heading2"/>
        <w:rPr>
          <w:lang w:val="id-ID"/>
        </w:rPr>
      </w:pPr>
      <w:bookmarkStart w:id="41" w:name="_Toc173234993"/>
      <w:r w:rsidRPr="00A25460">
        <w:rPr>
          <w:i/>
          <w:iCs w:val="0"/>
        </w:rPr>
        <w:t>Model Mistral 7B</w:t>
      </w:r>
      <w:bookmarkEnd w:id="41"/>
    </w:p>
    <w:p w14:paraId="4F5267EB" w14:textId="78366344" w:rsidR="00BB6A0E" w:rsidRPr="00A25460" w:rsidRDefault="00BB6A0E" w:rsidP="00391C94">
      <w:pPr>
        <w:keepNext/>
        <w:spacing w:line="360" w:lineRule="auto"/>
        <w:ind w:firstLine="720"/>
        <w:jc w:val="both"/>
      </w:pPr>
      <w:r w:rsidRPr="00A25460">
        <w:t xml:space="preserve">Model </w:t>
      </w:r>
      <w:r w:rsidRPr="00A25460">
        <w:rPr>
          <w:i/>
        </w:rPr>
        <w:t>chatbot</w:t>
      </w:r>
      <w:r w:rsidRPr="00A25460">
        <w:t xml:space="preserve"> Mistral 7B merupakan model dengan parameter 7.3B yang dapat digunakan untuk membantu sebagai asisten dalam berbagai tugas pada domain yang spesifik, model </w:t>
      </w:r>
      <w:r w:rsidRPr="00A25460">
        <w:rPr>
          <w:i/>
        </w:rPr>
        <w:t>chabot</w:t>
      </w:r>
      <w:r w:rsidRPr="00A25460">
        <w:t xml:space="preserve"> Mistral 7B ini mudah untuk disesuaikan pada tugas apa pun. Model ini dapat disesuaikan untuk obrolan, yang kinerjanya 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27697265" w14:textId="77777777" w:rsidR="00BB6A0E" w:rsidRPr="00A25460" w:rsidRDefault="00BB6A0E" w:rsidP="00391C94">
      <w:pPr>
        <w:spacing w:line="360" w:lineRule="auto"/>
        <w:jc w:val="both"/>
      </w:pPr>
      <w:r w:rsidRPr="00A25460">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lastRenderedPageBreak/>
        <w:t xml:space="preserve">Mistral 7B mengungguli Llama 2 13B di semua benchmark. </w:t>
      </w:r>
    </w:p>
    <w:p w14:paraId="749CC19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1 34B di banyak tolok ukur </w:t>
      </w:r>
    </w:p>
    <w:p w14:paraId="3CBBCE1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dekati kinerja CodeLlama 7B pada kode, namun tetap bagus dalam tugas-tugas bahasa Inggris </w:t>
      </w:r>
    </w:p>
    <w:p w14:paraId="0BDE3B86"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 </w:t>
      </w:r>
    </w:p>
    <w:p w14:paraId="5DB6A945" w14:textId="6866F894" w:rsidR="00A51C67" w:rsidRPr="00A25460" w:rsidRDefault="00BB6A0E" w:rsidP="00D872AE">
      <w:pPr>
        <w:pStyle w:val="ListParagraph"/>
        <w:numPr>
          <w:ilvl w:val="0"/>
          <w:numId w:val="8"/>
        </w:numPr>
        <w:autoSpaceDE/>
        <w:autoSpaceDN/>
        <w:spacing w:after="240"/>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lebih kecil merilis Mistral 7B di bawah lisensi Apache 2.0, dapat digunakan tanpa batasan.</w:t>
      </w:r>
    </w:p>
    <w:p w14:paraId="0147354C" w14:textId="23D4547E" w:rsidR="00A51C67" w:rsidRPr="00A25460" w:rsidRDefault="00A51C67" w:rsidP="00A51C67">
      <w:pPr>
        <w:spacing w:line="360" w:lineRule="auto"/>
        <w:ind w:firstLine="207"/>
      </w:pPr>
      <w:r w:rsidRPr="00A25460">
        <w:rPr>
          <w:lang w:val="en-US"/>
        </w:rPr>
        <w:t>Mistral 7B diuji dengan menjalankan kembali semua tolok ukur dengan jalur evaluasi untuk mengukur kinerja pada berbagai tugas dengan kategori sebagai berikut:</w:t>
      </w:r>
    </w:p>
    <w:p w14:paraId="2A13AF9B" w14:textId="59F290B1" w:rsidR="00A51C67" w:rsidRPr="00E547E2" w:rsidRDefault="00E547E2" w:rsidP="002A6F34">
      <w:pPr>
        <w:pStyle w:val="ListParagraph"/>
        <w:numPr>
          <w:ilvl w:val="0"/>
          <w:numId w:val="9"/>
        </w:numPr>
      </w:pPr>
      <w:r w:rsidRPr="00E547E2">
        <w:rPr>
          <w:b/>
          <w:bCs w:val="0"/>
        </w:rPr>
        <w:t>Penalaran Akal Sehat</w:t>
      </w:r>
      <w:r w:rsidR="00A51C67" w:rsidRPr="00E547E2">
        <w:rPr>
          <w:b/>
          <w:bCs w:val="0"/>
        </w:rPr>
        <w:t xml:space="preserve"> (0-shot):</w:t>
      </w:r>
      <w:r w:rsidR="00A51C67" w:rsidRPr="00E547E2">
        <w:t xml:space="preserve"> Hellaswag </w:t>
      </w:r>
      <w:r w:rsidR="001729F5" w:rsidRPr="00E547E2">
        <w:fldChar w:fldCharType="begin" w:fldLock="1"/>
      </w:r>
      <w:r w:rsidR="001729F5" w:rsidRPr="00E547E2">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1729F5" w:rsidRPr="00E547E2">
        <w:fldChar w:fldCharType="separate"/>
      </w:r>
      <w:r w:rsidR="001729F5" w:rsidRPr="00E547E2">
        <w:rPr>
          <w:noProof/>
        </w:rPr>
        <w:t>(Zellers et al., 2020)</w:t>
      </w:r>
      <w:r w:rsidR="001729F5" w:rsidRPr="00E547E2">
        <w:fldChar w:fldCharType="end"/>
      </w:r>
      <w:r w:rsidR="00A51C67" w:rsidRPr="00E547E2">
        <w:t xml:space="preserve">, Winogrande </w:t>
      </w:r>
      <w:r w:rsidR="001729F5" w:rsidRPr="00E547E2">
        <w:fldChar w:fldCharType="begin" w:fldLock="1"/>
      </w:r>
      <w:r w:rsidR="00D725ED" w:rsidRPr="00E547E2">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D725ED" w:rsidRPr="00E547E2">
        <w:rPr>
          <w:rFonts w:ascii="Cambria Math" w:hAnsi="Cambria Math" w:cs="Cambria Math"/>
        </w:rPr>
        <w:instrText>∼</w:instrText>
      </w:r>
      <w:r w:rsidR="00D725ED" w:rsidRPr="00E547E2">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1729F5" w:rsidRPr="00E547E2">
        <w:fldChar w:fldCharType="separate"/>
      </w:r>
      <w:r w:rsidR="001729F5" w:rsidRPr="00E547E2">
        <w:rPr>
          <w:noProof/>
        </w:rPr>
        <w:t>(Sakaguchi et al., 2020)</w:t>
      </w:r>
      <w:r w:rsidR="001729F5" w:rsidRPr="00E547E2">
        <w:fldChar w:fldCharType="end"/>
      </w:r>
      <w:r w:rsidR="00A51C67" w:rsidRPr="00E547E2">
        <w:t xml:space="preserve">, PIQA </w:t>
      </w:r>
      <w:r w:rsidR="00D725ED" w:rsidRPr="00E547E2">
        <w:fldChar w:fldCharType="begin" w:fldLock="1"/>
      </w:r>
      <w:r w:rsidR="001363C1" w:rsidRPr="00E547E2">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1363C1" w:rsidRPr="00E547E2">
        <w:rPr>
          <w:rFonts w:ascii="Cambria Math" w:hAnsi="Cambria Math" w:cs="Cambria Math"/>
        </w:rPr>
        <w:instrText>∼</w:instrText>
      </w:r>
      <w:r w:rsidR="001363C1" w:rsidRPr="00E547E2">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D725ED" w:rsidRPr="00E547E2">
        <w:fldChar w:fldCharType="separate"/>
      </w:r>
      <w:r w:rsidR="00D725ED" w:rsidRPr="00E547E2">
        <w:rPr>
          <w:noProof/>
        </w:rPr>
        <w:t>(Bisk et al., 2020)</w:t>
      </w:r>
      <w:r w:rsidR="00D725ED" w:rsidRPr="00E547E2">
        <w:fldChar w:fldCharType="end"/>
      </w:r>
      <w:r w:rsidR="00A51C67" w:rsidRPr="00E547E2">
        <w:t>, SIQA</w:t>
      </w:r>
      <w:r w:rsidR="001363C1" w:rsidRPr="00E547E2">
        <w:t xml:space="preserve"> </w:t>
      </w:r>
      <w:r w:rsidR="001363C1" w:rsidRPr="00E547E2">
        <w:fldChar w:fldCharType="begin" w:fldLock="1"/>
      </w:r>
      <w:r w:rsidR="000A4C8F" w:rsidRPr="00E547E2">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1363C1" w:rsidRPr="00E547E2">
        <w:fldChar w:fldCharType="separate"/>
      </w:r>
      <w:r w:rsidR="001363C1" w:rsidRPr="00E547E2">
        <w:rPr>
          <w:noProof/>
        </w:rPr>
        <w:t>(Sap et al., 2019)</w:t>
      </w:r>
      <w:r w:rsidR="001363C1" w:rsidRPr="00E547E2">
        <w:fldChar w:fldCharType="end"/>
      </w:r>
      <w:r w:rsidR="001363C1" w:rsidRPr="00E547E2">
        <w:t xml:space="preserve">, </w:t>
      </w:r>
      <w:r w:rsidR="00A51C67" w:rsidRPr="00E547E2">
        <w:t>OpenbookQA</w:t>
      </w:r>
      <w:r w:rsidR="000A4C8F" w:rsidRPr="00E547E2">
        <w:t xml:space="preserve"> </w:t>
      </w:r>
      <w:r w:rsidR="000A4C8F" w:rsidRPr="00E547E2">
        <w:fldChar w:fldCharType="begin" w:fldLock="1"/>
      </w:r>
      <w:r w:rsidR="000A4C8F" w:rsidRPr="00E547E2">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0A4C8F" w:rsidRPr="00E547E2">
        <w:fldChar w:fldCharType="separate"/>
      </w:r>
      <w:r w:rsidR="000A4C8F" w:rsidRPr="00E547E2">
        <w:rPr>
          <w:noProof/>
        </w:rPr>
        <w:t>(Mihaylov et al., 2018)</w:t>
      </w:r>
      <w:r w:rsidR="000A4C8F" w:rsidRPr="00E547E2">
        <w:fldChar w:fldCharType="end"/>
      </w:r>
      <w:r w:rsidR="00A51C67" w:rsidRPr="00E547E2">
        <w:t>, ARC-Easy, ARC-Challenge</w:t>
      </w:r>
      <w:r w:rsidR="000A4C8F" w:rsidRPr="00E547E2">
        <w:t xml:space="preserve"> </w:t>
      </w:r>
      <w:r w:rsidR="000A4C8F" w:rsidRPr="00E547E2">
        <w:fldChar w:fldCharType="begin" w:fldLock="1"/>
      </w:r>
      <w:r w:rsidR="006512BF" w:rsidRPr="00E547E2">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0A4C8F" w:rsidRPr="00E547E2">
        <w:fldChar w:fldCharType="separate"/>
      </w:r>
      <w:r w:rsidR="006512BF" w:rsidRPr="00E547E2">
        <w:rPr>
          <w:noProof/>
        </w:rPr>
        <w:t>(P. Clark et al., 2018)</w:t>
      </w:r>
      <w:r w:rsidR="000A4C8F" w:rsidRPr="00E547E2">
        <w:fldChar w:fldCharType="end"/>
      </w:r>
      <w:r w:rsidR="00A51C67" w:rsidRPr="00E547E2">
        <w:t xml:space="preserve">, CommonsenseQA </w:t>
      </w:r>
      <w:r w:rsidR="000A4C8F" w:rsidRPr="00E547E2">
        <w:fldChar w:fldCharType="begin" w:fldLock="1"/>
      </w:r>
      <w:r w:rsidR="00155578" w:rsidRPr="00E547E2">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0A4C8F" w:rsidRPr="00E547E2">
        <w:fldChar w:fldCharType="separate"/>
      </w:r>
      <w:r w:rsidR="000A4C8F" w:rsidRPr="00E547E2">
        <w:rPr>
          <w:noProof/>
        </w:rPr>
        <w:t>(Talmor et al., 2019)</w:t>
      </w:r>
      <w:r w:rsidR="000A4C8F" w:rsidRPr="00E547E2">
        <w:fldChar w:fldCharType="end"/>
      </w:r>
    </w:p>
    <w:p w14:paraId="6884CD75" w14:textId="0C502940" w:rsidR="00A51C67" w:rsidRPr="00E547E2" w:rsidRDefault="00E547E2" w:rsidP="002A6F34">
      <w:pPr>
        <w:pStyle w:val="ListParagraph"/>
        <w:numPr>
          <w:ilvl w:val="0"/>
          <w:numId w:val="9"/>
        </w:numPr>
      </w:pPr>
      <w:r w:rsidRPr="00E547E2">
        <w:rPr>
          <w:b/>
          <w:bCs w:val="0"/>
        </w:rPr>
        <w:t xml:space="preserve">Pengetahuan Dunia </w:t>
      </w:r>
      <w:r w:rsidR="00A51C67" w:rsidRPr="00E547E2">
        <w:rPr>
          <w:b/>
          <w:bCs w:val="0"/>
        </w:rPr>
        <w:t>(5-shot):</w:t>
      </w:r>
      <w:r w:rsidR="00A51C67" w:rsidRPr="00E547E2">
        <w:t xml:space="preserve"> NaturalQuestions</w:t>
      </w:r>
      <w:r w:rsidR="00155578" w:rsidRPr="00E547E2">
        <w:t xml:space="preserve"> </w:t>
      </w:r>
      <w:r w:rsidR="00155578" w:rsidRPr="00E547E2">
        <w:fldChar w:fldCharType="begin" w:fldLock="1"/>
      </w:r>
      <w:r w:rsidR="00155578" w:rsidRPr="00E547E2">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155578" w:rsidRPr="00E547E2">
        <w:fldChar w:fldCharType="separate"/>
      </w:r>
      <w:r w:rsidR="00155578" w:rsidRPr="00E547E2">
        <w:rPr>
          <w:noProof/>
        </w:rPr>
        <w:t>(Kwiatkowski et al., 2019)</w:t>
      </w:r>
      <w:r w:rsidR="00155578" w:rsidRPr="00E547E2">
        <w:fldChar w:fldCharType="end"/>
      </w:r>
      <w:r w:rsidR="00A51C67" w:rsidRPr="00E547E2">
        <w:t xml:space="preserve">, TriviaQA </w:t>
      </w:r>
      <w:r w:rsidR="00155578" w:rsidRPr="00E547E2">
        <w:fldChar w:fldCharType="begin" w:fldLock="1"/>
      </w:r>
      <w:r w:rsidR="006512BF" w:rsidRPr="00E547E2">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155578" w:rsidRPr="00E547E2">
        <w:fldChar w:fldCharType="separate"/>
      </w:r>
      <w:r w:rsidR="00155578" w:rsidRPr="00E547E2">
        <w:rPr>
          <w:noProof/>
        </w:rPr>
        <w:t>(Joshi et al., 2017)</w:t>
      </w:r>
      <w:r w:rsidR="00155578" w:rsidRPr="00E547E2">
        <w:fldChar w:fldCharType="end"/>
      </w:r>
    </w:p>
    <w:p w14:paraId="1D56DA77" w14:textId="44A61162" w:rsidR="00A51C67" w:rsidRPr="00E547E2" w:rsidRDefault="00E547E2" w:rsidP="002A6F34">
      <w:pPr>
        <w:pStyle w:val="ListParagraph"/>
        <w:numPr>
          <w:ilvl w:val="0"/>
          <w:numId w:val="9"/>
        </w:numPr>
      </w:pPr>
      <w:r w:rsidRPr="00E547E2">
        <w:rPr>
          <w:b/>
          <w:bCs w:val="0"/>
        </w:rPr>
        <w:t xml:space="preserve">Pemahaman Membaca </w:t>
      </w:r>
      <w:r w:rsidR="00A51C67" w:rsidRPr="00E547E2">
        <w:rPr>
          <w:b/>
          <w:bCs w:val="0"/>
        </w:rPr>
        <w:t>(0-shot)</w:t>
      </w:r>
      <w:r w:rsidR="00A51C67" w:rsidRPr="00E547E2">
        <w:t xml:space="preserve">: BoolQ </w:t>
      </w:r>
      <w:r w:rsidR="006512BF" w:rsidRPr="00E547E2">
        <w:fldChar w:fldCharType="begin" w:fldLock="1"/>
      </w:r>
      <w:r w:rsidR="006512BF" w:rsidRPr="00E547E2">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6512BF" w:rsidRPr="00E547E2">
        <w:fldChar w:fldCharType="separate"/>
      </w:r>
      <w:r w:rsidR="006512BF" w:rsidRPr="00E547E2">
        <w:rPr>
          <w:noProof/>
        </w:rPr>
        <w:t>(C. Clark et al., 2019)</w:t>
      </w:r>
      <w:r w:rsidR="006512BF" w:rsidRPr="00E547E2">
        <w:fldChar w:fldCharType="end"/>
      </w:r>
      <w:r w:rsidR="00A51C67" w:rsidRPr="00E547E2">
        <w:t xml:space="preserve">, QuAC </w:t>
      </w:r>
      <w:r w:rsidR="006512BF" w:rsidRPr="00E547E2">
        <w:fldChar w:fldCharType="begin" w:fldLock="1"/>
      </w:r>
      <w:r w:rsidR="003A25C9" w:rsidRPr="00E547E2">
        <w:instrText>ADDIN CSL_CITATION {"citationItems":[{"id":"ITEM-1","itemData":{"DOI":"10.18653/v1/d18-1241","ISBN":"9781948087841","abstract":"We present QuAC, a dataset for Question Answering in Context that contains 14K information-seeking QA dialogs (100K questions in total). The dialogs involve two crowd workers: (1) a student who poses a sequence of freeform questions to learn as much as possible about a hidden Wikipedia text, and (2) a teacher who answers the questions by providing short excerpts from the text. QuAC introduces challenges not found in existing machine comprehension datasets: its questions are often more open-ended, unanswerable, or only meaningful within the dialog context, as we show in a detailed qualitative evaluation. We also report results for a number of reference models, including a recently state-of-the-art reading comprehension architecture extended to model dialog context. Our best model underperforms humans by 20 F1, suggesting that there is significant room for future work on this data. Dataset, baseline, and leaderboard available at http://quac.ai.","author":[{"dropping-particle":"","family":"Choi","given":"Eunsol","non-dropping-particle":"","parse-names":false,"suffix":""},{"dropping-particle":"","family":"He","given":"He","non-dropping-particle":"","parse-names":false,"suffix":""},{"dropping-particle":"","family":"Iyyer","given":"Mohit","non-dropping-particle":"","parse-names":false,"suffix":""},{"dropping-particle":"","family":"Yatskar","given":"Mark","non-dropping-particle":"","parse-names":false,"suffix":""},{"dropping-particle":"","family":"Yih","given":"Wen Tau","non-dropping-particle":"","parse-names":false,"suffix":""},{"dropping-particle":"","family":"Choi","given":"Yejin","non-dropping-particle":"","parse-names":false,"suffix":""},{"dropping-particle":"","family":"Liang","given":"Percy","non-dropping-particle":"","parse-names":false,"suffix":""},{"dropping-particle":"","family":"Zettlemoyer","given":"Luke","non-dropping-particle":"","parse-names":false,"suffix":""}],"container-title":"Proceedings of the 2018 Conference on Empirical Methods in Natural Language Processing, EMNLP 2018","id":"ITEM-1","issued":{"date-parts":[["2018"]]},"page":"2174-2184","title":"QUAC: Question answering in context","type":"article-journal"},"uris":["http://www.mendeley.com/documents/?uuid=74ff2e29-b77e-4eaf-b2bc-49fa6da00018"]}],"mendeley":{"formattedCitation":"(Choi et al., 2018)","plainTextFormattedCitation":"(Choi et al., 2018)","previouslyFormattedCitation":"(Choi et al., 2018)"},"properties":{"noteIndex":0},"schema":"https://github.com/citation-style-language/schema/raw/master/csl-citation.json"}</w:instrText>
      </w:r>
      <w:r w:rsidR="006512BF" w:rsidRPr="00E547E2">
        <w:fldChar w:fldCharType="separate"/>
      </w:r>
      <w:r w:rsidR="006512BF" w:rsidRPr="00E547E2">
        <w:rPr>
          <w:noProof/>
        </w:rPr>
        <w:t>(Choi et al., 2018)</w:t>
      </w:r>
      <w:r w:rsidR="006512BF" w:rsidRPr="00E547E2">
        <w:fldChar w:fldCharType="end"/>
      </w:r>
    </w:p>
    <w:p w14:paraId="282FB25C" w14:textId="450C9A2B" w:rsidR="00A51C67" w:rsidRPr="00E547E2" w:rsidRDefault="00E547E2" w:rsidP="002A6F34">
      <w:pPr>
        <w:pStyle w:val="ListParagraph"/>
        <w:numPr>
          <w:ilvl w:val="0"/>
          <w:numId w:val="9"/>
        </w:numPr>
      </w:pPr>
      <w:r w:rsidRPr="00E547E2">
        <w:rPr>
          <w:b/>
          <w:bCs w:val="0"/>
        </w:rPr>
        <w:t>Matematika</w:t>
      </w:r>
      <w:r w:rsidR="00A51C67" w:rsidRPr="00E547E2">
        <w:t xml:space="preserve">: GSM8K </w:t>
      </w:r>
      <w:r w:rsidR="003A25C9" w:rsidRPr="00E547E2">
        <w:fldChar w:fldCharType="begin" w:fldLock="1"/>
      </w:r>
      <w:r w:rsidR="003A25C9" w:rsidRPr="00E547E2">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3A25C9" w:rsidRPr="00E547E2">
        <w:fldChar w:fldCharType="separate"/>
      </w:r>
      <w:r w:rsidR="003A25C9" w:rsidRPr="00E547E2">
        <w:rPr>
          <w:noProof/>
        </w:rPr>
        <w:t>(Cobbe et al., 2021)</w:t>
      </w:r>
      <w:r w:rsidR="003A25C9" w:rsidRPr="00E547E2">
        <w:fldChar w:fldCharType="end"/>
      </w:r>
      <w:r w:rsidR="00A51C67" w:rsidRPr="00E547E2">
        <w:t xml:space="preserve"> (8-shot) </w:t>
      </w:r>
      <w:r w:rsidRPr="00E547E2">
        <w:t xml:space="preserve">dengan </w:t>
      </w:r>
      <w:r w:rsidR="00A51C67" w:rsidRPr="00E547E2">
        <w:t xml:space="preserve">maj@8 </w:t>
      </w:r>
      <w:r w:rsidR="00B003F2" w:rsidRPr="00E547E2">
        <w:t xml:space="preserve">dan Matematika </w:t>
      </w:r>
      <w:r w:rsidR="003A25C9" w:rsidRPr="00E547E2">
        <w:fldChar w:fldCharType="begin" w:fldLock="1"/>
      </w:r>
      <w:r w:rsidR="00127D1B" w:rsidRPr="00E547E2">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3A25C9" w:rsidRPr="00E547E2">
        <w:fldChar w:fldCharType="separate"/>
      </w:r>
      <w:r w:rsidR="00141D13" w:rsidRPr="00E547E2">
        <w:rPr>
          <w:noProof/>
        </w:rPr>
        <w:t>(Hendrycks, Burns, Kadavath, et al., 2021)</w:t>
      </w:r>
      <w:r w:rsidR="003A25C9" w:rsidRPr="00E547E2">
        <w:fldChar w:fldCharType="end"/>
      </w:r>
      <w:r w:rsidR="003A25C9" w:rsidRPr="00E547E2">
        <w:t xml:space="preserve"> </w:t>
      </w:r>
      <w:r w:rsidR="00A51C67" w:rsidRPr="00E547E2">
        <w:t xml:space="preserve">(4-shot) </w:t>
      </w:r>
      <w:r w:rsidR="00B003F2" w:rsidRPr="00E547E2">
        <w:t xml:space="preserve">dengan </w:t>
      </w:r>
      <w:r w:rsidR="00A51C67" w:rsidRPr="00E547E2">
        <w:t>maj@4</w:t>
      </w:r>
    </w:p>
    <w:p w14:paraId="693558D6" w14:textId="42EBFA29" w:rsidR="00A51C67" w:rsidRPr="00E547E2" w:rsidRDefault="00B003F2" w:rsidP="002A6F34">
      <w:pPr>
        <w:pStyle w:val="ListParagraph"/>
        <w:numPr>
          <w:ilvl w:val="0"/>
          <w:numId w:val="9"/>
        </w:numPr>
      </w:pPr>
      <w:r w:rsidRPr="00E547E2">
        <w:rPr>
          <w:b/>
          <w:bCs w:val="0"/>
        </w:rPr>
        <w:t>Kode</w:t>
      </w:r>
      <w:r w:rsidR="00A51C67" w:rsidRPr="00E547E2">
        <w:t xml:space="preserve">: Humaneval </w:t>
      </w:r>
      <w:r w:rsidR="00B80639" w:rsidRPr="00E547E2">
        <w:fldChar w:fldCharType="begin" w:fldLock="1"/>
      </w:r>
      <w:r w:rsidR="00B80639" w:rsidRPr="00E547E2">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B80639" w:rsidRPr="00E547E2">
        <w:fldChar w:fldCharType="separate"/>
      </w:r>
      <w:r w:rsidR="00B80639" w:rsidRPr="00E547E2">
        <w:rPr>
          <w:noProof/>
        </w:rPr>
        <w:t>(Chen et al., 2021)</w:t>
      </w:r>
      <w:r w:rsidR="00B80639" w:rsidRPr="00E547E2">
        <w:fldChar w:fldCharType="end"/>
      </w:r>
      <w:r w:rsidR="00B80639" w:rsidRPr="00E547E2">
        <w:t xml:space="preserve"> </w:t>
      </w:r>
      <w:r w:rsidR="00A51C67" w:rsidRPr="00E547E2">
        <w:t xml:space="preserve">(0-shot) </w:t>
      </w:r>
      <w:r w:rsidRPr="00E547E2">
        <w:t xml:space="preserve">dan </w:t>
      </w:r>
      <w:r w:rsidR="00A51C67" w:rsidRPr="00E547E2">
        <w:t xml:space="preserve">MBPP </w:t>
      </w:r>
      <w:r w:rsidR="00B80639" w:rsidRPr="00E547E2">
        <w:fldChar w:fldCharType="begin" w:fldLock="1"/>
      </w:r>
      <w:r w:rsidR="00141D13" w:rsidRPr="00E547E2">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B80639" w:rsidRPr="00E547E2">
        <w:fldChar w:fldCharType="separate"/>
      </w:r>
      <w:r w:rsidR="00B80639" w:rsidRPr="00E547E2">
        <w:rPr>
          <w:noProof/>
        </w:rPr>
        <w:t>(Austin et al., 2021)</w:t>
      </w:r>
      <w:r w:rsidR="00B80639" w:rsidRPr="00E547E2">
        <w:fldChar w:fldCharType="end"/>
      </w:r>
      <w:r w:rsidR="00A51C67" w:rsidRPr="00E547E2">
        <w:t xml:space="preserve"> (3-shot)</w:t>
      </w:r>
    </w:p>
    <w:p w14:paraId="698FBB17" w14:textId="655E9672" w:rsidR="00A51C67" w:rsidRPr="00E547E2" w:rsidRDefault="00E547E2" w:rsidP="00D872AE">
      <w:pPr>
        <w:pStyle w:val="ListParagraph"/>
        <w:numPr>
          <w:ilvl w:val="0"/>
          <w:numId w:val="9"/>
        </w:numPr>
        <w:spacing w:after="240"/>
      </w:pPr>
      <w:r w:rsidRPr="00E547E2">
        <w:rPr>
          <w:b/>
          <w:bCs w:val="0"/>
        </w:rPr>
        <w:t>Hasil agregat populer</w:t>
      </w:r>
      <w:r w:rsidR="00A51C67" w:rsidRPr="00E547E2">
        <w:t xml:space="preserve">: MMLU </w:t>
      </w:r>
      <w:r w:rsidR="00141D13" w:rsidRPr="00E547E2">
        <w:fldChar w:fldCharType="begin" w:fldLock="1"/>
      </w:r>
      <w:r w:rsidR="00127D1B" w:rsidRPr="00E547E2">
        <w:instrText>ADDIN CSL_CITATION {"citationItems":[{"id":"ITEM-1","itemData":{"abstract":"We propose a new test to measure a text model's multitask accuracy. The test covers 57 tasks including elementary mathematics, US history, computer science, law, and more. To attain high accuracy on this test, models must possess extensive world knowledge and problem solving ability. We find that while most recent models have near random-chance accuracy, the very largest GPT-3 model improves over random chance by almost 20 percentage points on average. However, on every one of the 57 tasks, the best models still need substantial improvements before they can reach expert-level accuracy. Models also have lopsided performance and frequently do not know when they are wrong. Worse, they still have near-random accuracy on some socially important subjects such as morality and law. By comprehensively evaluating the breadth and depth of a model's academic and professional understanding, our test can be used to analyze models across many tasks and to identify important shortcomings.","author":[{"dropping-particle":"","family":"Hendrycks","given":"Dan","non-dropping-particle":"","parse-names":false,"suffix":""},{"dropping-particle":"","family":"Burns","given":"Collin","non-dropping-particle":"","parse-names":false,"suffix":""},{"dropping-particle":"","family":"Basart","given":"Steven","non-dropping-particle":"","parse-names":false,"suffix":""},{"dropping-particle":"","family":"Zou","given":"Andy","non-dropping-particle":"","parse-names":false,"suffix":""},{"dropping-particle":"","family":"Mazeika","given":"Mantas","non-dropping-particle":"","parse-names":false,"suffix":""},{"dropping-particle":"","family":"Song","given":"Dawn","non-dropping-particle":"","parse-names":false,"suffix":""},{"dropping-particle":"","family":"Steinhardt","given":"Jacob","non-dropping-particle":"","parse-names":false,"suffix":""}],"container-title":"ICLR 2021 - 9th International Conference on Learning Representations","id":"ITEM-1","issued":{"date-parts":[["2021"]]},"title":"Measuring Massive Multitask Language Understanding","type":"article-journal"},"uris":["http://www.mendeley.com/documents/?uuid=14f4373d-7b35-4f36-aac5-23a09c1f60a8"]}],"mendeley":{"formattedCitation":"(Hendrycks, Burns, Basart, et al., 2021)","plainTextFormattedCitation":"(Hendrycks, Burns, Basart, et al., 2021)","previouslyFormattedCitation":"(Hendrycks, Burns, Basart, et al., 2021)"},"properties":{"noteIndex":0},"schema":"https://github.com/citation-style-language/schema/raw/master/csl-citation.json"}</w:instrText>
      </w:r>
      <w:r w:rsidR="00141D13" w:rsidRPr="00E547E2">
        <w:fldChar w:fldCharType="separate"/>
      </w:r>
      <w:r w:rsidR="00141D13" w:rsidRPr="00E547E2">
        <w:rPr>
          <w:noProof/>
        </w:rPr>
        <w:t>(Hendrycks, Burns, Basart, et al., 2021)</w:t>
      </w:r>
      <w:r w:rsidR="00141D13" w:rsidRPr="00E547E2">
        <w:fldChar w:fldCharType="end"/>
      </w:r>
      <w:r w:rsidR="00A51C67" w:rsidRPr="00E547E2">
        <w:t xml:space="preserve"> (5-shot), BBH </w:t>
      </w:r>
      <w:r w:rsidR="00127D1B" w:rsidRPr="00E547E2">
        <w:fldChar w:fldCharType="begin" w:fldLock="1"/>
      </w:r>
      <w:r w:rsidR="002B61A4" w:rsidRPr="00E547E2">
        <w:instrText>ADDIN CSL_CITATION {"citationItems":[{"id":"ITEM-1","itemData":{"DOI":"10.18653/v1/2023.findings-acl.824","ISBN":"9781959429623","ISSN":"0736587X","abstract":"BIG-Bench (Srivastava et al., 2022) is a diverse evaluation suite that focuses on tasks believed to be beyond the capabilities of current language models. Language models have already made good progress on this benchmark, with the best model in the BIG-Bench paper outperforming average reported human-rater results on 65% of the BIG-Bench tasks via few-shot prompting. But on what tasks do language models fall short of average human-rater performance, and are those tasks actually unsolvable by current language models? In this work, we focus on a suite of 23 challenging BIG-Bench tasks which we call BIG-Bench Hard (BBH). These are the tasks for which prior language model evaluations did not outperform the average human-rater. We find that applying chain-of-thought (CoT) prompting to BBH tasks enables PaLM to surpass the average human-rater performance on 10 of the 23 tasks, and Codex to surpass the average human-rater performance on 17 of the 23 tasks. Since many tasks in BBH require multi-step reasoning, few-shot prompting without CoT, as done in the BIG-Bench evaluations, substantially underestimates the best performance and capabilities of language models, which is better captured via CoT prompting. As further analysis, we explore the interaction between CoT and model scale on BBH, finding that CoT enables emergent task performance on several BBH tasks with otherwise flat scaling curves.","author":[{"dropping-particle":"","family":"Suzgun","given":"Mirac","non-dropping-particle":"","parse-names":false,"suffix":""},{"dropping-particle":"","family":"Scales","given":"Nathan","non-dropping-particle":"","parse-names":false,"suffix":""},{"dropping-particle":"","family":"Schärli","given":"Nathanael","non-dropping-particle":"","parse-names":false,"suffix":""},{"dropping-particle":"","family":"Gehrmann","given":"Sebastian","non-dropping-particle":"","parse-names":false,"suffix":""},{"dropping-particle":"","family":"Tay","given":"Yi","non-dropping-particle":"","parse-names":false,"suffix":""},{"dropping-particle":"","family":"Chung","given":"Hyung Won","non-dropping-particle":"","parse-names":false,"suffix":""},{"dropping-particle":"","family":"Chowdhery","given":"Aakanksha","non-dropping-particle":"","parse-names":false,"suffix":""},{"dropping-particle":"V.","family":"Le","given":"Quoc","non-dropping-particle":"","parse-names":false,"suffix":""},{"dropping-particle":"","family":"Chi","given":"Ed H.","non-dropping-particle":"","parse-names":false,"suffix":""},{"dropping-particle":"","family":"Zhou","given":"Denny","non-dropping-particle":"","parse-names":false,"suffix":""},{"dropping-particle":"","family":"Wei","given":"Jason","non-dropping-particle":"","parse-names":false,"suffix":""}],"container-title":"Proceedings of the Annual Meeting of the Association for Computational Linguistics","id":"ITEM-1","issued":{"date-parts":[["2023"]]},"page":"13003-13051","title":"Challenging BIG-Bench Tasks and Whether Chain-of-Thought Can Solve Them","type":"article-journal"},"uris":["http://www.mendeley.com/documents/?uuid=634421e0-0423-45bf-aa64-cec2134f36b1"]}],"mendeley":{"formattedCitation":"(Suzgun et al., 2023)","plainTextFormattedCitation":"(Suzgun et al., 2023)","previouslyFormattedCitation":"(Suzgun et al., 2023)"},"properties":{"noteIndex":0},"schema":"https://github.com/citation-style-language/schema/raw/master/csl-citation.json"}</w:instrText>
      </w:r>
      <w:r w:rsidR="00127D1B" w:rsidRPr="00E547E2">
        <w:fldChar w:fldCharType="separate"/>
      </w:r>
      <w:r w:rsidR="00127D1B" w:rsidRPr="00E547E2">
        <w:rPr>
          <w:noProof/>
        </w:rPr>
        <w:t>(Suzgun et al., 2023)</w:t>
      </w:r>
      <w:r w:rsidR="00127D1B" w:rsidRPr="00E547E2">
        <w:fldChar w:fldCharType="end"/>
      </w:r>
      <w:r w:rsidR="00127D1B" w:rsidRPr="00E547E2">
        <w:t xml:space="preserve"> </w:t>
      </w:r>
      <w:r w:rsidR="00A51C67" w:rsidRPr="00E547E2">
        <w:t xml:space="preserve">(3-shot), </w:t>
      </w:r>
      <w:r w:rsidR="00B003F2" w:rsidRPr="00E547E2">
        <w:t xml:space="preserve">dan </w:t>
      </w:r>
      <w:r w:rsidR="00A51C67" w:rsidRPr="00E547E2">
        <w:t xml:space="preserve">AGI Eval </w:t>
      </w:r>
      <w:r w:rsidR="002B61A4" w:rsidRPr="00E547E2">
        <w:fldChar w:fldCharType="begin" w:fldLock="1"/>
      </w:r>
      <w:r w:rsidR="00707262" w:rsidRPr="00E547E2">
        <w:instrText>ADDIN CSL_CITATION {"citationItems":[{"id":"ITEM-1","itemData":{"abstract":"Evaluating the general abilities of foundation models to tackle human-level tasks is a vital aspect of their development and application in the pursuit of Artificial General Intelligence (AGI). Traditional benchmarks, which rely on artificial datasets, may not accurately represent human-level capabilities. In this paper, we introduce AGIEval, a novel benchmark specifically designed to assess foundation model in the context of human-centric standardized exams, such as college entrance exams, law school admission tests, math competitions, and lawyer qualification tests. We evaluate several state-of-the-art foundation models, including GPT-4, ChatGPT, and Text-Davinci-003, using this benchmark. Impressively, GPT-4 surpasses average human performance on SAT, LSAT, and math competitions, attaining a 95% accuracy rate on the SAT Math test and a 92.5% accuracy on the English test of the Chinese national college entrance exam. This demonstrates the extraordinary performance of contemporary foundation models. In contrast, we also find that GPT-4 is less proficient in tasks that require complex reasoning or specific domain knowledge. Our comprehensive analyses of model capabilities (understanding, knowledge, reasoning, and calculation) reveal these models' strengths and limitations, providing valuable insights into future directions for enhancing their general capabilities. By concentrating on tasks pertinent to human cognition and decision-making, our benchmark delivers a more meaningful and robust evaluation of foundation models' performance in real-world scenarios. The data, code, and all model outputs are released in https://github.com/ruixiangcui/AGIEval.","author":[{"dropping-particle":"","family":"Zhong","given":"Wanjun","non-dropping-particle":"","parse-names":false,"suffix":""},{"dropping-particle":"","family":"Cui","given":"Ruixiang","non-dropping-particle":"","parse-names":false,"suffix":""},{"dropping-particle":"","family":"Guo","given":"Yiduo","non-dropping-particle":"","parse-names":false,"suffix":""},{"dropping-particle":"","family":"Liang","given":"Yaobo","non-dropping-particle":"","parse-names":false,"suffix":""},{"dropping-particle":"","family":"Lu","given":"Shuai","non-dropping-particle":"","parse-names":false,"suffix":""},{"dropping-particle":"","family":"Wang","given":"Yanlin","non-dropping-particle":"","parse-names":false,"suffix":""},{"dropping-particle":"","family":"Saied","given":"Amin","non-dropping-particle":"","parse-names":false,"suffix":""},{"dropping-particle":"","family":"Chen","given":"Weizhu","non-dropping-particle":"","parse-names":false,"suffix":""},{"dropping-particle":"","family":"Duan","given":"Nan","non-dropping-particle":"","parse-names":false,"suffix":""}],"id":"ITEM-1","issued":{"date-parts":[["2023"]]},"title":"AGIEval: A Human-Centric Benchmark for Evaluating Foundation Models","type":"article-journal"},"uris":["http://www.mendeley.com/documents/?uuid=d94d9584-c787-4305-862e-4e4602153fe4"]}],"mendeley":{"formattedCitation":"(Zhong et al., 2023)","plainTextFormattedCitation":"(Zhong et al., 2023)","previouslyFormattedCitation":"(Zhong et al., 2023)"},"properties":{"noteIndex":0},"schema":"https://github.com/citation-style-language/schema/raw/master/csl-citation.json"}</w:instrText>
      </w:r>
      <w:r w:rsidR="002B61A4" w:rsidRPr="00E547E2">
        <w:fldChar w:fldCharType="separate"/>
      </w:r>
      <w:r w:rsidR="002B61A4" w:rsidRPr="00E547E2">
        <w:rPr>
          <w:noProof/>
        </w:rPr>
        <w:t>(Zhong et al., 2023)</w:t>
      </w:r>
      <w:r w:rsidR="002B61A4" w:rsidRPr="00E547E2">
        <w:fldChar w:fldCharType="end"/>
      </w:r>
      <w:r w:rsidR="002B61A4" w:rsidRPr="00E547E2">
        <w:t xml:space="preserve"> </w:t>
      </w:r>
      <w:r w:rsidR="00A51C67" w:rsidRPr="00E547E2">
        <w:t xml:space="preserve">(3-5-shot, </w:t>
      </w:r>
      <w:r w:rsidR="00761D72" w:rsidRPr="00E547E2">
        <w:t>Hanya pertanyaan pilihan ganda bahasa Inggris</w:t>
      </w:r>
      <w:r w:rsidR="00A51C67" w:rsidRPr="00E547E2">
        <w:t>)</w:t>
      </w:r>
    </w:p>
    <w:p w14:paraId="09386CB7" w14:textId="1E34648A" w:rsidR="00B42F95" w:rsidRPr="00A25460" w:rsidRDefault="00B42F95" w:rsidP="00A11550">
      <w:pPr>
        <w:spacing w:line="360" w:lineRule="auto"/>
        <w:ind w:firstLine="207"/>
        <w:jc w:val="both"/>
      </w:pPr>
      <w:r w:rsidRPr="00A25460">
        <w:t xml:space="preserve">Semua model dievaluasi ulang pada semua metrik dengan jalur evaluasi untuk perbandingan yang akurat. Mistral 7B secara signifikan mengungguli Llama 2 7B dan Llama 2 13B di semua benchmark. Ia juga jauh lebih unggul dari Llama 1 34B dalam </w:t>
      </w:r>
      <w:r w:rsidRPr="00A25460">
        <w:lastRenderedPageBreak/>
        <w:t xml:space="preserve">matematika, pembuatan kode, dan tolok ukur penalaran. Performa secara detail model Mistral 7B dengan </w:t>
      </w:r>
      <w:r w:rsidR="000D241B" w:rsidRPr="00A25460">
        <w:t xml:space="preserve">model </w:t>
      </w:r>
      <w:r w:rsidRPr="00A25460">
        <w:t>Llama</w:t>
      </w:r>
      <w:r w:rsidR="000677FC" w:rsidRPr="00A25460">
        <w:t xml:space="preserve"> </w:t>
      </w:r>
      <w:r w:rsidRPr="00A25460">
        <w:t>2</w:t>
      </w:r>
      <w:r w:rsidR="004857BE" w:rsidRPr="00A25460">
        <w:t xml:space="preserve"> di beberapa versi</w:t>
      </w:r>
      <w:r w:rsidRPr="00A25460">
        <w:t xml:space="preserve"> dalam menjalankan semua evaluasi model dapat dilihat pada </w:t>
      </w:r>
      <w:r w:rsidRPr="00A25460">
        <w:fldChar w:fldCharType="begin"/>
      </w:r>
      <w:r w:rsidRPr="00A25460">
        <w:instrText xml:space="preserve"> REF _Ref163394814 \h  \* MERGEFORMAT </w:instrText>
      </w:r>
      <w:r w:rsidRPr="00A25460">
        <w:fldChar w:fldCharType="separate"/>
      </w:r>
      <w:r w:rsidR="008B0E2C" w:rsidRPr="00A25460">
        <w:t xml:space="preserve">Gambar </w:t>
      </w:r>
      <w:r w:rsidR="008B0E2C">
        <w:rPr>
          <w:noProof/>
        </w:rPr>
        <w:t>2.1</w:t>
      </w:r>
      <w:r w:rsidRPr="00A25460">
        <w:fldChar w:fldCharType="end"/>
      </w:r>
      <w:r w:rsidR="00044EC7" w:rsidRPr="00A25460">
        <w:rPr>
          <w:lang w:val="en-US"/>
        </w:rPr>
        <w:t xml:space="preserve"> </w:t>
      </w:r>
      <w:r w:rsidR="00044EC7" w:rsidRPr="00A25460">
        <w:rPr>
          <w:lang w:val="en-US"/>
        </w:rPr>
        <w:fldChar w:fldCharType="begin" w:fldLock="1"/>
      </w:r>
      <w:r w:rsidR="00B67481" w:rsidRPr="00A25460">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044EC7" w:rsidRPr="00A25460">
        <w:rPr>
          <w:lang w:val="en-US"/>
        </w:rPr>
        <w:fldChar w:fldCharType="separate"/>
      </w:r>
      <w:r w:rsidR="00044EC7" w:rsidRPr="00A25460">
        <w:rPr>
          <w:noProof/>
          <w:lang w:val="en-US"/>
        </w:rPr>
        <w:t>(Jiang et al., 2023)</w:t>
      </w:r>
      <w:r w:rsidR="00044EC7" w:rsidRPr="00A25460">
        <w:rPr>
          <w:lang w:val="en-US"/>
        </w:rPr>
        <w:fldChar w:fldCharType="end"/>
      </w:r>
      <w:r w:rsidRPr="00A25460">
        <w:t>.</w:t>
      </w:r>
    </w:p>
    <w:p w14:paraId="33D65074" w14:textId="77777777" w:rsidR="00637F02" w:rsidRPr="00A25460" w:rsidRDefault="00BB6A0E" w:rsidP="00837C13">
      <w:pPr>
        <w:keepNext/>
        <w:spacing w:line="360" w:lineRule="auto"/>
        <w:jc w:val="center"/>
      </w:pPr>
      <w:r w:rsidRPr="00A25460">
        <w:rPr>
          <w:noProof/>
        </w:rPr>
        <w:drawing>
          <wp:inline distT="0" distB="0" distL="0" distR="0" wp14:anchorId="475F8B41" wp14:editId="1C31A800">
            <wp:extent cx="4051242" cy="1318260"/>
            <wp:effectExtent l="0" t="0" r="6985" b="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0985" cy="1321430"/>
                    </a:xfrm>
                    <a:prstGeom prst="rect">
                      <a:avLst/>
                    </a:prstGeom>
                    <a:noFill/>
                    <a:ln>
                      <a:noFill/>
                    </a:ln>
                  </pic:spPr>
                </pic:pic>
              </a:graphicData>
            </a:graphic>
          </wp:inline>
        </w:drawing>
      </w:r>
    </w:p>
    <w:p w14:paraId="211164D4" w14:textId="7E176CA3" w:rsidR="00B003F2" w:rsidRDefault="00637F02" w:rsidP="005B4E49">
      <w:pPr>
        <w:pStyle w:val="Caption"/>
        <w:spacing w:line="360" w:lineRule="auto"/>
        <w:ind w:left="426" w:hanging="426"/>
        <w:jc w:val="left"/>
        <w:rPr>
          <w:szCs w:val="24"/>
        </w:rPr>
      </w:pPr>
      <w:bookmarkStart w:id="42" w:name="_Ref163394814"/>
      <w:bookmarkStart w:id="43" w:name="_Toc173235035"/>
      <w:r w:rsidRPr="00A25460">
        <w:t xml:space="preserve">Gambar </w:t>
      </w:r>
      <w:r w:rsidR="00D2109F">
        <w:fldChar w:fldCharType="begin"/>
      </w:r>
      <w:r w:rsidR="00D2109F">
        <w:instrText xml:space="preserve"> STYLEREF 1 \s </w:instrText>
      </w:r>
      <w:r w:rsidR="00D2109F">
        <w:fldChar w:fldCharType="separate"/>
      </w:r>
      <w:r w:rsidR="008B0E2C">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1</w:t>
      </w:r>
      <w:r w:rsidR="00D2109F">
        <w:fldChar w:fldCharType="end"/>
      </w:r>
      <w:bookmarkEnd w:id="42"/>
      <w:r w:rsidRPr="00A25460">
        <w:rPr>
          <w:lang w:val="en-US"/>
        </w:rPr>
        <w:t xml:space="preserve"> </w:t>
      </w:r>
      <w:r w:rsidR="00BB6A0E" w:rsidRPr="00A25460">
        <w:rPr>
          <w:szCs w:val="24"/>
        </w:rPr>
        <w:t>Perbandingan performa</w:t>
      </w:r>
      <w:r w:rsidR="00B003F2">
        <w:rPr>
          <w:szCs w:val="24"/>
          <w:lang w:val="en-US"/>
        </w:rPr>
        <w:t xml:space="preserve"> pada Model</w:t>
      </w:r>
      <w:r w:rsidR="00BB6A0E" w:rsidRPr="00A25460">
        <w:rPr>
          <w:szCs w:val="24"/>
        </w:rPr>
        <w:t xml:space="preserve"> Mistral 7B dengan Llama2</w:t>
      </w:r>
      <w:bookmarkEnd w:id="43"/>
    </w:p>
    <w:p w14:paraId="14D6F056" w14:textId="577FC856" w:rsidR="00BB6A0E" w:rsidRPr="00A25460" w:rsidRDefault="00B003F2" w:rsidP="005B4E49">
      <w:pPr>
        <w:pStyle w:val="Caption"/>
        <w:spacing w:line="360" w:lineRule="auto"/>
        <w:ind w:firstLine="1276"/>
        <w:jc w:val="left"/>
        <w:rPr>
          <w:szCs w:val="24"/>
        </w:rPr>
      </w:pPr>
      <w:r>
        <w:rPr>
          <w:szCs w:val="24"/>
        </w:rPr>
        <w:fldChar w:fldCharType="begin" w:fldLock="1"/>
      </w:r>
      <w:r>
        <w:rPr>
          <w:szCs w:val="24"/>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Pr>
          <w:szCs w:val="24"/>
        </w:rPr>
        <w:fldChar w:fldCharType="separate"/>
      </w:r>
      <w:r w:rsidRPr="00B003F2">
        <w:rPr>
          <w:noProof/>
          <w:szCs w:val="24"/>
        </w:rPr>
        <w:t>(</w:t>
      </w:r>
      <w:r>
        <w:rPr>
          <w:noProof/>
          <w:szCs w:val="24"/>
          <w:lang w:val="en-US"/>
        </w:rPr>
        <w:t xml:space="preserve">Sumber: </w:t>
      </w:r>
      <w:r w:rsidRPr="00B003F2">
        <w:rPr>
          <w:noProof/>
          <w:szCs w:val="24"/>
        </w:rPr>
        <w:t>Jiang et al.,</w:t>
      </w:r>
      <w:r>
        <w:rPr>
          <w:noProof/>
          <w:szCs w:val="24"/>
          <w:lang w:val="en-US"/>
        </w:rPr>
        <w:t xml:space="preserve"> </w:t>
      </w:r>
      <w:r w:rsidRPr="00B003F2">
        <w:rPr>
          <w:noProof/>
          <w:szCs w:val="24"/>
        </w:rPr>
        <w:t>2023)</w:t>
      </w:r>
      <w:r>
        <w:rPr>
          <w:szCs w:val="24"/>
        </w:rPr>
        <w:fldChar w:fldCharType="end"/>
      </w:r>
    </w:p>
    <w:p w14:paraId="1BBD48CE" w14:textId="091828F3" w:rsidR="001A4266" w:rsidRPr="00A25460" w:rsidRDefault="001A4266" w:rsidP="00273B9C">
      <w:pPr>
        <w:pStyle w:val="Caption"/>
        <w:spacing w:before="240" w:line="360" w:lineRule="auto"/>
        <w:ind w:firstLine="720"/>
        <w:jc w:val="both"/>
        <w:rPr>
          <w:lang w:val="en-US"/>
        </w:rPr>
      </w:pPr>
      <w:r w:rsidRPr="00A25460">
        <w:rPr>
          <w:lang w:val="en-US"/>
        </w:rPr>
        <w:t xml:space="preserve">Mistral 7B mengungguli Llama 2 13B di semua metrik, dan mendekati performa kode Code-Llama 7B tanpa mengorbankan performa pada tolok ukur non-kode. Tabel hasil evaluasi dapat di lihat pada </w:t>
      </w:r>
      <w:r w:rsidRPr="00A25460">
        <w:rPr>
          <w:lang w:val="en-US"/>
        </w:rPr>
        <w:fldChar w:fldCharType="begin"/>
      </w:r>
      <w:r w:rsidRPr="00A25460">
        <w:rPr>
          <w:lang w:val="en-US"/>
        </w:rPr>
        <w:instrText xml:space="preserve"> REF _Ref163923223 \h </w:instrText>
      </w:r>
      <w:r w:rsidR="00A25460">
        <w:rPr>
          <w:lang w:val="en-US"/>
        </w:rPr>
        <w:instrText xml:space="preserve"> \* MERGEFORMAT </w:instrText>
      </w:r>
      <w:r w:rsidRPr="00A25460">
        <w:rPr>
          <w:lang w:val="en-US"/>
        </w:rPr>
      </w:r>
      <w:r w:rsidRPr="00A25460">
        <w:rPr>
          <w:lang w:val="en-US"/>
        </w:rPr>
        <w:fldChar w:fldCharType="separate"/>
      </w:r>
      <w:r w:rsidR="008B0E2C" w:rsidRPr="00A25460">
        <w:t xml:space="preserve">Tabel </w:t>
      </w:r>
      <w:r w:rsidR="008B0E2C">
        <w:rPr>
          <w:noProof/>
        </w:rPr>
        <w:t>2.1</w:t>
      </w:r>
      <w:r w:rsidRPr="00A25460">
        <w:rPr>
          <w:lang w:val="en-US"/>
        </w:rPr>
        <w:fldChar w:fldCharType="end"/>
      </w:r>
      <w:r w:rsidR="00B42F95" w:rsidRPr="00A25460">
        <w:rPr>
          <w:lang w:val="en-US"/>
        </w:rPr>
        <w:t>.</w:t>
      </w:r>
    </w:p>
    <w:p w14:paraId="3A4422A4" w14:textId="74D9B9FE" w:rsidR="001A4266" w:rsidRPr="00A25460" w:rsidRDefault="001A4266" w:rsidP="00837C13">
      <w:pPr>
        <w:pStyle w:val="Caption"/>
        <w:spacing w:before="240" w:line="360" w:lineRule="auto"/>
      </w:pPr>
      <w:bookmarkStart w:id="44" w:name="_Ref163923223"/>
      <w:bookmarkStart w:id="45" w:name="_Toc173235020"/>
      <w:r w:rsidRPr="00A25460">
        <w:t xml:space="preserve">Tabel </w:t>
      </w:r>
      <w:r w:rsidR="00372695">
        <w:fldChar w:fldCharType="begin"/>
      </w:r>
      <w:r w:rsidR="00372695">
        <w:instrText xml:space="preserve"> STYLEREF 1 \s </w:instrText>
      </w:r>
      <w:r w:rsidR="00372695">
        <w:fldChar w:fldCharType="separate"/>
      </w:r>
      <w:r w:rsidR="008B0E2C">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1</w:t>
      </w:r>
      <w:r w:rsidR="00372695">
        <w:fldChar w:fldCharType="end"/>
      </w:r>
      <w:bookmarkEnd w:id="44"/>
      <w:r w:rsidRPr="00A25460">
        <w:rPr>
          <w:lang w:val="en-US"/>
        </w:rPr>
        <w:t xml:space="preserve"> Perbandingan Mistral 7B dengan Llama</w:t>
      </w:r>
      <w:r w:rsidR="00B003F2">
        <w:rPr>
          <w:lang w:val="en-US"/>
        </w:rPr>
        <w:t xml:space="preserve"> </w:t>
      </w:r>
      <w:r w:rsidR="00B003F2">
        <w:rPr>
          <w:lang w:val="en-US"/>
        </w:rPr>
        <w:fldChar w:fldCharType="begin" w:fldLock="1"/>
      </w:r>
      <w:r w:rsidR="005B4E49">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rPr>
          <w:lang w:val="en-US"/>
        </w:rPr>
        <w:fldChar w:fldCharType="separate"/>
      </w:r>
      <w:r w:rsidR="00B003F2" w:rsidRPr="00B003F2">
        <w:rPr>
          <w:noProof/>
          <w:lang w:val="en-US"/>
        </w:rPr>
        <w:t>(</w:t>
      </w:r>
      <w:r w:rsidR="00B003F2">
        <w:rPr>
          <w:noProof/>
          <w:lang w:val="en-US"/>
        </w:rPr>
        <w:t xml:space="preserve">Sumber: </w:t>
      </w:r>
      <w:r w:rsidR="00B003F2" w:rsidRPr="00B003F2">
        <w:rPr>
          <w:noProof/>
          <w:lang w:val="en-US"/>
        </w:rPr>
        <w:t>Jiang et al., 2023)</w:t>
      </w:r>
      <w:bookmarkEnd w:id="45"/>
      <w:r w:rsidR="00B003F2">
        <w:rPr>
          <w:lang w:val="en-US"/>
        </w:rPr>
        <w:fldChar w:fldCharType="end"/>
      </w:r>
    </w:p>
    <w:p w14:paraId="3F8E1843" w14:textId="35BE5B5E" w:rsidR="008F1B32" w:rsidRPr="00A25460" w:rsidRDefault="006F3A30" w:rsidP="00837C13">
      <w:pPr>
        <w:spacing w:line="360" w:lineRule="auto"/>
        <w:rPr>
          <w:lang w:val="id-ID"/>
        </w:rPr>
      </w:pPr>
      <w:r w:rsidRPr="00A25460">
        <w:rPr>
          <w:noProof/>
          <w:lang w:val="id-ID"/>
        </w:rPr>
        <w:drawing>
          <wp:inline distT="0" distB="0" distL="0" distR="0" wp14:anchorId="64100DD7" wp14:editId="3806D63A">
            <wp:extent cx="5400675" cy="931545"/>
            <wp:effectExtent l="0" t="0" r="9525" b="1905"/>
            <wp:docPr id="880577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577909" name=""/>
                    <pic:cNvPicPr/>
                  </pic:nvPicPr>
                  <pic:blipFill>
                    <a:blip r:embed="rId14"/>
                    <a:stretch>
                      <a:fillRect/>
                    </a:stretch>
                  </pic:blipFill>
                  <pic:spPr>
                    <a:xfrm>
                      <a:off x="0" y="0"/>
                      <a:ext cx="5400675" cy="931545"/>
                    </a:xfrm>
                    <a:prstGeom prst="rect">
                      <a:avLst/>
                    </a:prstGeom>
                  </pic:spPr>
                </pic:pic>
              </a:graphicData>
            </a:graphic>
          </wp:inline>
        </w:drawing>
      </w:r>
    </w:p>
    <w:p w14:paraId="6FAB7826" w14:textId="77777777" w:rsidR="004131A8" w:rsidRPr="00A25460" w:rsidRDefault="004131A8" w:rsidP="008F1B32">
      <w:pPr>
        <w:rPr>
          <w:lang w:val="id-ID"/>
        </w:rPr>
      </w:pPr>
    </w:p>
    <w:p w14:paraId="0B6C0615" w14:textId="5FD02383" w:rsidR="008F1B32" w:rsidRPr="00A25460" w:rsidRDefault="008F1B32" w:rsidP="008F1B32">
      <w:pPr>
        <w:pStyle w:val="Heading2"/>
        <w:rPr>
          <w:lang w:val="en-US"/>
        </w:rPr>
      </w:pPr>
      <w:bookmarkStart w:id="46" w:name="_Toc173234994"/>
      <w:r w:rsidRPr="00A25460">
        <w:rPr>
          <w:i/>
          <w:iCs w:val="0"/>
          <w:lang w:val="en-US"/>
        </w:rPr>
        <w:t>Model Llama</w:t>
      </w:r>
      <w:r w:rsidR="00066459" w:rsidRPr="00A25460">
        <w:rPr>
          <w:i/>
          <w:iCs w:val="0"/>
          <w:lang w:val="en-US"/>
        </w:rPr>
        <w:t xml:space="preserve"> </w:t>
      </w:r>
      <w:r w:rsidRPr="00A25460">
        <w:rPr>
          <w:i/>
          <w:iCs w:val="0"/>
          <w:lang w:val="en-US"/>
        </w:rPr>
        <w:t>2</w:t>
      </w:r>
      <w:bookmarkEnd w:id="46"/>
    </w:p>
    <w:p w14:paraId="68A8B701" w14:textId="77777777" w:rsidR="008F1B32" w:rsidRPr="00A25460" w:rsidRDefault="008F1B32" w:rsidP="00837C13">
      <w:pPr>
        <w:spacing w:line="360" w:lineRule="auto"/>
        <w:ind w:firstLine="284"/>
        <w:jc w:val="both"/>
        <w:rPr>
          <w:lang w:val="id-ID"/>
        </w:rPr>
      </w:pPr>
      <w:r w:rsidRPr="00A25460">
        <w:t>Llama 2</w:t>
      </w:r>
      <w:r w:rsidRPr="00A25460">
        <w:rPr>
          <w:lang w:val="id-ID"/>
        </w:rPr>
        <w:t xml:space="preserve"> adalah </w:t>
      </w:r>
      <w:r w:rsidRPr="00A25460">
        <w:t xml:space="preserve">kumpulan model bahasa besar (LLM)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juga merilis model berikut ke masyarakat umum untuk penelitian dan penggunaan komersial penggunaan komersial</w:t>
      </w:r>
      <w:r w:rsidRPr="00A25460">
        <w:t>,</w:t>
      </w:r>
      <w:r w:rsidRPr="00A25460">
        <w:rPr>
          <w:lang w:val="id-ID"/>
        </w:rPr>
        <w:t xml:space="preserve"> Peneliti pada jurnal ini telah merilis beberapa model diantara:</w:t>
      </w:r>
    </w:p>
    <w:p w14:paraId="5BA2F004" w14:textId="76C3DCBC"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dilatih dengan menggunakan campuran data baru yang tersedia untuk umum serta meningkatkan ukuran korpus pra-pelatihan sebesar 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6D7E871E" w14:textId="47F67CDD" w:rsidR="00366A33" w:rsidRPr="00A25460" w:rsidRDefault="00B34DFF" w:rsidP="00D872AE">
      <w:pPr>
        <w:spacing w:after="240" w:line="360" w:lineRule="auto"/>
        <w:ind w:left="284" w:hanging="284"/>
        <w:jc w:val="both"/>
        <w:rPr>
          <w:lang w:val="id-ID"/>
        </w:rPr>
      </w:pPr>
      <w:r w:rsidRPr="00A25460">
        <w:rPr>
          <w:lang w:val="en-US"/>
        </w:rPr>
        <w:lastRenderedPageBreak/>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p>
    <w:p w14:paraId="227EA48D" w14:textId="77777777" w:rsidR="008B0E2C" w:rsidRPr="00A25460" w:rsidRDefault="00A30404" w:rsidP="008B0E2C">
      <w:pPr>
        <w:spacing w:after="240" w:line="360" w:lineRule="auto"/>
        <w:ind w:firstLine="284"/>
        <w:jc w:val="both"/>
      </w:pPr>
      <w:r w:rsidRPr="00A25460">
        <w:rPr>
          <w:lang w:val="en-US"/>
        </w:rPr>
        <w:t>Peneliti</w:t>
      </w:r>
      <w:r w:rsidRPr="00A25460">
        <w:rPr>
          <w:lang w:val="id-ID"/>
        </w:rPr>
        <w:t xml:space="preserve"> merangkum kinerja keseluruhan dari serangkaian tolok ukur populer. Tolok ukur tersebut dikelompokkan ke dalam kategori yang tercantum di bawah ini. Hasil </w:t>
      </w:r>
      <w:r w:rsidRPr="00876D35">
        <w:rPr>
          <w:lang w:val="id-ID"/>
        </w:rPr>
        <w:t xml:space="preserve">untuk seluruh tolok ukur individual tersedia </w:t>
      </w:r>
      <w:r w:rsidR="005108E2" w:rsidRPr="00876D35">
        <w:rPr>
          <w:lang w:val="en-US"/>
        </w:rPr>
        <w:t xml:space="preserve">pada </w:t>
      </w:r>
      <w:r w:rsidR="005108E2" w:rsidRPr="00876D35">
        <w:rPr>
          <w:lang w:val="en-US"/>
        </w:rPr>
        <w:fldChar w:fldCharType="begin"/>
      </w:r>
      <w:r w:rsidR="005108E2" w:rsidRPr="00876D35">
        <w:rPr>
          <w:lang w:val="en-US"/>
        </w:rPr>
        <w:instrText xml:space="preserve"> REF _Ref164282176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p>
    <w:p w14:paraId="5DEE2C6A" w14:textId="38D03AAA" w:rsidR="001F675F" w:rsidRPr="00876D35" w:rsidRDefault="008B0E2C" w:rsidP="00D872AE">
      <w:pPr>
        <w:spacing w:after="240" w:line="360" w:lineRule="auto"/>
        <w:ind w:firstLine="284"/>
        <w:jc w:val="both"/>
      </w:pPr>
      <w:r w:rsidRPr="00A25460">
        <w:rPr>
          <w:noProof/>
        </w:rPr>
        <w:t xml:space="preserve">Tabel </w:t>
      </w:r>
      <w:r>
        <w:rPr>
          <w:noProof/>
        </w:rPr>
        <w:t>2.3</w:t>
      </w:r>
      <w:r w:rsidR="005108E2" w:rsidRPr="00876D35">
        <w:rPr>
          <w:lang w:val="en-US"/>
        </w:rPr>
        <w:fldChar w:fldCharType="end"/>
      </w:r>
      <w:r w:rsidR="005108E2" w:rsidRPr="00876D35">
        <w:rPr>
          <w:lang w:val="en-US"/>
        </w:rPr>
        <w:t xml:space="preserve"> dan </w:t>
      </w:r>
      <w:r w:rsidR="005108E2" w:rsidRPr="00876D35">
        <w:rPr>
          <w:lang w:val="en-US"/>
        </w:rPr>
        <w:fldChar w:fldCharType="begin"/>
      </w:r>
      <w:r w:rsidR="005108E2" w:rsidRPr="00876D35">
        <w:rPr>
          <w:lang w:val="en-US"/>
        </w:rPr>
        <w:instrText xml:space="preserve"> REF _Ref164282354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r w:rsidRPr="00A25460">
        <w:t xml:space="preserve">Tabel </w:t>
      </w:r>
      <w:r>
        <w:rPr>
          <w:noProof/>
        </w:rPr>
        <w:t>2.4</w:t>
      </w:r>
      <w:r w:rsidR="005108E2" w:rsidRPr="00876D35">
        <w:rPr>
          <w:lang w:val="en-US"/>
        </w:rPr>
        <w:fldChar w:fldCharType="end"/>
      </w:r>
      <w:r w:rsidR="00D03E7F">
        <w:rPr>
          <w:lang w:val="en-US"/>
        </w:rPr>
        <w:t xml:space="preserve"> </w:t>
      </w:r>
      <w:r w:rsidR="00D03E7F">
        <w:rPr>
          <w:lang w:val="en-US"/>
        </w:rPr>
        <w:fldChar w:fldCharType="begin" w:fldLock="1"/>
      </w:r>
      <w:r w:rsidR="005B7E38">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D03E7F">
        <w:rPr>
          <w:lang w:val="en-US"/>
        </w:rPr>
        <w:fldChar w:fldCharType="separate"/>
      </w:r>
      <w:r w:rsidR="00D03E7F" w:rsidRPr="00D03E7F">
        <w:rPr>
          <w:noProof/>
          <w:lang w:val="en-US"/>
        </w:rPr>
        <w:t>(Touvron et al., 2023)</w:t>
      </w:r>
      <w:r w:rsidR="00D03E7F">
        <w:rPr>
          <w:lang w:val="en-US"/>
        </w:rPr>
        <w:fldChar w:fldCharType="end"/>
      </w:r>
      <w:r w:rsidR="005108E2" w:rsidRPr="00876D35">
        <w:rPr>
          <w:lang w:val="en-US"/>
        </w:rPr>
        <w:t>.</w:t>
      </w:r>
    </w:p>
    <w:p w14:paraId="5E308563" w14:textId="10FE4506" w:rsidR="001F675F" w:rsidRPr="00876D35" w:rsidRDefault="00B003F2" w:rsidP="002A6F34">
      <w:pPr>
        <w:pStyle w:val="ListParagraph"/>
        <w:numPr>
          <w:ilvl w:val="0"/>
          <w:numId w:val="10"/>
        </w:numPr>
        <w:jc w:val="both"/>
        <w:rPr>
          <w:lang w:val="en-US"/>
        </w:rPr>
      </w:pPr>
      <w:r w:rsidRPr="00876D35">
        <w:rPr>
          <w:b/>
          <w:bCs w:val="0"/>
        </w:rPr>
        <w:t>Kode</w:t>
      </w:r>
      <w:r w:rsidR="00BD6AB3" w:rsidRPr="00876D35">
        <w:t>.</w:t>
      </w:r>
      <w:r w:rsidR="00BD6AB3" w:rsidRPr="00876D35">
        <w:rPr>
          <w:lang w:val="id-ID"/>
        </w:rPr>
        <w:t xml:space="preserve"> </w:t>
      </w:r>
      <w:r w:rsidR="0016546F">
        <w:rPr>
          <w:lang w:val="id-ID"/>
        </w:rPr>
        <w:t>Di</w:t>
      </w:r>
      <w:r w:rsidR="00BD6AB3" w:rsidRPr="00876D35">
        <w:t xml:space="preserve">laporkan rata-rata </w:t>
      </w:r>
      <w:r w:rsidR="00D31585" w:rsidRPr="00876D35">
        <w:rPr>
          <w:lang w:val="en-US"/>
        </w:rPr>
        <w:t xml:space="preserve">pass@1 </w:t>
      </w:r>
      <w:r w:rsidR="00BD6AB3" w:rsidRPr="00876D35">
        <w:t xml:space="preserve">skor model di HumanEval </w:t>
      </w:r>
      <w:r w:rsidR="00C167A3" w:rsidRPr="00876D35">
        <w:rPr>
          <w:lang w:val="en-US"/>
        </w:rPr>
        <w:fldChar w:fldCharType="begin" w:fldLock="1"/>
      </w:r>
      <w:r w:rsidR="00C167A3" w:rsidRPr="00876D35">
        <w:rPr>
          <w:lang w:val="en-US"/>
        </w:rPr>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Chen et al., 2021)</w:t>
      </w:r>
      <w:r w:rsidR="00C167A3" w:rsidRPr="00876D35">
        <w:rPr>
          <w:lang w:val="en-US"/>
        </w:rPr>
        <w:fldChar w:fldCharType="end"/>
      </w:r>
      <w:r w:rsidR="00D31585" w:rsidRPr="00876D35">
        <w:rPr>
          <w:lang w:val="en-US"/>
        </w:rPr>
        <w:t xml:space="preserve"> </w:t>
      </w:r>
      <w:r w:rsidR="00BD6AB3" w:rsidRPr="00876D35">
        <w:t xml:space="preserve">dan </w:t>
      </w:r>
      <w:r w:rsidR="00D31585" w:rsidRPr="00876D35">
        <w:rPr>
          <w:lang w:val="en-US"/>
        </w:rPr>
        <w:t xml:space="preserve">MBPP </w:t>
      </w:r>
      <w:r w:rsidR="00C167A3" w:rsidRPr="00876D35">
        <w:rPr>
          <w:lang w:val="en-US"/>
        </w:rPr>
        <w:fldChar w:fldCharType="begin" w:fldLock="1"/>
      </w:r>
      <w:r w:rsidR="0059096A" w:rsidRPr="00876D35">
        <w:rPr>
          <w:lang w:val="en-US"/>
        </w:rPr>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Austin et al., 2021)</w:t>
      </w:r>
      <w:r w:rsidR="00C167A3" w:rsidRPr="00876D35">
        <w:rPr>
          <w:lang w:val="en-US"/>
        </w:rPr>
        <w:fldChar w:fldCharType="end"/>
      </w:r>
      <w:r w:rsidR="00C167A3" w:rsidRPr="00876D35">
        <w:rPr>
          <w:lang w:val="en-US"/>
        </w:rPr>
        <w:t>.</w:t>
      </w:r>
    </w:p>
    <w:p w14:paraId="2067ABB8" w14:textId="19FE9AE7" w:rsidR="001F675F" w:rsidRPr="00876D35" w:rsidRDefault="00B003F2" w:rsidP="002A6F34">
      <w:pPr>
        <w:pStyle w:val="ListParagraph"/>
        <w:numPr>
          <w:ilvl w:val="0"/>
          <w:numId w:val="10"/>
        </w:numPr>
        <w:jc w:val="both"/>
        <w:rPr>
          <w:lang w:val="en-US"/>
        </w:rPr>
      </w:pPr>
      <w:r w:rsidRPr="00876D35">
        <w:rPr>
          <w:b/>
          <w:bCs w:val="0"/>
        </w:rPr>
        <w:t>Penalaran Akal Sehat</w:t>
      </w:r>
      <w:r w:rsidR="00D31585" w:rsidRPr="00876D35">
        <w:rPr>
          <w:lang w:val="en-US"/>
        </w:rPr>
        <w:t xml:space="preserve">. </w:t>
      </w:r>
      <w:r w:rsidR="0016546F">
        <w:rPr>
          <w:lang w:val="id-ID"/>
        </w:rPr>
        <w:t>Di</w:t>
      </w:r>
      <w:r w:rsidR="00BD6AB3" w:rsidRPr="00876D35">
        <w:t xml:space="preserve">laporkan rata-rata </w:t>
      </w:r>
      <w:r w:rsidR="00D31585" w:rsidRPr="00876D35">
        <w:rPr>
          <w:lang w:val="en-US"/>
        </w:rPr>
        <w:t xml:space="preserve">PIQA </w:t>
      </w:r>
      <w:r w:rsidR="0059096A" w:rsidRPr="00876D35">
        <w:rPr>
          <w:lang w:val="en-US"/>
        </w:rPr>
        <w:fldChar w:fldCharType="begin" w:fldLock="1"/>
      </w:r>
      <w:r w:rsidR="0059096A" w:rsidRPr="00876D35">
        <w:rPr>
          <w:lang w:val="en-US"/>
        </w:rPr>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59096A" w:rsidRPr="00876D35">
        <w:rPr>
          <w:rFonts w:ascii="Cambria Math" w:hAnsi="Cambria Math" w:cs="Cambria Math"/>
          <w:lang w:val="en-US"/>
        </w:rPr>
        <w:instrText>∼</w:instrText>
      </w:r>
      <w:r w:rsidR="0059096A" w:rsidRPr="00876D35">
        <w:rPr>
          <w:lang w:val="en-US"/>
        </w:rPr>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59096A" w:rsidRPr="00876D35">
        <w:rPr>
          <w:lang w:val="en-US"/>
        </w:rPr>
        <w:fldChar w:fldCharType="separate"/>
      </w:r>
      <w:r w:rsidR="0059096A" w:rsidRPr="00876D35">
        <w:rPr>
          <w:noProof/>
          <w:lang w:val="en-US"/>
        </w:rPr>
        <w:t>(Bisk et al., 2020)</w:t>
      </w:r>
      <w:r w:rsidR="0059096A" w:rsidRPr="00876D35">
        <w:rPr>
          <w:lang w:val="en-US"/>
        </w:rPr>
        <w:fldChar w:fldCharType="end"/>
      </w:r>
      <w:r w:rsidR="00D31585" w:rsidRPr="00876D35">
        <w:rPr>
          <w:lang w:val="en-US"/>
        </w:rPr>
        <w:t xml:space="preserve">, SIQA </w:t>
      </w:r>
      <w:r w:rsidR="0059096A" w:rsidRPr="00876D35">
        <w:rPr>
          <w:lang w:val="en-US"/>
        </w:rPr>
        <w:fldChar w:fldCharType="begin" w:fldLock="1"/>
      </w:r>
      <w:r w:rsidR="00AE0B18" w:rsidRPr="00876D35">
        <w:rPr>
          <w:lang w:val="en-US"/>
        </w:rPr>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59096A" w:rsidRPr="00876D35">
        <w:rPr>
          <w:lang w:val="en-US"/>
        </w:rPr>
        <w:fldChar w:fldCharType="separate"/>
      </w:r>
      <w:r w:rsidR="0059096A" w:rsidRPr="00876D35">
        <w:rPr>
          <w:noProof/>
          <w:lang w:val="en-US"/>
        </w:rPr>
        <w:t>(Sap et al., 2019)</w:t>
      </w:r>
      <w:r w:rsidR="0059096A" w:rsidRPr="00876D35">
        <w:rPr>
          <w:lang w:val="en-US"/>
        </w:rPr>
        <w:fldChar w:fldCharType="end"/>
      </w:r>
      <w:r w:rsidR="00D31585" w:rsidRPr="00876D35">
        <w:rPr>
          <w:lang w:val="en-US"/>
        </w:rPr>
        <w:t>,</w:t>
      </w:r>
      <w:r w:rsidR="001F675F" w:rsidRPr="00876D35">
        <w:rPr>
          <w:lang w:val="en-US"/>
        </w:rPr>
        <w:t xml:space="preserve"> </w:t>
      </w:r>
      <w:r w:rsidR="00D31585" w:rsidRPr="00876D35">
        <w:rPr>
          <w:lang w:val="en-US"/>
        </w:rPr>
        <w:t xml:space="preserve">HellaSwag </w:t>
      </w:r>
      <w:r w:rsidR="00AE0B18" w:rsidRPr="00876D35">
        <w:rPr>
          <w:lang w:val="en-US"/>
        </w:rPr>
        <w:fldChar w:fldCharType="begin" w:fldLock="1"/>
      </w:r>
      <w:r w:rsidR="00C55327" w:rsidRPr="00876D35">
        <w:rPr>
          <w:lang w:val="en-US"/>
        </w:rPr>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AE0B18" w:rsidRPr="00876D35">
        <w:rPr>
          <w:lang w:val="en-US"/>
        </w:rPr>
        <w:fldChar w:fldCharType="separate"/>
      </w:r>
      <w:r w:rsidR="00AE0B18" w:rsidRPr="00876D35">
        <w:rPr>
          <w:noProof/>
          <w:lang w:val="en-US"/>
        </w:rPr>
        <w:t>(Zellers et al., 2020)</w:t>
      </w:r>
      <w:r w:rsidR="00AE0B18" w:rsidRPr="00876D35">
        <w:rPr>
          <w:lang w:val="en-US"/>
        </w:rPr>
        <w:fldChar w:fldCharType="end"/>
      </w:r>
      <w:r w:rsidR="00D31585" w:rsidRPr="00876D35">
        <w:rPr>
          <w:lang w:val="en-US"/>
        </w:rPr>
        <w:t xml:space="preserve">, WinoGrande </w:t>
      </w:r>
      <w:r w:rsidR="00C55327" w:rsidRPr="00876D35">
        <w:rPr>
          <w:lang w:val="en-US"/>
        </w:rPr>
        <w:fldChar w:fldCharType="begin" w:fldLock="1"/>
      </w:r>
      <w:r w:rsidR="00146B94" w:rsidRPr="00876D35">
        <w:rPr>
          <w:lang w:val="en-US"/>
        </w:rPr>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146B94" w:rsidRPr="00876D35">
        <w:rPr>
          <w:rFonts w:ascii="Cambria Math" w:hAnsi="Cambria Math" w:cs="Cambria Math"/>
          <w:lang w:val="en-US"/>
        </w:rPr>
        <w:instrText>∼</w:instrText>
      </w:r>
      <w:r w:rsidR="00146B94" w:rsidRPr="00876D35">
        <w:rPr>
          <w:lang w:val="en-US"/>
        </w:rPr>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C55327" w:rsidRPr="00876D35">
        <w:rPr>
          <w:lang w:val="en-US"/>
        </w:rPr>
        <w:fldChar w:fldCharType="separate"/>
      </w:r>
      <w:r w:rsidR="00C55327" w:rsidRPr="00876D35">
        <w:rPr>
          <w:noProof/>
          <w:lang w:val="en-US"/>
        </w:rPr>
        <w:t>(Sakaguchi et al., 2020)</w:t>
      </w:r>
      <w:r w:rsidR="00C55327" w:rsidRPr="00876D35">
        <w:rPr>
          <w:lang w:val="en-US"/>
        </w:rPr>
        <w:fldChar w:fldCharType="end"/>
      </w:r>
      <w:r w:rsidR="00D31585" w:rsidRPr="00876D35">
        <w:rPr>
          <w:lang w:val="en-US"/>
        </w:rPr>
        <w:t xml:space="preserve">, ARC </w:t>
      </w:r>
      <w:r w:rsidR="00D10DFA" w:rsidRPr="00876D35">
        <w:t xml:space="preserve">Mudah dan Menantang </w:t>
      </w:r>
      <w:r w:rsidR="00146B94" w:rsidRPr="00876D35">
        <w:rPr>
          <w:lang w:val="en-US"/>
        </w:rPr>
        <w:fldChar w:fldCharType="begin" w:fldLock="1"/>
      </w:r>
      <w:r w:rsidR="00DB4BE9" w:rsidRPr="00876D35">
        <w:rPr>
          <w:lang w:val="en-US"/>
        </w:rPr>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146B94" w:rsidRPr="00876D35">
        <w:rPr>
          <w:lang w:val="en-US"/>
        </w:rPr>
        <w:fldChar w:fldCharType="separate"/>
      </w:r>
      <w:r w:rsidR="00146B94" w:rsidRPr="00876D35">
        <w:rPr>
          <w:noProof/>
          <w:lang w:val="en-US"/>
        </w:rPr>
        <w:t>(P. Clark et al., 2018)</w:t>
      </w:r>
      <w:r w:rsidR="00146B94" w:rsidRPr="00876D35">
        <w:rPr>
          <w:lang w:val="en-US"/>
        </w:rPr>
        <w:fldChar w:fldCharType="end"/>
      </w:r>
      <w:r w:rsidR="00D31585" w:rsidRPr="00876D35">
        <w:rPr>
          <w:lang w:val="en-US"/>
        </w:rPr>
        <w:t xml:space="preserve">, OpenBookQA </w:t>
      </w:r>
      <w:r w:rsidR="00DB4BE9" w:rsidRPr="00876D35">
        <w:rPr>
          <w:lang w:val="en-US"/>
        </w:rPr>
        <w:fldChar w:fldCharType="begin" w:fldLock="1"/>
      </w:r>
      <w:r w:rsidR="00DB4BE9" w:rsidRPr="00876D35">
        <w:rPr>
          <w:lang w:val="en-US"/>
        </w:rPr>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DB4BE9" w:rsidRPr="00876D35">
        <w:rPr>
          <w:lang w:val="en-US"/>
        </w:rPr>
        <w:fldChar w:fldCharType="separate"/>
      </w:r>
      <w:r w:rsidR="00DB4BE9" w:rsidRPr="00876D35">
        <w:rPr>
          <w:noProof/>
          <w:lang w:val="en-US"/>
        </w:rPr>
        <w:t>(Mihaylov et al., 2018)</w:t>
      </w:r>
      <w:r w:rsidR="00DB4BE9" w:rsidRPr="00876D35">
        <w:rPr>
          <w:lang w:val="en-US"/>
        </w:rPr>
        <w:fldChar w:fldCharType="end"/>
      </w:r>
      <w:r w:rsidR="00D31585" w:rsidRPr="00876D35">
        <w:rPr>
          <w:lang w:val="en-US"/>
        </w:rPr>
        <w:t xml:space="preserve">, and CommonsenseQA </w:t>
      </w:r>
      <w:r w:rsidR="00DB4BE9" w:rsidRPr="00876D35">
        <w:rPr>
          <w:lang w:val="en-US"/>
        </w:rPr>
        <w:fldChar w:fldCharType="begin" w:fldLock="1"/>
      </w:r>
      <w:r w:rsidR="0029426D" w:rsidRPr="00876D35">
        <w:rPr>
          <w:lang w:val="en-US"/>
        </w:rPr>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DB4BE9" w:rsidRPr="00876D35">
        <w:rPr>
          <w:lang w:val="en-US"/>
        </w:rPr>
        <w:fldChar w:fldCharType="separate"/>
      </w:r>
      <w:r w:rsidR="00DB4BE9" w:rsidRPr="00876D35">
        <w:rPr>
          <w:noProof/>
          <w:lang w:val="en-US"/>
        </w:rPr>
        <w:t>(Talmor et al., 2019)</w:t>
      </w:r>
      <w:r w:rsidR="00DB4BE9" w:rsidRPr="00876D35">
        <w:rPr>
          <w:lang w:val="en-US"/>
        </w:rPr>
        <w:fldChar w:fldCharType="end"/>
      </w:r>
      <w:r w:rsidR="00D31585" w:rsidRPr="00876D35">
        <w:rPr>
          <w:lang w:val="en-US"/>
        </w:rPr>
        <w:t xml:space="preserve">. </w:t>
      </w:r>
      <w:r w:rsidR="00646DB9">
        <w:rPr>
          <w:lang w:val="id-ID"/>
        </w:rPr>
        <w:t>Di</w:t>
      </w:r>
      <w:r w:rsidR="00D10DFA" w:rsidRPr="00876D35">
        <w:t xml:space="preserve">laporkan </w:t>
      </w:r>
      <w:r w:rsidR="00D31585" w:rsidRPr="00876D35">
        <w:rPr>
          <w:lang w:val="en-US"/>
        </w:rPr>
        <w:t xml:space="preserve">7-shot </w:t>
      </w:r>
      <w:r w:rsidR="00D10DFA" w:rsidRPr="00876D35">
        <w:t>hasil untuk CommonSenseQA dan hasil 0-shot untuk semua tolok ukur lainnya.</w:t>
      </w:r>
    </w:p>
    <w:p w14:paraId="3304C23E" w14:textId="55A5DE93" w:rsidR="001F675F" w:rsidRPr="00876D35" w:rsidRDefault="00B003F2" w:rsidP="002A6F34">
      <w:pPr>
        <w:pStyle w:val="ListParagraph"/>
        <w:numPr>
          <w:ilvl w:val="0"/>
          <w:numId w:val="10"/>
        </w:numPr>
        <w:jc w:val="both"/>
        <w:rPr>
          <w:lang w:val="en-US"/>
        </w:rPr>
      </w:pPr>
      <w:r w:rsidRPr="00876D35">
        <w:rPr>
          <w:b/>
          <w:bCs w:val="0"/>
        </w:rPr>
        <w:t>Pengetahuan Dunia</w:t>
      </w:r>
      <w:r w:rsidR="00D31585" w:rsidRPr="00876D35">
        <w:rPr>
          <w:lang w:val="en-US"/>
        </w:rPr>
        <w:t xml:space="preserve">. </w:t>
      </w:r>
      <w:r w:rsidR="0016546F">
        <w:rPr>
          <w:lang w:val="id-ID"/>
        </w:rPr>
        <w:t>Di</w:t>
      </w:r>
      <w:r w:rsidR="00D10DFA" w:rsidRPr="00876D35">
        <w:t>evaluasi kinerja 5-shot di NaturalQuestions</w:t>
      </w:r>
      <w:r w:rsidR="00D31585" w:rsidRPr="00876D35">
        <w:rPr>
          <w:lang w:val="en-US"/>
        </w:rPr>
        <w:t xml:space="preserve"> </w:t>
      </w:r>
      <w:r w:rsidR="0029426D" w:rsidRPr="00876D35">
        <w:rPr>
          <w:lang w:val="en-US"/>
        </w:rPr>
        <w:fldChar w:fldCharType="begin" w:fldLock="1"/>
      </w:r>
      <w:r w:rsidR="00DB3F1A" w:rsidRPr="00876D35">
        <w:rPr>
          <w:lang w:val="en-US"/>
        </w:rPr>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29426D" w:rsidRPr="00876D35">
        <w:rPr>
          <w:lang w:val="en-US"/>
        </w:rPr>
        <w:fldChar w:fldCharType="separate"/>
      </w:r>
      <w:r w:rsidR="0029426D" w:rsidRPr="00876D35">
        <w:rPr>
          <w:noProof/>
          <w:lang w:val="en-US"/>
        </w:rPr>
        <w:t>(Kwiatkowski et al., 2019)</w:t>
      </w:r>
      <w:r w:rsidR="0029426D" w:rsidRPr="00876D35">
        <w:rPr>
          <w:lang w:val="en-US"/>
        </w:rPr>
        <w:fldChar w:fldCharType="end"/>
      </w:r>
      <w:r w:rsidR="0029426D" w:rsidRPr="00876D35">
        <w:rPr>
          <w:lang w:val="en-US"/>
        </w:rPr>
        <w:t xml:space="preserve"> </w:t>
      </w:r>
      <w:r w:rsidR="00D31585" w:rsidRPr="00876D35">
        <w:rPr>
          <w:lang w:val="en-US"/>
        </w:rPr>
        <w:t xml:space="preserve">and TriviaQA </w:t>
      </w:r>
      <w:r w:rsidR="00DB3F1A" w:rsidRPr="00876D35">
        <w:rPr>
          <w:lang w:val="en-US"/>
        </w:rPr>
        <w:fldChar w:fldCharType="begin" w:fldLock="1"/>
      </w:r>
      <w:r w:rsidR="008B1D1A" w:rsidRPr="00876D35">
        <w:rPr>
          <w:lang w:val="en-US"/>
        </w:rPr>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DB3F1A" w:rsidRPr="00876D35">
        <w:rPr>
          <w:lang w:val="en-US"/>
        </w:rPr>
        <w:fldChar w:fldCharType="separate"/>
      </w:r>
      <w:r w:rsidR="00DB3F1A" w:rsidRPr="00876D35">
        <w:rPr>
          <w:noProof/>
          <w:lang w:val="en-US"/>
        </w:rPr>
        <w:t>(Joshi et al., 2017)</w:t>
      </w:r>
      <w:r w:rsidR="00DB3F1A" w:rsidRPr="00876D35">
        <w:rPr>
          <w:lang w:val="en-US"/>
        </w:rPr>
        <w:fldChar w:fldCharType="end"/>
      </w:r>
      <w:r w:rsidR="00DB3F1A" w:rsidRPr="00876D35">
        <w:rPr>
          <w:lang w:val="en-US"/>
        </w:rPr>
        <w:t xml:space="preserve"> </w:t>
      </w:r>
      <w:r w:rsidR="00D10DFA" w:rsidRPr="00876D35">
        <w:t>dan melaporkan rata-rata</w:t>
      </w:r>
      <w:r w:rsidR="00D31585" w:rsidRPr="00876D35">
        <w:rPr>
          <w:lang w:val="en-US"/>
        </w:rPr>
        <w:t>.</w:t>
      </w:r>
    </w:p>
    <w:p w14:paraId="020B3E1A" w14:textId="12075BF1" w:rsidR="001F675F" w:rsidRPr="00876D35" w:rsidRDefault="00B003F2" w:rsidP="002A6F34">
      <w:pPr>
        <w:pStyle w:val="ListParagraph"/>
        <w:numPr>
          <w:ilvl w:val="0"/>
          <w:numId w:val="10"/>
        </w:numPr>
        <w:jc w:val="both"/>
        <w:rPr>
          <w:lang w:val="en-US"/>
        </w:rPr>
      </w:pPr>
      <w:r w:rsidRPr="00876D35">
        <w:rPr>
          <w:b/>
          <w:bCs w:val="0"/>
        </w:rPr>
        <w:t>Pemahaman Membaca</w:t>
      </w:r>
      <w:r w:rsidR="00D31585" w:rsidRPr="00876D35">
        <w:rPr>
          <w:lang w:val="en-US"/>
        </w:rPr>
        <w:t xml:space="preserve">. </w:t>
      </w:r>
      <w:r w:rsidR="00D10DFA" w:rsidRPr="00876D35">
        <w:t xml:space="preserve">Untuk pemahaman bacaan, </w:t>
      </w:r>
      <w:r w:rsidR="0016546F">
        <w:rPr>
          <w:lang w:val="id-ID"/>
        </w:rPr>
        <w:t>di</w:t>
      </w:r>
      <w:r w:rsidR="00D10DFA" w:rsidRPr="00876D35">
        <w:t xml:space="preserve">laporkan </w:t>
      </w:r>
      <w:r w:rsidR="00D31585" w:rsidRPr="00876D35">
        <w:rPr>
          <w:lang w:val="en-US"/>
        </w:rPr>
        <w:t xml:space="preserve">0-shot </w:t>
      </w:r>
      <w:r w:rsidR="00D10DFA" w:rsidRPr="00876D35">
        <w:t xml:space="preserve">rata-rata di SquAD </w:t>
      </w:r>
      <w:r w:rsidR="008B1D1A" w:rsidRPr="00876D35">
        <w:rPr>
          <w:lang w:val="en-US"/>
        </w:rPr>
        <w:fldChar w:fldCharType="begin" w:fldLock="1"/>
      </w:r>
      <w:r w:rsidR="008B1D1A" w:rsidRPr="00876D35">
        <w:rPr>
          <w:lang w:val="en-US"/>
        </w:rPr>
        <w:instrText>ADDIN CSL_CITATION {"citationItems":[{"id":"ITEM-1","itemData":{"DOI":"10.18653/v1/p18-2124","ISBN":"9781948087346","abstract":"Extractive reading comprehension systems can often locate the correct answer to a question in a context document, but they also tend to make unreliable guesses on questions for which the correct answer is not stated in the context. Existing datasets either focus exclusively on answerable questions, or use automatically generated unanswerable questions that are easy to identify. To address these weaknesses, we present SQUADRUN, a new dataset that combines the existing Stanford Question Answering Dataset (SQuAD) with over 50,000 unanswerable questions written adversarially by crowdworkers to look similar to answerable ones. To do well on SQUADRUN, systems must not only answer questions when possible, but also determine when no answer is supported by the paragraph and abstain from answering. SQUADRUN is a challenging natural language understanding task for existing models: a strong neural system that gets 86% F1 on SQuAD achieves only 66% F1 on SQUADRUN. We release SQUADRUN to the community as the successor to SQuAD.","author":[{"dropping-particle":"","family":"Rajpurkar","given":"Pranav","non-dropping-particle":"","parse-names":false,"suffix":""},{"dropping-particle":"","family":"Jia","given":"Robin","non-dropping-particle":"","parse-names":false,"suffix":""},{"dropping-particle":"","family":"Liang","given":"Percy","non-dropping-particle":"","parse-names":false,"suffix":""}],"container-title":"ACL 2018 - 56th Annual Meeting of the Association for Computational Linguistics, Proceedings of the Conference (Long Papers)","id":"ITEM-1","issued":{"date-parts":[["2018"]]},"page":"784-789","title":"Know what you don’t know: Unanswerable questions for SQuAD","type":"article-journal","volume":"2"},"uris":["http://www.mendeley.com/documents/?uuid=e9ee9d34-f685-4458-9508-cd5ded8e266c"]}],"mendeley":{"formattedCitation":"(Rajpurkar et al., 2018)","plainTextFormattedCitation":"(Rajpurkar et al., 2018)","previouslyFormattedCitation":"(Rajpurkar et al., 2018)"},"properties":{"noteIndex":0},"schema":"https://github.com/citation-style-language/schema/raw/master/csl-citation.json"}</w:instrText>
      </w:r>
      <w:r w:rsidR="008B1D1A" w:rsidRPr="00876D35">
        <w:rPr>
          <w:lang w:val="en-US"/>
        </w:rPr>
        <w:fldChar w:fldCharType="separate"/>
      </w:r>
      <w:r w:rsidR="008B1D1A" w:rsidRPr="00876D35">
        <w:rPr>
          <w:noProof/>
          <w:lang w:val="en-US"/>
        </w:rPr>
        <w:t>(Rajpurkar et al., 2018)</w:t>
      </w:r>
      <w:r w:rsidR="008B1D1A" w:rsidRPr="00876D35">
        <w:rPr>
          <w:lang w:val="en-US"/>
        </w:rPr>
        <w:fldChar w:fldCharType="end"/>
      </w:r>
      <w:r w:rsidR="00D31585" w:rsidRPr="00876D35">
        <w:rPr>
          <w:lang w:val="en-US"/>
        </w:rPr>
        <w:t xml:space="preserve">, QuAC, </w:t>
      </w:r>
      <w:r w:rsidR="00876D35" w:rsidRPr="00876D35">
        <w:t xml:space="preserve">dan </w:t>
      </w:r>
      <w:r w:rsidR="00D31585" w:rsidRPr="00876D35">
        <w:rPr>
          <w:lang w:val="en-US"/>
        </w:rPr>
        <w:t>BoolQ</w:t>
      </w:r>
      <w:r w:rsidR="008B1D1A" w:rsidRPr="00876D35">
        <w:rPr>
          <w:lang w:val="en-US"/>
        </w:rPr>
        <w:t xml:space="preserve"> </w:t>
      </w:r>
      <w:r w:rsidR="008B1D1A" w:rsidRPr="00876D35">
        <w:rPr>
          <w:lang w:val="en-US"/>
        </w:rPr>
        <w:fldChar w:fldCharType="begin" w:fldLock="1"/>
      </w:r>
      <w:r w:rsidR="00532B33" w:rsidRPr="00876D35">
        <w:rPr>
          <w:lang w:val="en-US"/>
        </w:rPr>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8B1D1A" w:rsidRPr="00876D35">
        <w:rPr>
          <w:lang w:val="en-US"/>
        </w:rPr>
        <w:fldChar w:fldCharType="separate"/>
      </w:r>
      <w:r w:rsidR="008B1D1A" w:rsidRPr="00876D35">
        <w:rPr>
          <w:noProof/>
          <w:lang w:val="en-US"/>
        </w:rPr>
        <w:t>(C. Clark et al., 2019)</w:t>
      </w:r>
      <w:r w:rsidR="008B1D1A" w:rsidRPr="00876D35">
        <w:rPr>
          <w:lang w:val="en-US"/>
        </w:rPr>
        <w:fldChar w:fldCharType="end"/>
      </w:r>
      <w:r w:rsidR="008B1D1A" w:rsidRPr="00876D35">
        <w:rPr>
          <w:lang w:val="en-US"/>
        </w:rPr>
        <w:t>.</w:t>
      </w:r>
      <w:r w:rsidR="00876D35" w:rsidRPr="00876D35">
        <w:rPr>
          <w:lang w:val="en-US"/>
        </w:rPr>
        <w:t>s</w:t>
      </w:r>
    </w:p>
    <w:p w14:paraId="7416DC0F" w14:textId="26032902" w:rsidR="00A30404" w:rsidRPr="00876D35" w:rsidRDefault="00B003F2" w:rsidP="002A6F34">
      <w:pPr>
        <w:pStyle w:val="ListParagraph"/>
        <w:numPr>
          <w:ilvl w:val="0"/>
          <w:numId w:val="10"/>
        </w:numPr>
        <w:spacing w:after="240"/>
        <w:jc w:val="both"/>
        <w:rPr>
          <w:lang w:val="en-US"/>
        </w:rPr>
      </w:pPr>
      <w:r w:rsidRPr="00876D35">
        <w:rPr>
          <w:b/>
          <w:bCs w:val="0"/>
        </w:rPr>
        <w:t>Matematika</w:t>
      </w:r>
      <w:r w:rsidR="00D31585" w:rsidRPr="00876D35">
        <w:rPr>
          <w:lang w:val="en-US"/>
        </w:rPr>
        <w:t xml:space="preserve">. </w:t>
      </w:r>
      <w:r w:rsidR="0016546F">
        <w:rPr>
          <w:lang w:val="id-ID"/>
        </w:rPr>
        <w:t>Di</w:t>
      </w:r>
      <w:r w:rsidR="00D10DFA" w:rsidRPr="00876D35">
        <w:t xml:space="preserve">laporkan rata-rata </w:t>
      </w:r>
      <w:r w:rsidR="00D31585" w:rsidRPr="00876D35">
        <w:rPr>
          <w:lang w:val="en-US"/>
        </w:rPr>
        <w:t xml:space="preserve">GSM8K (8 shot) </w:t>
      </w:r>
      <w:r w:rsidR="00532B33" w:rsidRPr="00876D35">
        <w:rPr>
          <w:lang w:val="en-US"/>
        </w:rPr>
        <w:fldChar w:fldCharType="begin" w:fldLock="1"/>
      </w:r>
      <w:r w:rsidR="00745FDA" w:rsidRPr="00876D35">
        <w:rPr>
          <w:lang w:val="en-US"/>
        </w:rPr>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532B33" w:rsidRPr="00876D35">
        <w:rPr>
          <w:lang w:val="en-US"/>
        </w:rPr>
        <w:fldChar w:fldCharType="separate"/>
      </w:r>
      <w:r w:rsidR="00532B33" w:rsidRPr="00876D35">
        <w:rPr>
          <w:noProof/>
          <w:lang w:val="en-US"/>
        </w:rPr>
        <w:t>(Cobbe et al., 2021)</w:t>
      </w:r>
      <w:r w:rsidR="00532B33" w:rsidRPr="00876D35">
        <w:rPr>
          <w:lang w:val="en-US"/>
        </w:rPr>
        <w:fldChar w:fldCharType="end"/>
      </w:r>
      <w:r w:rsidR="00532B33" w:rsidRPr="00876D35">
        <w:rPr>
          <w:lang w:val="en-US"/>
        </w:rPr>
        <w:t xml:space="preserve"> </w:t>
      </w:r>
      <w:r w:rsidR="00D10DFA" w:rsidRPr="00876D35">
        <w:t xml:space="preserve">dan </w:t>
      </w:r>
      <w:r w:rsidR="0005436A" w:rsidRPr="00876D35">
        <w:t xml:space="preserve">Matematika </w:t>
      </w:r>
      <w:r w:rsidR="00D31585" w:rsidRPr="00876D35">
        <w:rPr>
          <w:lang w:val="en-US"/>
        </w:rPr>
        <w:t>(4 shot)</w:t>
      </w:r>
      <w:r w:rsidR="001F675F" w:rsidRPr="00876D35">
        <w:rPr>
          <w:lang w:val="en-US"/>
        </w:rPr>
        <w:t xml:space="preserve"> </w:t>
      </w:r>
      <w:r w:rsidR="00745FDA" w:rsidRPr="00876D35">
        <w:rPr>
          <w:lang w:val="en-US"/>
        </w:rPr>
        <w:fldChar w:fldCharType="begin" w:fldLock="1"/>
      </w:r>
      <w:r w:rsidR="00CC3232" w:rsidRPr="00876D35">
        <w:rPr>
          <w:lang w:val="en-US"/>
        </w:rPr>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745FDA" w:rsidRPr="00876D35">
        <w:rPr>
          <w:lang w:val="en-US"/>
        </w:rPr>
        <w:fldChar w:fldCharType="separate"/>
      </w:r>
      <w:r w:rsidR="00745FDA" w:rsidRPr="00876D35">
        <w:rPr>
          <w:noProof/>
          <w:lang w:val="en-US"/>
        </w:rPr>
        <w:t>(Hendrycks, Burns, Kadavath, et al., 2021)</w:t>
      </w:r>
      <w:r w:rsidR="00745FDA" w:rsidRPr="00876D35">
        <w:rPr>
          <w:lang w:val="en-US"/>
        </w:rPr>
        <w:fldChar w:fldCharType="end"/>
      </w:r>
      <w:r w:rsidR="00745FDA" w:rsidRPr="00876D35">
        <w:rPr>
          <w:lang w:val="en-US"/>
        </w:rPr>
        <w:t xml:space="preserve"> </w:t>
      </w:r>
      <w:r w:rsidR="00D10DFA" w:rsidRPr="00876D35">
        <w:t>tolok ukur di 1 teratas.</w:t>
      </w:r>
    </w:p>
    <w:p w14:paraId="18A57EFC" w14:textId="77777777" w:rsidR="008B0E2C" w:rsidRDefault="00E5261A" w:rsidP="00CF5829">
      <w:pPr>
        <w:spacing w:line="360" w:lineRule="auto"/>
        <w:ind w:firstLine="644"/>
        <w:jc w:val="both"/>
        <w:rPr>
          <w:noProof/>
        </w:rPr>
      </w:pPr>
      <w:r w:rsidRPr="00A25460">
        <w:rPr>
          <w:lang w:val="en-US"/>
        </w:rPr>
        <w:fldChar w:fldCharType="begin"/>
      </w:r>
      <w:r w:rsidRPr="00A25460">
        <w:rPr>
          <w:lang w:val="en-US"/>
        </w:rPr>
        <w:instrText xml:space="preserve"> REF _Ref164281746 \h </w:instrText>
      </w:r>
      <w:r w:rsidR="00B86A3A" w:rsidRPr="00A25460">
        <w:rPr>
          <w:lang w:val="en-US"/>
        </w:rPr>
        <w:instrText xml:space="preserve"> \* MERGEFORMAT </w:instrText>
      </w:r>
      <w:r w:rsidRPr="00A25460">
        <w:rPr>
          <w:lang w:val="en-US"/>
        </w:rPr>
      </w:r>
      <w:r w:rsidRPr="00A25460">
        <w:rPr>
          <w:lang w:val="en-US"/>
        </w:rPr>
        <w:fldChar w:fldCharType="separate"/>
      </w:r>
    </w:p>
    <w:p w14:paraId="0A27657E" w14:textId="037BC6EF" w:rsidR="00D10DFA" w:rsidRDefault="008B0E2C" w:rsidP="00CF5829">
      <w:pPr>
        <w:spacing w:line="360" w:lineRule="auto"/>
        <w:ind w:firstLine="644"/>
        <w:jc w:val="both"/>
        <w:rPr>
          <w:noProof/>
        </w:rPr>
      </w:pPr>
      <w:r w:rsidRPr="00A25460">
        <w:rPr>
          <w:noProof/>
        </w:rPr>
        <w:t xml:space="preserve">Tabel </w:t>
      </w:r>
      <w:r>
        <w:rPr>
          <w:noProof/>
        </w:rPr>
        <w:t>2.2</w:t>
      </w:r>
      <w:r w:rsidR="00E5261A" w:rsidRPr="00A25460">
        <w:rPr>
          <w:lang w:val="en-US"/>
        </w:rPr>
        <w:fldChar w:fldCharType="end"/>
      </w:r>
      <w:r w:rsidR="003733CE" w:rsidRPr="00A25460">
        <w:rPr>
          <w:lang w:val="en-US"/>
        </w:rPr>
        <w:t xml:space="preserve"> </w:t>
      </w:r>
      <w:r w:rsidR="00066459" w:rsidRPr="00A25460">
        <w:rPr>
          <w:lang w:val="en-US"/>
        </w:rPr>
        <w:t>dapat dilihat bahwa s</w:t>
      </w:r>
      <w:r w:rsidR="00366A33" w:rsidRPr="00A25460">
        <w:rPr>
          <w:lang w:val="id-ID"/>
        </w:rPr>
        <w:t xml:space="preserve">ebagian besar data </w:t>
      </w:r>
      <w:r w:rsidR="00066459" w:rsidRPr="00A25460">
        <w:rPr>
          <w:lang w:val="en-US"/>
        </w:rPr>
        <w:t xml:space="preserve">prapelatihan </w:t>
      </w:r>
      <w:r w:rsidR="00366A33" w:rsidRPr="00A25460">
        <w:rPr>
          <w:lang w:val="id-ID"/>
        </w:rPr>
        <w:t>dalam</w:t>
      </w:r>
      <w:r w:rsidR="00B86A3A" w:rsidRPr="00A25460">
        <w:rPr>
          <w:lang w:val="en-US"/>
        </w:rPr>
        <w:t xml:space="preserve"> </w:t>
      </w:r>
      <w:r w:rsidR="00366A33" w:rsidRPr="00A25460">
        <w:rPr>
          <w:lang w:val="id-ID"/>
        </w:rPr>
        <w:t>bahasa</w:t>
      </w:r>
      <w:r w:rsidR="00B86A3A" w:rsidRPr="00A25460">
        <w:rPr>
          <w:lang w:val="en-US"/>
        </w:rPr>
        <w:t xml:space="preserve"> </w:t>
      </w:r>
      <w:r w:rsidR="00366A33" w:rsidRPr="00A25460">
        <w:rPr>
          <w:lang w:val="id-ID"/>
        </w:rPr>
        <w:t>Inggris, artinya Llama</w:t>
      </w:r>
      <w:r w:rsidR="00066459" w:rsidRPr="00A25460">
        <w:rPr>
          <w:lang w:val="en-US"/>
        </w:rPr>
        <w:t xml:space="preserve"> </w:t>
      </w:r>
      <w:r w:rsidR="00366A33" w:rsidRPr="00A25460">
        <w:rPr>
          <w:lang w:val="id-ID"/>
        </w:rPr>
        <w:t>2 akan memiliki performa</w:t>
      </w:r>
      <w:r w:rsidR="00366A33" w:rsidRPr="00A25460">
        <w:rPr>
          <w:lang w:val="en-US"/>
        </w:rPr>
        <w:t xml:space="preserve"> </w:t>
      </w:r>
      <w:r w:rsidR="00366A33" w:rsidRPr="00A25460">
        <w:rPr>
          <w:lang w:val="id-ID"/>
        </w:rPr>
        <w:t>terbaik untuk kasus penggunaan</w:t>
      </w:r>
      <w:r w:rsidR="00B86A3A" w:rsidRPr="00A25460">
        <w:rPr>
          <w:lang w:val="en-US"/>
        </w:rPr>
        <w:t xml:space="preserve"> </w:t>
      </w:r>
      <w:r w:rsidR="00366A33" w:rsidRPr="00A25460">
        <w:rPr>
          <w:lang w:val="id-ID"/>
        </w:rPr>
        <w:t xml:space="preserve">bahasa Inggris. Kategori besar yang tidak </w:t>
      </w:r>
      <w:r w:rsidR="00210368">
        <w:rPr>
          <w:lang w:val="id-ID"/>
        </w:rPr>
        <w:t>dikenal</w:t>
      </w:r>
      <w:r w:rsidR="00366A33" w:rsidRPr="00A25460">
        <w:rPr>
          <w:lang w:val="id-ID"/>
        </w:rPr>
        <w:t xml:space="preserve"> sebagian terdiri dari data kode</w:t>
      </w:r>
      <w:r w:rsidR="00B86A3A" w:rsidRPr="00A25460">
        <w:rPr>
          <w:lang w:val="en-US"/>
        </w:rPr>
        <w:t xml:space="preserve"> </w:t>
      </w:r>
      <w:r w:rsidR="00366A33" w:rsidRPr="00A25460">
        <w:rPr>
          <w:lang w:val="id-ID"/>
        </w:rPr>
        <w:t>pemrograman.</w:t>
      </w:r>
      <w:bookmarkStart w:id="47" w:name="_Ref163888308"/>
      <w:bookmarkStart w:id="48" w:name="_Ref164281746"/>
      <w:bookmarkStart w:id="49" w:name="_Ref164281741"/>
    </w:p>
    <w:p w14:paraId="4C68A1ED" w14:textId="31DFE665" w:rsidR="00027314" w:rsidRPr="00A25460" w:rsidRDefault="00066459" w:rsidP="00027314">
      <w:pPr>
        <w:spacing w:line="360" w:lineRule="auto"/>
        <w:jc w:val="center"/>
      </w:pPr>
      <w:bookmarkStart w:id="50" w:name="_Toc173235021"/>
      <w:r w:rsidRPr="00A25460">
        <w:lastRenderedPageBreak/>
        <w:t xml:space="preserve">Tabel </w:t>
      </w:r>
      <w:r w:rsidR="00372695">
        <w:fldChar w:fldCharType="begin"/>
      </w:r>
      <w:r w:rsidR="00372695">
        <w:instrText xml:space="preserve"> STYLEREF 1 \s </w:instrText>
      </w:r>
      <w:r w:rsidR="00372695">
        <w:fldChar w:fldCharType="separate"/>
      </w:r>
      <w:r w:rsidR="008B0E2C">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2</w:t>
      </w:r>
      <w:r w:rsidR="00372695">
        <w:fldChar w:fldCharType="end"/>
      </w:r>
      <w:bookmarkEnd w:id="47"/>
      <w:bookmarkEnd w:id="48"/>
      <w:r w:rsidRPr="00A25460">
        <w:rPr>
          <w:lang w:val="en-US"/>
        </w:rPr>
        <w:t xml:space="preserve"> Distribusi bahasa pada data prapelatihan</w:t>
      </w:r>
      <w:bookmarkEnd w:id="49"/>
      <w:r w:rsidR="005B4E49">
        <w:rPr>
          <w:lang w:val="en-US"/>
        </w:rPr>
        <w:t xml:space="preserve"> </w:t>
      </w:r>
      <w:r w:rsidR="005B4E49">
        <w:rPr>
          <w:lang w:val="en-US"/>
        </w:rPr>
        <w:fldChar w:fldCharType="begin" w:fldLock="1"/>
      </w:r>
      <w:r w:rsidR="005B4E49">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sidR="005B4E49">
        <w:rPr>
          <w:lang w:val="en-US"/>
        </w:rPr>
        <w:fldChar w:fldCharType="separate"/>
      </w:r>
      <w:r w:rsidR="005B4E49" w:rsidRPr="005B4E49">
        <w:rPr>
          <w:noProof/>
          <w:lang w:val="en-US"/>
        </w:rPr>
        <w:t>(</w:t>
      </w:r>
      <w:r w:rsidR="005B4E49">
        <w:rPr>
          <w:noProof/>
          <w:lang w:val="en-US"/>
        </w:rPr>
        <w:t xml:space="preserve">Sumber: </w:t>
      </w:r>
      <w:r w:rsidR="005B4E49" w:rsidRPr="005B4E49">
        <w:rPr>
          <w:noProof/>
          <w:lang w:val="en-US"/>
        </w:rPr>
        <w:t>Touvron et al., 2023)</w:t>
      </w:r>
      <w:bookmarkEnd w:id="50"/>
      <w:r w:rsidR="005B4E49">
        <w:rPr>
          <w:lang w:val="en-US"/>
        </w:rPr>
        <w:fldChar w:fldCharType="end"/>
      </w:r>
    </w:p>
    <w:p w14:paraId="11530623" w14:textId="77777777" w:rsidR="008B0E2C" w:rsidRPr="00A25460" w:rsidRDefault="007C55D1" w:rsidP="008B0E2C">
      <w:pPr>
        <w:spacing w:line="360" w:lineRule="auto"/>
        <w:jc w:val="center"/>
      </w:pPr>
      <w:r w:rsidRPr="00A25460">
        <w:rPr>
          <w:noProof/>
          <w:lang w:val="id-ID"/>
        </w:rPr>
        <w:drawing>
          <wp:inline distT="0" distB="0" distL="0" distR="0" wp14:anchorId="4AE49A17" wp14:editId="79553AD2">
            <wp:extent cx="2318152" cy="1843847"/>
            <wp:effectExtent l="0" t="0" r="635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rcRect t="133" b="133"/>
                    <a:stretch>
                      <a:fillRect/>
                    </a:stretch>
                  </pic:blipFill>
                  <pic:spPr bwMode="auto">
                    <a:xfrm>
                      <a:off x="0" y="0"/>
                      <a:ext cx="2318152" cy="1843847"/>
                    </a:xfrm>
                    <a:prstGeom prst="rect">
                      <a:avLst/>
                    </a:prstGeom>
                    <a:ln>
                      <a:noFill/>
                    </a:ln>
                    <a:extLst>
                      <a:ext uri="{53640926-AAD7-44D8-BBD7-CCE9431645EC}">
                        <a14:shadowObscured xmlns:a14="http://schemas.microsoft.com/office/drawing/2010/main"/>
                      </a:ext>
                    </a:extLst>
                  </pic:spPr>
                </pic:pic>
              </a:graphicData>
            </a:graphic>
          </wp:inline>
        </w:drawing>
      </w:r>
      <w:r w:rsidR="00772987" w:rsidRPr="00A25460">
        <w:fldChar w:fldCharType="begin"/>
      </w:r>
      <w:r w:rsidR="00772987" w:rsidRPr="00A25460">
        <w:instrText xml:space="preserve"> REF _Ref164282176 \h  \* MERGEFORMAT </w:instrText>
      </w:r>
      <w:r w:rsidR="00772987" w:rsidRPr="00A25460">
        <w:fldChar w:fldCharType="separate"/>
      </w:r>
    </w:p>
    <w:p w14:paraId="47935F9E" w14:textId="132300BD" w:rsidR="00027314" w:rsidRPr="00A25460" w:rsidRDefault="008B0E2C" w:rsidP="00CF5829">
      <w:pPr>
        <w:spacing w:after="240" w:line="360" w:lineRule="auto"/>
        <w:ind w:firstLine="720"/>
        <w:jc w:val="both"/>
        <w:rPr>
          <w:noProof/>
        </w:rPr>
      </w:pPr>
      <w:r w:rsidRPr="00A25460">
        <w:rPr>
          <w:noProof/>
        </w:rPr>
        <w:t xml:space="preserve">Tabel </w:t>
      </w:r>
      <w:r>
        <w:rPr>
          <w:noProof/>
        </w:rPr>
        <w:t>2.3</w:t>
      </w:r>
      <w:r w:rsidR="00772987" w:rsidRPr="00A25460">
        <w:fldChar w:fldCharType="end"/>
      </w:r>
      <w:r w:rsidR="001D2527" w:rsidRPr="00A25460">
        <w:t xml:space="preserve"> menunjukan performa keseluruhan pada tolok ukur akademik yang dikelompokkan dibandingkan dengan model dasar sumber terbuka.</w:t>
      </w:r>
      <w:r w:rsidR="00B726DE" w:rsidRPr="00A25460">
        <w:t xml:space="preserve"> Pada </w:t>
      </w:r>
      <w:r w:rsidR="00B726DE" w:rsidRPr="00A25460">
        <w:fldChar w:fldCharType="begin"/>
      </w:r>
      <w:r w:rsidR="00B726DE" w:rsidRPr="00A25460">
        <w:instrText xml:space="preserve"> REF _Ref164282354 \h </w:instrText>
      </w:r>
      <w:r w:rsidR="00027314" w:rsidRPr="00A25460">
        <w:instrText xml:space="preserve"> \* MERGEFORMAT </w:instrText>
      </w:r>
      <w:r w:rsidR="00B726DE" w:rsidRPr="00A25460">
        <w:fldChar w:fldCharType="separate"/>
      </w:r>
      <w:r w:rsidRPr="00A25460">
        <w:t xml:space="preserve">Tabel </w:t>
      </w:r>
      <w:r>
        <w:rPr>
          <w:noProof/>
        </w:rPr>
        <w:t>2.4</w:t>
      </w:r>
      <w:r w:rsidR="00B726DE" w:rsidRPr="00A25460">
        <w:fldChar w:fldCharType="end"/>
      </w:r>
      <w:r w:rsidR="00B726DE" w:rsidRPr="00A25460">
        <w:t xml:space="preserve"> Perbandingan dengan model sumber tertutup pada tolok ukur akademik. Hasil untuk </w:t>
      </w:r>
      <w:r w:rsidR="00C3575E">
        <w:t>GPT-4</w:t>
      </w:r>
      <w:r w:rsidR="00B726DE" w:rsidRPr="00A25460">
        <w:t xml:space="preserve"> dan GPT-4 berasal dari OpenAI (2023). Hasil untuk model PaLM berasal dari </w:t>
      </w:r>
      <w:r w:rsidR="00B726DE" w:rsidRPr="00A25460">
        <w:fldChar w:fldCharType="begin" w:fldLock="1"/>
      </w:r>
      <w:r w:rsidR="00B726DE" w:rsidRPr="00A25460">
        <w:instrText>ADDIN CSL_CITATION {"citationItems":[{"id":"ITEM-1","itemData":{"abstract":"Large language models have been shown to achieve remarkable performance across a variety of natural language tasks using few-shot learning, which drastically reduces the number of task-specific training examples needed to adapt the model to a particular application. To further our understanding of the impact of scale on few-shot learning, we trained a 540-billion parameter, densely activated, Transformer language model, which we call Pathways Language Model PaLM. We trained PaLM on 6144 TPU v4 chips using Pathways, a new ML system which enables highly efficient training across multiple TPU Pods. We demonstrate continued benefits of scaling by achieving state-of-the-art few-shot learning results on hundreds of language understanding and generation benchmarks. On a number of these tasks, PaLM 540B achieves breakthrough performance, outperforming the finetuned state-of-the-art on a suite of multi-step reasoning tasks, and outperforming average human performance on the recently released BIG-bench benchmark. A significant number of BIG-bench tasks showed discontinuous improvements from model scale, meaning that performance steeply increased as we scaled to our largest model. PaLM also has strong capabilities in multilingual tasks and source code generation, which we demonstrate on a wide array of benchmarks. We additionally provide a comprehensive analysis on bias and toxicity, and study the extent of training data memorization with respect to model scale. Finally, we discuss the ethical considerations related to large language models and discuss potential mitigation strategies.","author":[{"dropping-particle":"","family":"Chowdhery","given":"Aakanksha","non-dropping-particle":"","parse-names":false,"suffix":""},{"dropping-particle":"","family":"Narang","given":"Sharan","non-dropping-particle":"","parse-names":false,"suffix":""},{"dropping-particle":"","family":"Devlin","given":"Jacob","non-dropping-particle":"","parse-names":false,"suffix":""},{"dropping-particle":"","family":"Bosma","given":"Maarten","non-dropping-particle":"","parse-names":false,"suffix":""},{"dropping-particle":"","family":"Mishra","given":"Gaurav","non-dropping-particle":"","parse-names":false,"suffix":""},{"dropping-particle":"","family":"Roberts","given":"Adam","non-dropping-particle":"","parse-names":false,"suffix":""},{"dropping-particle":"","family":"Barham","given":"Paul","non-dropping-particle":"","parse-names":false,"suffix":""},{"dropping-particle":"","family":"Chung","given":"Hyung Won","non-dropping-particle":"","parse-names":false,"suffix":""},{"dropping-particle":"","family":"Sutton","given":"Charles","non-dropping-particle":"","parse-names":false,"suffix":""},{"dropping-particle":"","family":"Gehrmann","given":"Sebastian","non-dropping-particle":"","parse-names":false,"suffix":""},{"dropping-particle":"","family":"Schuh","given":"Parker","non-dropping-particle":"","parse-names":false,"suffix":""},{"dropping-particle":"","family":"Shi","given":"Kensen","non-dropping-particle":"","parse-names":false,"suffix":""},{"dropping-particle":"","family":"Tsvyashchenko","given":"Sasha","non-dropping-particle":"","parse-names":false,"suffix":""},{"dropping-particle":"","family":"Maynez","given":"Joshua","non-dropping-particle":"","parse-names":false,"suffix":""},{"dropping-particle":"","family":"Rao","given":"Abhishek","non-dropping-particle":"","parse-names":false,"suffix":""},{"dropping-particle":"","family":"Barnes","given":"Parker","non-dropping-particle":"","parse-names":false,"suffix":""},{"dropping-particle":"","family":"Tay","given":"Yi","non-dropping-particle":"","parse-names":false,"suffix":""},{"dropping-particle":"","family":"Shazeer","given":"Noam","non-dropping-particle":"","parse-names":false,"suffix":""},{"dropping-particle":"","family":"Prabhakaran","given":"Vinodkumar","non-dropping-particle":"","parse-names":false,"suffix":""},{"dropping-particle":"","family":"Reif","given":"Emily","non-dropping-particle":"","parse-names":false,"suffix":""},{"dropping-particle":"","family":"Du","given":"Nan","non-dropping-particle":"","parse-names":false,"suffix":""},{"dropping-particle":"","family":"Hutchinson","given":"Ben","non-dropping-particle":"","parse-names":false,"suffix":""},{"dropping-particle":"","family":"Pope","given":"Reiner","non-dropping-particle":"","parse-names":false,"suffix":""},{"dropping-particle":"","family":"Bradbury","given":"James","non-dropping-particle":"","parse-names":false,"suffix":""},{"dropping-particle":"","family":"Austin","given":"Jacob","non-dropping-particle":"","parse-names":false,"suffix":""},{"dropping-particle":"","family":"Isard","given":"Michael","non-dropping-particle":"","parse-names":false,"suffix":""},{"dropping-particle":"","family":"Gur-Ari","given":"Guy","non-dropping-particle":"","parse-names":false,"suffix":""},{"dropping-particle":"","family":"Yin","given":"Pengcheng","non-dropping-particle":"","parse-names":false,"suffix":""},{"dropping-particle":"","family":"Duke","given":"Toju","non-dropping-particle":"","parse-names":false,"suffix":""},{"dropping-particle":"","family":"Levskaya","given":"Anselm","non-dropping-particle":"","parse-names":false,"suffix":""},{"dropping-particle":"","family":"Ghemawat","given":"Sanjay","non-dropping-particle":"","parse-names":false,"suffix":""},{"dropping-particle":"","family":"Dev","given":"Sunipa","non-dropping-particle":"","parse-names":false,"suffix":""},{"dropping-particle":"","family":"Michalewski","given":"Henryk","non-dropping-particle":"","parse-names":false,"suffix":""},{"dropping-particle":"","family":"Garcia","given":"Xavier","non-dropping-particle":"","parse-names":false,"suffix":""},{"dropping-particle":"","family":"Misra","given":"Vedant","non-dropping-particle":"","parse-names":false,"suffix":""},{"dropping-particle":"","family":"Robinson","given":"Kevin","non-dropping-particle":"","parse-names":false,"suffix":""},{"dropping-particle":"","family":"Fedus","given":"Liam","non-dropping-particle":"","parse-names":false,"suffix":""},{"dropping-particle":"","family":"Zhou","given":"Denny","non-dropping-particle":"","parse-names":false,"suffix":""},{"dropping-particle":"","family":"Ippolito","given":"Daphne","non-dropping-particle":"","parse-names":false,"suffix":""},{"dropping-particle":"","family":"Luan","given":"David","non-dropping-particle":"","parse-names":false,"suffix":""},{"dropping-particle":"","family":"Lim","given":"Hyeontaek","non-dropping-particle":"","parse-names":false,"suffix":""},{"dropping-particle":"","family":"Zoph","given":"Barret","non-dropping-particle":"","parse-names":false,"suffix":""},{"dropping-particle":"","family":"Spiridonov","given":"Alexander","non-dropping-particle":"","parse-names":false,"suffix":""},{"dropping-particle":"","family":"Sepassi","given":"Ryan","non-dropping-particle":"","parse-names":false,"suffix":""},{"dropping-particle":"","family":"Dohan","given":"David","non-dropping-particle":"","parse-names":false,"suffix":""},{"dropping-particle":"","family":"Agrawal","given":"Shivani","non-dropping-particle":"","parse-names":false,"suffix":""},{"dropping-particle":"","family":"Omernick","given":"Mark","non-dropping-particle":"","parse-names":false,"suffix":""},{"dropping-particle":"","family":"Dai","given":"Andrew M.","non-dropping-particle":"","parse-names":false,"suffix":""},{"dropping-particle":"","family":"Pillai","given":"Thanumalayan Sankaranarayana","non-dropping-particle":"","parse-names":false,"suffix":""},{"dropping-particle":"","family":"Pellat","given":"Marie","non-dropping-particle":"","parse-names":false,"suffix":""},{"dropping-particle":"","family":"Lewkowycz","given":"Aitor","non-dropping-particle":"","parse-names":false,"suffix":""},{"dropping-particle":"","family":"Moreira","given":"Erica","non-dropping-particle":"","parse-names":false,"suffix":""},{"dropping-particle":"","family":"Child","given":"Rewon","non-dropping-particle":"","parse-names":false,"suffix":""},{"dropping-particle":"","family":"Polozov","given":"Oleksandr","non-dropping-particle":"","parse-names":false,"suffix":""},{"dropping-particle":"","family":"Lee","given":"Katherine","non-dropping-particle":"","parse-names":false,"suffix":""},{"dropping-particle":"","family":"Zhou","given":"Zongwei","non-dropping-particle":"","parse-names":false,"suffix":""},{"dropping-particle":"","family":"Wang","given":"Xuezhi","non-dropping-particle":"","parse-names":false,"suffix":""},{"dropping-particle":"","family":"Saeta","given":"Brennan","non-dropping-particle":"","parse-names":false,"suffix":""},{"dropping-particle":"","family":"Diaz","given":"Mark","non-dropping-particle":"","parse-names":false,"suffix":""},{"dropping-particle":"","family":"Firat","given":"Orhan","non-dropping-particle":"","parse-names":false,"suffix":""},{"dropping-particle":"","family":"Catasta","given":"Michele","non-dropping-particle":"","parse-names":false,"suffix":""},{"dropping-particle":"","family":"Wei","given":"Jason","non-dropping-particle":"","parse-names":false,"suffix":""},{"dropping-particle":"","family":"Meier-Hellstern","given":"Kathy","non-dropping-particle":"","parse-names":false,"suffix":""},{"dropping-particle":"","family":"Eck","given":"Douglas","non-dropping-particle":"","parse-names":false,"suffix":""},{"dropping-particle":"","family":"Dean","given":"Jeff","non-dropping-particle":"","parse-names":false,"suffix":""},{"dropping-particle":"","family":"Petrov","given":"Slav","non-dropping-particle":"","parse-names":false,"suffix":""},{"dropping-particle":"","family":"Fiedel","given":"Noah","non-dropping-particle":"","parse-names":false,"suffix":""}],"id":"ITEM-1","issued":{"date-parts":[["2022"]]},"page":"1-87","title":"PaLM: Scaling Language Modeling with Pathways","type":"article-journal"},"uris":["http://www.mendeley.com/documents/?uuid=77164779-8095-48e3-bc13-6f69769df358"]}],"mendeley":{"formattedCitation":"(Chowdhery et al., 2022)","plainTextFormattedCitation":"(Chowdhery et al., 2022)","previouslyFormattedCitation":"(Chowdhery et al., 2022)"},"properties":{"noteIndex":0},"schema":"https://github.com/citation-style-language/schema/raw/master/csl-citation.json"}</w:instrText>
      </w:r>
      <w:r w:rsidR="00B726DE" w:rsidRPr="00A25460">
        <w:fldChar w:fldCharType="separate"/>
      </w:r>
      <w:r w:rsidR="00B726DE" w:rsidRPr="00A25460">
        <w:rPr>
          <w:noProof/>
        </w:rPr>
        <w:t>(Chowdhery et al., 2022)</w:t>
      </w:r>
      <w:r w:rsidR="00B726DE" w:rsidRPr="00A25460">
        <w:fldChar w:fldCharType="end"/>
      </w:r>
      <w:r w:rsidR="00B726DE" w:rsidRPr="00A25460">
        <w:t xml:space="preserve">. Hasil untuk PaLM-2-L berasal dari </w:t>
      </w:r>
      <w:r w:rsidR="00B726DE" w:rsidRPr="00A25460">
        <w:fldChar w:fldCharType="begin" w:fldLock="1"/>
      </w:r>
      <w:r w:rsidR="003E7041" w:rsidRPr="00A25460">
        <w:instrText>ADDIN CSL_CITATION {"citationItems":[{"id":"ITEM-1","itemData":{"abstract":"We introduce PaLM 2, a new state-of-the-art language model that has better multilingual and reasoning capabilities and is more compute-efficient than its predecessor PaLM. PaLM 2 is a Transformer-based model trained using a mixture of objectives. Through extensive evaluations on English and multilingual language, and reasoning tasks, we demonstrate that PaLM 2 has significantly improved quality on downstream tasks across different model sizes, while simultaneously exhibiting faster and more efficient inference compared to PaLM. This improved efficiency enables broader deployment while also allowing the model to respond faster, for a more natural pace of interaction. PaLM 2 demonstrates robust reasoning capabilities exemplified by large improvements over PaLM on BIG-Bench and other reasoning tasks. PaLM 2 exhibits stable performance on a suite of responsible AI evaluations, and enables inference-time control over toxicity without additional overhead or impact on other capabilities. Overall, PaLM 2 achieves state-of-the-art performance across a diverse set of tasks and capabilities. When discussing the PaLM 2 family, it is important to distinguish between pre-trained models (of various sizes), fine-tuned variants of these models, and the user-facing products that use these models. In particular, user-facing products typically include additional pre- and post-processing steps. Additionally, the underlying models may evolve over time. Therefore, one should not expect the performance of user-facing products to exactly match the results reported in this report.","author":[{"dropping-particle":"","family":"Anil","given":"Rohan","non-dropping-particle":"","parse-names":false,"suffix":""},{"dropping-particle":"","family":"Dai","given":"Andrew M.","non-dropping-particle":"","parse-names":false,"suffix":""},{"dropping-particle":"","family":"Firat","given":"Orhan","non-dropping-particle":"","parse-names":false,"suffix":""},{"dropping-particle":"","family":"Johnson","given":"Melvin","non-dropping-particle":"","parse-names":false,"suffix":""},{"dropping-particle":"","family":"Lepikhin","given":"Dmitry","non-dropping-particle":"","parse-names":false,"suffix":""},{"dropping-particle":"","family":"Passos","given":"Alexandre","non-dropping-particle":"","parse-names":false,"suffix":""},{"dropping-particle":"","family":"Shakeri","given":"Siamak","non-dropping-particle":"","parse-names":false,"suffix":""},{"dropping-particle":"","family":"Taropa","given":"Emanuel","non-dropping-particle":"","parse-names":false,"suffix":""},{"dropping-particle":"","family":"Bailey","given":"Paige","non-dropping-particle":"","parse-names":false,"suffix":""},{"dropping-particle":"","family":"Chen","given":"Zhifeng","non-dropping-particle":"","parse-names":false,"suffix":""},{"dropping-particle":"","family":"Chu","given":"Eric","non-dropping-particle":"","parse-names":false,"suffix":""},{"dropping-particle":"","family":"Clark","given":"Jonathan H.","non-dropping-particle":"","parse-names":false,"suffix":""},{"dropping-particle":"El","family":"Shafey","given":"Laurent","non-dropping-particle":"","parse-names":false,"suffix":""},{"dropping-particle":"","family":"Huang","given":"Yanping","non-dropping-particle":"","parse-names":false,"suffix":""},{"dropping-particle":"","family":"Meier-Hellstern","given":"Kathy","non-dropping-particle":"","parse-names":false,"suffix":""},{"dropping-particle":"","family":"Mishra","given":"Gaurav","non-dropping-particle":"","parse-names":false,"suffix":""},{"dropping-particle":"","family":"Moreira","given":"Erica","non-dropping-particle":"","parse-names":false,"suffix":""},{"dropping-particle":"","family":"Omernick","given":"Mark","non-dropping-particle":"","parse-names":false,"suffix":""},{"dropping-particle":"","family":"Robinson","given":"Kevin","non-dropping-particle":"","parse-names":false,"suffix":""},{"dropping-particle":"","family":"Ruder","given":"Sebastian","non-dropping-particle":"","parse-names":false,"suffix":""},{"dropping-particle":"","family":"Tay","given":"Yi","non-dropping-particle":"","parse-names":false,"suffix":""},{"dropping-particle":"","family":"Xiao","given":"Kefan","non-dropping-particle":"","parse-names":false,"suffix":""},{"dropping-particle":"","family":"Xu","given":"Yuanzhong","non-dropping-particle":"","parse-names":false,"suffix":""},{"dropping-particle":"","family":"Zhang","given":"Yujing","non-dropping-particle":"","parse-names":false,"suffix":""},{"dropping-particle":"","family":"Abrego","given":"Gustavo Hernandez","non-dropping-particle":"","parse-names":false,"suffix":""},{"dropping-particle":"","family":"Ahn","given":"Junwhan","non-dropping-particle":"","parse-names":false,"suffix":""},{"dropping-particle":"","family":"Austin","given":"Jacob","non-dropping-particle":"","parse-names":false,"suffix":""},{"dropping-particle":"","family":"Barham","given":"Paul","non-dropping-particle":"","parse-names":false,"suffix":""},{"dropping-particle":"","family":"Botha","given":"Jan","non-dropping-particle":"","parse-names":false,"suffix":""},{"dropping-particle":"","family":"Bradbury","given":"James","non-dropping-particle":"","parse-names":false,"suffix":""},{"dropping-particle":"","family":"Brahma","given":"Siddhartha","non-dropping-particle":"","parse-names":false,"suffix":""},{"dropping-particle":"","family":"Brooks","given":"Kevin","non-dropping-particle":"","parse-names":false,"suffix":""},{"dropping-particle":"","family":"Catasta","given":"Michele","non-dropping-particle":"","parse-names":false,"suffix":""},{"dropping-particle":"","family":"Cheng","given":"Yong","non-dropping-particle":"","parse-names":false,"suffix":""},{"dropping-particle":"","family":"Cherry","given":"Colin","non-dropping-particle":"","parse-names":false,"suffix":""},{"dropping-particle":"","family":"Choquette-Choo","given":"Christopher A.","non-dropping-particle":"","parse-names":false,"suffix":""},{"dropping-particle":"","family":"Chowdhery","given":"Aakanksha","non-dropping-particle":"","parse-names":false,"suffix":""},{"dropping-particle":"","family":"Crepy","given":"Clément","non-dropping-particle":"","parse-names":false,"suffix":""},{"dropping-particle":"","family":"Dave","given":"Shachi","non-dropping-particle":"","parse-names":false,"suffix":""},{"dropping-particle":"","family":"Dehghani","given":"Mostafa","non-dropping-particle":"","parse-names":false,"suffix":""},{"dropping-particle":"","family":"Dev","given":"Sunipa","non-dropping-particle":"","parse-names":false,"suffix":""},{"dropping-particle":"","family":"Devlin","given":"Jacob","non-dropping-particle":"","parse-names":false,"suffix":""},{"dropping-particle":"","family":"Díaz","given":"Mark","non-dropping-particle":"","parse-names":false,"suffix":""},{"dropping-particle":"","family":"Du","given":"Nan","non-dropping-particle":"","parse-names":false,"suffix":""},{"dropping-particle":"","family":"Dyer","given":"Ethan","non-dropping-particle":"","parse-names":false,"suffix":""},{"dropping-particle":"","family":"Feinberg","given":"Vlad","non-dropping-particle":"","parse-names":false,"suffix":""},{"dropping-particle":"","family":"Feng","given":"Fangxiaoyu","non-dropping-particle":"","parse-names":false,"suffix":""},{"dropping-particle":"","family":"Fienber","given":"Vlad","non-dropping-particle":"","parse-names":false,"suffix":""},{"dropping-particle":"","family":"Freitag","given":"Markus","non-dropping-particle":"","parse-names":false,"suffix":""},{"dropping-particle":"","family":"Garcia","given":"Xavier","non-dropping-particle":"","parse-names":false,"suffix":""},{"dropping-particle":"","family":"Gehrmann","given":"Sebastian","non-dropping-particle":"","parse-names":false,"suffix":""},{"dropping-particle":"","family":"Gonzalez","given":"Lucas","non-dropping-particle":"","parse-names":false,"suffix":""},{"dropping-particle":"","family":"Gur-Ari","given":"Guy","non-dropping-particle":"","parse-names":false,"suffix":""},{"dropping-particle":"","family":"Hand","given":"Steven","non-dropping-particle":"","parse-names":false,"suffix":""},{"dropping-particle":"","family":"Hashemi","given":"Hadi","non-dropping-particle":"","parse-names":false,"suffix":""},{"dropping-particle":"","family":"Hou","given":"Le","non-dropping-particle":"","parse-names":false,"suffix":""},{"dropping-particle":"","family":"Howland","given":"Joshua","non-dropping-particle":"","parse-names":false,"suffix":""},{"dropping-particle":"","family":"Hu","given":"Andrea","non-dropping-particle":"","parse-names":false,"suffix":""},{"dropping-particle":"","family":"Hui","given":"Jeffrey","non-dropping-particle":"","parse-names":false,"suffix":""},{"dropping-particle":"","family":"Hurwitz","given":"Jeremy","non-dropping-particle":"","parse-names":false,"suffix":""},{"dropping-particle":"","family":"Isard","given":"Michael","non-dropping-particle":"","parse-names":false,"suffix":""},{"dropping-particle":"","family":"Ittycheriah","given":"Abe","non-dropping-particle":"","parse-names":false,"suffix":""},{"dropping-particle":"","family":"Jagielski","given":"Matthew","non-dropping-particle":"","parse-names":false,"suffix":""},{"dropping-particle":"","family":"Jia","given":"Wenhao","non-dropping-particle":"","parse-names":false,"suffix":""},{"dropping-particle":"","family":"Kenealy","given":"Kathleen","non-dropping-particle":"","parse-names":false,"suffix":""},{"dropping-particle":"","family":"Krikun","given":"Maxim","non-dropping-particle":"","parse-names":false,"suffix":""},{"dropping-particle":"","family":"Kudugunta","given":"Sneha","non-dropping-particle":"","parse-names":false,"suffix":""},{"dropping-particle":"","family":"Lan","given":"Chang","non-dropping-particle":"","parse-names":false,"suffix":""},{"dropping-particle":"","family":"Lee","given":"Katherine","non-dropping-particle":"","parse-names":false,"suffix":""},{"dropping-particle":"","family":"Lee","given":"Benjamin","non-dropping-particle":"","parse-names":false,"suffix":""},{"dropping-particle":"","family":"Li","given":"Eric","non-dropping-particle":"","parse-names":false,"suffix":""},{"dropping-particle":"","family":"Li","given":"Music","non-dropping-particle":"","parse-names":false,"suffix":""},{"dropping-particle":"","family":"Li","given":"Wei","non-dropping-particle":"","parse-names":false,"suffix":""},{"dropping-particle":"","family":"Li","given":"YaGuang","non-dropping-particle":"","parse-names":false,"suffix":""},{"dropping-particle":"","family":"Li","given":"Jian","non-dropping-particle":"","parse-names":false,"suffix":""},{"dropping-particle":"","family":"Lim","given":"Hyeontaek","non-dropping-particle":"","parse-names":false,"suffix":""},{"dropping-particle":"","family":"Lin","given":"Hanzhao","non-dropping-particle":"","parse-names":false,"suffix":""},{"dropping-particle":"","family":"Liu","given":"Zhongtao","non-dropping-particle":"","parse-names":false,"suffix":""},{"dropping-particle":"","family":"Liu","given":"Frederick","non-dropping-particle":"","parse-names":false,"suffix":""},{"dropping-particle":"","family":"Maggioni","given":"Marcello","non-dropping-particle":"","parse-names":false,"suffix":""},{"dropping-particle":"","family":"Mahendru","given":"Aroma","non-dropping-particle":"","parse-names":false,"suffix":""},{"dropping-particle":"","family":"Maynez","given":"Joshua","non-dropping-particle":"","parse-names":false,"suffix":""},{"dropping-particle":"","family":"Misra","given":"Vedant","non-dropping-particle":"","parse-names":false,"suffix":""},{"dropping-particle":"","family":"Moussalem","given":"Maysam","non-dropping-particle":"","parse-names":false,"suffix":""},{"dropping-particle":"","family":"Nado","given":"Zachary","non-dropping-particle":"","parse-names":false,"suffix":""},{"dropping-particle":"","family":"Nham","given":"John","non-dropping-particle":"","parse-names":false,"suffix":""},{"dropping-particle":"","family":"Ni","given":"Eric","non-dropping-particle":"","parse-names":false,"suffix":""},{"dropping-particle":"","family":"Nystrom","given":"Andrew","non-dropping-particle":"","parse-names":false,"suffix":""},{"dropping-particle":"","family":"Parrish","given":"Alicia","non-dropping-particle":"","parse-names":false,"suffix":""},{"dropping-particle":"","family":"Pellat","given":"Marie","non-dropping-particle":"","parse-names":false,"suffix":""},{"dropping-particle":"","family":"Polacek","given":"Martin","non-dropping-particle":"","parse-names":false,"suffix":""},{"dropping-particle":"","family":"Polozov","given":"Alex","non-dropping-particle":"","parse-names":false,"suffix":""},{"dropping-particle":"","family":"Pope","given":"Reiner","non-dropping-particle":"","parse-names":false,"suffix":""},{"dropping-particle":"","family":"Qiao","given":"Siyuan","non-dropping-particle":"","parse-names":false,"suffix":""},{"dropping-particle":"","family":"Reif","given":"Emily","non-dropping-particle":"","parse-names":false,"suffix":""},{"dropping-particle":"","family":"Richter","given":"Bryan","non-dropping-particle":"","parse-names":false,"suffix":""},{"dropping-particle":"","family":"Riley","given":"Parker","non-dropping-particle":"","parse-names":false,"suffix":""},{"dropping-particle":"","family":"Ros","given":"Alex Castro","non-dropping-particle":"","parse-names":false,"suffix":""},{"dropping-particle":"","family":"Roy","given":"Aurko","non-dropping-particle":"","parse-names":false,"suffix":""},{"dropping-particle":"","family":"Saeta","given":"Brennan","non-dropping-particle":"","parse-names":false,"suffix":""},{"dropping-particle":"","family":"Samuel","given":"Rajkumar","non-dropping-particle":"","parse-names":false,"suffix":""},{"dropping-particle":"","family":"Shelby","given":"Renee","non-dropping-particle":"","parse-names":false,"suffix":""},{"dropping-particle":"","family":"Slone","given":"Ambrose","non-dropping-particle":"","parse-names":false,"suffix":""},{"dropping-particle":"","family":"Smilkov","given":"Daniel","non-dropping-particle":"","parse-names":false,"suffix":""},{"dropping-particle":"","family":"So","given":"David R.","non-dropping-particle":"","parse-names":false,"suffix":""},{"dropping-particle":"","family":"Sohn","given":"Daniel","non-dropping-particle":"","parse-names":false,"suffix":""},{"dropping-particle":"","family":"Tokumine","given":"Simon","non-dropping-particle":"","parse-names":false,"suffix":""},{"dropping-particle":"","family":"Valter","given":"Dasha","non-dropping-particle":"","parse-names":false,"suffix":""},{"dropping-particle":"","family":"Vasudevan","given":"Vijay","non-dropping-particle":"","parse-names":false,"suffix":""},{"dropping-particle":"","family":"Vodrahalli","given":"Kiran","non-dropping-particle":"","parse-names":false,"suffix":""},{"dropping-particle":"","family":"Wang","given":"Xuezhi","non-dropping-particle":"","parse-names":false,"suffix":""},{"dropping-particle":"","family":"Wang","given":"Pidong","non-dropping-particle":"","parse-names":false,"suffix":""},{"dropping-particle":"","family":"Wang","given":"Zirui","non-dropping-particle":"","parse-names":false,"suffix":""},{"dropping-particle":"","family":"Wang","given":"Tao","non-dropping-particle":"","parse-names":false,"suffix":""},{"dropping-particle":"","family":"Wieting","given":"John","non-dropping-particle":"","parse-names":false,"suffix":""},{"dropping-particle":"","family":"Wu","given":"Yuhuai","non-dropping-particle":"","parse-names":false,"suffix":""},{"dropping-particle":"","family":"Xu","given":"Kelvin","non-dropping-particle":"","parse-names":false,"suffix":""},{"dropping-particle":"","family":"Xu","given":"Yunhan","non-dropping-particle":"","parse-names":false,"suffix":""},{"dropping-particle":"","family":"Xue","given":"Linting","non-dropping-particle":"","parse-names":false,"suffix":""},{"dropping-particle":"","family":"Yin","given":"Pengcheng","non-dropping-particle":"","parse-names":false,"suffix":""},{"dropping-particle":"","family":"Yu","given":"Jiahui","non-dropping-particle":"","parse-names":false,"suffix":""},{"dropping-particle":"","family":"Zhang","given":"Qiao","non-dropping-particle":"","parse-names":false,"suffix":""},{"dropping-particle":"","family":"Zheng","given":"Steven","non-dropping-particle":"","parse-names":false,"suffix":""},{"dropping-particle":"","family":"Zheng","given":"Ce","non-dropping-particle":"","parse-names":false,"suffix":""},{"dropping-particle":"","family":"Zhou","given":"Weikang","non-dropping-particle":"","parse-names":false,"suffix":""},{"dropping-particle":"","family":"Zhou","given":"Denny","non-dropping-particle":"","parse-names":false,"suffix":""},{"dropping-particle":"","family":"Petrov","given":"Slav","non-dropping-particle":"","parse-names":false,"suffix":""},{"dropping-particle":"","family":"Wu","given":"Yonghui","non-dropping-particle":"","parse-names":false,"suffix":""}],"id":"ITEM-1","issue":"May","issued":{"date-parts":[["2023"]]},"title":"PaLM 2 Technical Report","type":"article-journal"},"uris":["http://www.mendeley.com/documents/?uuid=f4fed13a-3f22-45fc-b450-2d8325c5d7a8"]}],"mendeley":{"formattedCitation":"(Anil et al., 2023)","plainTextFormattedCitation":"(Anil et al., 2023)","previouslyFormattedCitation":"(Anil et al., 2023)"},"properties":{"noteIndex":0},"schema":"https://github.com/citation-style-language/schema/raw/master/csl-citation.json"}</w:instrText>
      </w:r>
      <w:r w:rsidR="00B726DE" w:rsidRPr="00A25460">
        <w:fldChar w:fldCharType="separate"/>
      </w:r>
      <w:r w:rsidR="00B726DE" w:rsidRPr="00A25460">
        <w:rPr>
          <w:noProof/>
        </w:rPr>
        <w:t>(Anil et al., 2023)</w:t>
      </w:r>
      <w:r w:rsidR="00B726DE" w:rsidRPr="00A25460">
        <w:fldChar w:fldCharType="end"/>
      </w:r>
      <w:r w:rsidR="00B726DE" w:rsidRPr="00A25460">
        <w:t>.</w:t>
      </w:r>
      <w:bookmarkStart w:id="51" w:name="_Ref164282176"/>
    </w:p>
    <w:p w14:paraId="1E5EF5FB" w14:textId="68F4247A" w:rsidR="005B4E49" w:rsidRDefault="001D2527" w:rsidP="005B4E49">
      <w:pPr>
        <w:spacing w:line="360" w:lineRule="auto"/>
        <w:rPr>
          <w:lang w:val="en-US"/>
        </w:rPr>
      </w:pPr>
      <w:bookmarkStart w:id="52" w:name="_Toc173235022"/>
      <w:r w:rsidRPr="00A25460">
        <w:t xml:space="preserve">Tabel </w:t>
      </w:r>
      <w:r w:rsidR="00372695">
        <w:fldChar w:fldCharType="begin"/>
      </w:r>
      <w:r w:rsidR="00372695">
        <w:instrText xml:space="preserve"> STYLEREF 1 \s </w:instrText>
      </w:r>
      <w:r w:rsidR="00372695">
        <w:fldChar w:fldCharType="separate"/>
      </w:r>
      <w:r w:rsidR="008B0E2C">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3</w:t>
      </w:r>
      <w:r w:rsidR="00372695">
        <w:fldChar w:fldCharType="end"/>
      </w:r>
      <w:bookmarkEnd w:id="51"/>
      <w:r w:rsidRPr="00A25460">
        <w:rPr>
          <w:lang w:val="en-US"/>
        </w:rPr>
        <w:t xml:space="preserve"> Perbadingan performa pada model dasar sumber terbuka</w:t>
      </w:r>
      <w:bookmarkEnd w:id="52"/>
      <w:r w:rsidR="005B4E49">
        <w:rPr>
          <w:lang w:val="en-US"/>
        </w:rPr>
        <w:t xml:space="preserve"> </w:t>
      </w:r>
    </w:p>
    <w:p w14:paraId="456D4442" w14:textId="20AC61D8" w:rsidR="000E7A5B" w:rsidRPr="00A25460" w:rsidRDefault="005B4E49" w:rsidP="005B4E49">
      <w:pPr>
        <w:spacing w:line="360" w:lineRule="auto"/>
        <w:ind w:firstLine="993"/>
        <w:rPr>
          <w:lang w:val="en-US"/>
        </w:rPr>
      </w:pPr>
      <w:r>
        <w:rPr>
          <w:lang w:val="en-US"/>
        </w:rPr>
        <w:fldChar w:fldCharType="begin" w:fldLock="1"/>
      </w:r>
      <w:r w:rsidR="005668D7">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B4E49">
        <w:rPr>
          <w:noProof/>
          <w:lang w:val="en-US"/>
        </w:rPr>
        <w:t>(Touvron et al., 2023)</w:t>
      </w:r>
      <w:r>
        <w:rPr>
          <w:lang w:val="en-US"/>
        </w:rPr>
        <w:fldChar w:fldCharType="end"/>
      </w:r>
    </w:p>
    <w:p w14:paraId="3707959F" w14:textId="2D08CB55" w:rsidR="00FE0B67" w:rsidRPr="00A25460" w:rsidRDefault="008A0C24" w:rsidP="00B63F70">
      <w:pPr>
        <w:spacing w:line="360" w:lineRule="auto"/>
        <w:jc w:val="center"/>
      </w:pPr>
      <w:r w:rsidRPr="00A25460">
        <w:rPr>
          <w:noProof/>
        </w:rPr>
        <w:drawing>
          <wp:inline distT="0" distB="0" distL="0" distR="0" wp14:anchorId="29C65BBE" wp14:editId="55BE7CA1">
            <wp:extent cx="5211550" cy="2098355"/>
            <wp:effectExtent l="0" t="0" r="8255" b="0"/>
            <wp:docPr id="75744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43009" name="Picture 1"/>
                    <pic:cNvPicPr/>
                  </pic:nvPicPr>
                  <pic:blipFill>
                    <a:blip r:embed="rId16"/>
                    <a:stretch>
                      <a:fillRect/>
                    </a:stretch>
                  </pic:blipFill>
                  <pic:spPr>
                    <a:xfrm>
                      <a:off x="0" y="0"/>
                      <a:ext cx="5211550" cy="2098355"/>
                    </a:xfrm>
                    <a:prstGeom prst="rect">
                      <a:avLst/>
                    </a:prstGeom>
                  </pic:spPr>
                </pic:pic>
              </a:graphicData>
            </a:graphic>
          </wp:inline>
        </w:drawing>
      </w:r>
    </w:p>
    <w:p w14:paraId="1630BF21" w14:textId="05D85FEA" w:rsidR="005668D7" w:rsidRDefault="008E5D83" w:rsidP="005668D7">
      <w:pPr>
        <w:pStyle w:val="Caption"/>
        <w:spacing w:line="360" w:lineRule="auto"/>
        <w:jc w:val="left"/>
        <w:rPr>
          <w:lang w:val="en-US"/>
        </w:rPr>
      </w:pPr>
      <w:bookmarkStart w:id="53" w:name="_Ref164282354"/>
      <w:bookmarkStart w:id="54" w:name="_Toc173235023"/>
      <w:r w:rsidRPr="00A25460">
        <w:t xml:space="preserve">Tabel </w:t>
      </w:r>
      <w:r w:rsidR="00372695">
        <w:fldChar w:fldCharType="begin"/>
      </w:r>
      <w:r w:rsidR="00372695">
        <w:instrText xml:space="preserve"> STYLEREF 1 \s </w:instrText>
      </w:r>
      <w:r w:rsidR="00372695">
        <w:fldChar w:fldCharType="separate"/>
      </w:r>
      <w:r w:rsidR="008B0E2C">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4</w:t>
      </w:r>
      <w:r w:rsidR="00372695">
        <w:fldChar w:fldCharType="end"/>
      </w:r>
      <w:bookmarkEnd w:id="53"/>
      <w:r w:rsidRPr="00A25460">
        <w:rPr>
          <w:lang w:val="en-US"/>
        </w:rPr>
        <w:t xml:space="preserve"> Perbandingan </w:t>
      </w:r>
      <w:r w:rsidR="00772987" w:rsidRPr="00A25460">
        <w:rPr>
          <w:lang w:val="en-US"/>
        </w:rPr>
        <w:t>performa pada</w:t>
      </w:r>
      <w:r w:rsidRPr="00A25460">
        <w:rPr>
          <w:lang w:val="en-US"/>
        </w:rPr>
        <w:t xml:space="preserve"> model sumber tertutup</w:t>
      </w:r>
      <w:bookmarkEnd w:id="54"/>
      <w:r w:rsidR="005668D7">
        <w:rPr>
          <w:lang w:val="en-US"/>
        </w:rPr>
        <w:t xml:space="preserve"> </w:t>
      </w:r>
    </w:p>
    <w:p w14:paraId="4A229A43" w14:textId="2191D38D" w:rsidR="008E5D83" w:rsidRPr="00A25460" w:rsidRDefault="005668D7" w:rsidP="005668D7">
      <w:pPr>
        <w:pStyle w:val="Caption"/>
        <w:spacing w:line="360" w:lineRule="auto"/>
        <w:ind w:firstLine="993"/>
        <w:jc w:val="left"/>
      </w:pPr>
      <w:r>
        <w:rPr>
          <w:lang w:val="en-US"/>
        </w:rPr>
        <w:fldChar w:fldCharType="begin" w:fldLock="1"/>
      </w:r>
      <w:r w:rsidR="002079F0">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668D7">
        <w:rPr>
          <w:noProof/>
          <w:lang w:val="en-US"/>
        </w:rPr>
        <w:t>(</w:t>
      </w:r>
      <w:r>
        <w:rPr>
          <w:noProof/>
          <w:lang w:val="en-US"/>
        </w:rPr>
        <w:t xml:space="preserve">Sumber: </w:t>
      </w:r>
      <w:r w:rsidRPr="005668D7">
        <w:rPr>
          <w:noProof/>
          <w:lang w:val="en-US"/>
        </w:rPr>
        <w:t>Touvron et al., 2023)</w:t>
      </w:r>
      <w:r>
        <w:rPr>
          <w:lang w:val="en-US"/>
        </w:rPr>
        <w:fldChar w:fldCharType="end"/>
      </w:r>
    </w:p>
    <w:p w14:paraId="0952C905" w14:textId="52B1C6D8" w:rsidR="007C55D1" w:rsidRPr="00A25460" w:rsidRDefault="008F1B32" w:rsidP="00B63F70">
      <w:pPr>
        <w:spacing w:after="240" w:line="360" w:lineRule="auto"/>
        <w:jc w:val="center"/>
        <w:rPr>
          <w:lang w:val="id-ID"/>
        </w:rPr>
      </w:pPr>
      <w:r w:rsidRPr="00A25460">
        <w:rPr>
          <w:noProof/>
          <w:lang w:val="id-ID"/>
        </w:rPr>
        <w:drawing>
          <wp:inline distT="0" distB="0" distL="0" distR="0" wp14:anchorId="28921954" wp14:editId="07C00D86">
            <wp:extent cx="4534532" cy="1190791"/>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4534532" cy="1190791"/>
                    </a:xfrm>
                    <a:prstGeom prst="rect">
                      <a:avLst/>
                    </a:prstGeom>
                  </pic:spPr>
                </pic:pic>
              </a:graphicData>
            </a:graphic>
          </wp:inline>
        </w:drawing>
      </w:r>
    </w:p>
    <w:p w14:paraId="3049B461" w14:textId="405F1432" w:rsidR="00235233" w:rsidRPr="00A25460" w:rsidRDefault="00642805" w:rsidP="002079F0">
      <w:pPr>
        <w:spacing w:after="240" w:line="360" w:lineRule="auto"/>
        <w:ind w:firstLine="720"/>
        <w:jc w:val="both"/>
      </w:pPr>
      <w:r>
        <w:rPr>
          <w:lang w:val="en-US"/>
        </w:rPr>
        <w:lastRenderedPageBreak/>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8F1B32" w:rsidRPr="00A25460">
        <w:t xml:space="preserve">terhadap penyempurnaan dan peningkatan </w:t>
      </w:r>
      <w:r w:rsidR="00B763BC">
        <w:t xml:space="preserve">kinerja </w:t>
      </w:r>
      <w:r w:rsidR="008F1B32" w:rsidRPr="00A25460">
        <w:t xml:space="preserve">Llama 2-Chat </w:t>
      </w:r>
      <w:r w:rsidR="001D7F94">
        <w:t xml:space="preserve">sehingga </w:t>
      </w:r>
      <w:r w:rsidR="008F1B32" w:rsidRPr="00A25460">
        <w:t xml:space="preserve"> memungkinkan komunitas mengembangkan </w:t>
      </w:r>
      <w:r w:rsidR="00F8357D">
        <w:t>model Llama 2 ini</w:t>
      </w:r>
      <w:r w:rsidR="008F1B32" w:rsidRPr="00A25460">
        <w:t xml:space="preserve"> dan 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55" w:name="_Toc173234995"/>
      <w:r w:rsidRPr="00A25460">
        <w:rPr>
          <w:i/>
          <w:iCs w:val="0"/>
        </w:rPr>
        <w:t>Fine-tuning</w:t>
      </w:r>
      <w:bookmarkEnd w:id="55"/>
    </w:p>
    <w:p w14:paraId="1C612973" w14:textId="318CAEB2" w:rsidR="008F1B32" w:rsidRPr="00B24634" w:rsidRDefault="0022183D" w:rsidP="00B24634">
      <w:pPr>
        <w:spacing w:line="360" w:lineRule="auto"/>
        <w:ind w:firstLine="576"/>
        <w:jc w:val="both"/>
      </w:pPr>
      <w:r w:rsidRPr="00A25460">
        <w:rPr>
          <w:i/>
          <w:iCs w:val="0"/>
        </w:rPr>
        <w:t>Fine-tuning</w:t>
      </w:r>
      <w:r w:rsidRPr="00A25460">
        <w:t xml:space="preserve"> artinya </w:t>
      </w:r>
      <w:bookmarkStart w:id="56" w:name="_Hlk157074077"/>
      <w:r w:rsidRPr="00A25460">
        <w:rPr>
          <w:i/>
          <w:iCs w:val="0"/>
        </w:rPr>
        <w:t>training model</w:t>
      </w:r>
      <w:r w:rsidRPr="00A25460">
        <w:t xml:space="preserve"> dengan task yang spesifik menggunakan model yang sudah dilatih dengan dataset </w:t>
      </w:r>
      <w:bookmarkEnd w:id="56"/>
      <w:r w:rsidRPr="00A25460">
        <w:t xml:space="preserve">yang besar. Biasanya untuk </w:t>
      </w:r>
      <w:r w:rsidRPr="00A25460">
        <w:rPr>
          <w:i/>
          <w:iCs w:val="0"/>
        </w:rPr>
        <w:t>training language model</w:t>
      </w:r>
      <w:r w:rsidRPr="00A25460">
        <w:t xml:space="preserve"> menggunakan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drawing>
          <wp:inline distT="0" distB="0" distL="0" distR="0" wp14:anchorId="6EB5AAD5" wp14:editId="594A5FA0">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8"/>
                    <a:stretch>
                      <a:fillRect/>
                    </a:stretch>
                  </pic:blipFill>
                  <pic:spPr bwMode="auto">
                    <a:xfrm>
                      <a:off x="0" y="0"/>
                      <a:ext cx="3645660" cy="2050684"/>
                    </a:xfrm>
                    <a:prstGeom prst="rect">
                      <a:avLst/>
                    </a:prstGeom>
                    <a:noFill/>
                    <a:ln>
                      <a:noFill/>
                    </a:ln>
                  </pic:spPr>
                </pic:pic>
              </a:graphicData>
            </a:graphic>
          </wp:inline>
        </w:drawing>
      </w:r>
    </w:p>
    <w:p w14:paraId="0F2B557D" w14:textId="03CBBE16" w:rsidR="00E11F26" w:rsidRDefault="00637F02" w:rsidP="00B24634">
      <w:pPr>
        <w:pStyle w:val="Caption"/>
        <w:spacing w:before="240" w:after="240" w:line="360" w:lineRule="auto"/>
        <w:rPr>
          <w:lang w:val="en-US"/>
        </w:rPr>
      </w:pPr>
      <w:bookmarkStart w:id="57" w:name="_Toc173235036"/>
      <w:r w:rsidRPr="00A25460">
        <w:t xml:space="preserve">Gambar </w:t>
      </w:r>
      <w:r w:rsidR="00D2109F">
        <w:fldChar w:fldCharType="begin"/>
      </w:r>
      <w:r w:rsidR="00D2109F">
        <w:instrText xml:space="preserve"> STYLEREF 1 \s </w:instrText>
      </w:r>
      <w:r w:rsidR="00D2109F">
        <w:fldChar w:fldCharType="separate"/>
      </w:r>
      <w:r w:rsidR="008B0E2C">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2</w:t>
      </w:r>
      <w:r w:rsidR="00D2109F">
        <w:fldChar w:fldCharType="end"/>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57"/>
      <w:r w:rsidR="002079F0">
        <w:rPr>
          <w:lang w:val="en-US"/>
        </w:rPr>
        <w:fldChar w:fldCharType="end"/>
      </w:r>
    </w:p>
    <w:p w14:paraId="6FB9CF5F" w14:textId="77777777" w:rsidR="00B24634" w:rsidRPr="00B24634" w:rsidRDefault="00B24634" w:rsidP="00B24634">
      <w:pPr>
        <w:rPr>
          <w:lang w:val="en-US"/>
        </w:rPr>
      </w:pPr>
    </w:p>
    <w:p w14:paraId="4F8A211F" w14:textId="05F3D09F" w:rsidR="0022183D" w:rsidRPr="00A25460" w:rsidRDefault="0022183D" w:rsidP="0022183D">
      <w:pPr>
        <w:spacing w:line="360" w:lineRule="auto"/>
        <w:ind w:firstLine="720"/>
        <w:jc w:val="both"/>
      </w:pPr>
      <w:r w:rsidRPr="00A25460">
        <w:t xml:space="preserve">Mengapa perlu </w:t>
      </w:r>
      <w:r w:rsidRPr="00A25460">
        <w:rPr>
          <w:i/>
        </w:rPr>
        <w:t>fine-tuning</w:t>
      </w:r>
      <w:r w:rsidRPr="00A25460">
        <w:t>? Pre-trained language model seperti BERT dan GPT telah dilatih menggunakan dataset yang sangat besar. Model yang dihasilkan mampu memahami model bahasa yang dilatih.</w:t>
      </w:r>
    </w:p>
    <w:p w14:paraId="01258120" w14:textId="3B5B5D93" w:rsidR="0022183D" w:rsidRPr="00A25460" w:rsidRDefault="0022183D" w:rsidP="0022183D">
      <w:pPr>
        <w:spacing w:line="360" w:lineRule="auto"/>
        <w:ind w:firstLine="720"/>
        <w:jc w:val="both"/>
      </w:pP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resource. Jika menggunakan pre-trained language model, maka dengan mudah dapat </w:t>
      </w:r>
      <w:r w:rsidR="001741AA">
        <w:rPr>
          <w:lang w:val="id-ID"/>
        </w:rPr>
        <w:t>di</w:t>
      </w:r>
      <w:r w:rsidRPr="00A25460">
        <w:t xml:space="preserve">gunakan model yang sudah dilatih dengan data besar dan tinggal di </w:t>
      </w:r>
      <w:r w:rsidRPr="00A25460">
        <w:rPr>
          <w:i/>
        </w:rPr>
        <w:t>fine-tuning</w:t>
      </w:r>
      <w:r w:rsidRPr="00A25460">
        <w:t xml:space="preserve"> sesuai dengan dataset atau task spesifik. </w:t>
      </w:r>
      <w:r w:rsidRPr="00A25460">
        <w:lastRenderedPageBreak/>
        <w:t xml:space="preserve">Dengan kata lain, dengan menggunakan </w:t>
      </w:r>
      <w:r w:rsidRPr="00A25460">
        <w:rPr>
          <w:i/>
        </w:rPr>
        <w:t>pre-trained language model</w:t>
      </w:r>
      <w:r w:rsidRPr="00A25460">
        <w:t xml:space="preserve">, </w:t>
      </w:r>
      <w:r w:rsidR="00810FA0">
        <w:rPr>
          <w:lang w:val="id-ID"/>
        </w:rPr>
        <w:t xml:space="preserve">maka </w:t>
      </w:r>
      <w:r w:rsidRPr="00A25460">
        <w:t>dapat lebih cepat mendapatkan hasil yang lebih baik tanpa harus dilatih dari awal.</w:t>
      </w:r>
    </w:p>
    <w:p w14:paraId="16D75A75" w14:textId="77777777" w:rsidR="0022183D" w:rsidRPr="00A25460" w:rsidRDefault="0022183D" w:rsidP="0022183D">
      <w:pPr>
        <w:spacing w:line="360" w:lineRule="auto"/>
        <w:ind w:firstLine="720"/>
        <w:jc w:val="both"/>
      </w:pPr>
      <w:r w:rsidRPr="00A25460">
        <w:t xml:space="preserve">Membutuhkan data yang lebih sedikit, biasanya dataset untuk </w:t>
      </w:r>
      <w:r w:rsidRPr="00A25460">
        <w:rPr>
          <w:i/>
        </w:rPr>
        <w:t>supervised learning</w:t>
      </w:r>
      <w:r w:rsidRPr="00A25460">
        <w:t xml:space="preserve"> sangat terbatas jumlahnya. Jika </w:t>
      </w:r>
      <w:r w:rsidRPr="00A25460">
        <w:rPr>
          <w:i/>
        </w:rPr>
        <w:t>deep learning</w:t>
      </w:r>
      <w:r w:rsidRPr="00A25460">
        <w:t xml:space="preserve"> dilatih dengan data yang sedikit, ada kemungkinan performanya rendah. Karena </w:t>
      </w:r>
      <w:r w:rsidRPr="00A25460">
        <w:rPr>
          <w:i/>
        </w:rPr>
        <w:t>pre-trained language model</w:t>
      </w:r>
      <w:r w:rsidRPr="00A25460">
        <w:t xml:space="preserve"> sudah dilatih dengan dataset yang besar, maka saat </w:t>
      </w:r>
      <w:r w:rsidRPr="00A25460">
        <w:rPr>
          <w:i/>
        </w:rPr>
        <w:t>fine-tuning</w:t>
      </w:r>
      <w:r w:rsidRPr="00A25460">
        <w:t xml:space="preserve"> hanya perlu dataset yang jumlahnya lebih sedikit. </w:t>
      </w:r>
    </w:p>
    <w:p w14:paraId="1229928F" w14:textId="0BA5B6B4" w:rsidR="007C04DD" w:rsidRPr="00A25460" w:rsidRDefault="0022183D" w:rsidP="007C04DD">
      <w:pPr>
        <w:spacing w:line="360" w:lineRule="auto"/>
        <w:ind w:firstLine="720"/>
        <w:jc w:val="both"/>
      </w:pPr>
      <w:r w:rsidRPr="00A25460">
        <w:t xml:space="preserve">Memiliki Performa yang lebih baik, sebelum muncul </w:t>
      </w:r>
      <w:r w:rsidRPr="00A25460">
        <w:rPr>
          <w:i/>
        </w:rPr>
        <w:t>pre-trained language model</w:t>
      </w:r>
      <w:r w:rsidRPr="00A25460">
        <w:t xml:space="preserve">, arsitektur model dibuat sedemikian rupa hingga menghasilkan performa yang lebih tinggi untuk task tertentu. Namun saat ini, model-model tersebut telah dikalahkan oleh </w:t>
      </w:r>
      <w:r w:rsidRPr="00A25460">
        <w:rPr>
          <w:i/>
        </w:rPr>
        <w:t>pre-trained language model</w:t>
      </w:r>
      <w:r w:rsidRPr="00A25460">
        <w:t xml:space="preserve"> seperti </w:t>
      </w:r>
      <w:r w:rsidRPr="00A25460">
        <w:rPr>
          <w:i/>
        </w:rPr>
        <w:t>Bidirectional Encoder Representations from Transformers</w:t>
      </w:r>
      <w:r w:rsidRPr="00A25460">
        <w:t xml:space="preserve"> (BERT) dan </w:t>
      </w:r>
      <w:r w:rsidRPr="00A25460">
        <w:rPr>
          <w:i/>
        </w:rPr>
        <w:t>Generative Pre-trained Transformer</w:t>
      </w:r>
      <w:r w:rsidRPr="00A25460">
        <w:t xml:space="preserve"> (GPT) di berbagai task spesifik 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58" w:name="_Toc163073884"/>
    </w:p>
    <w:p w14:paraId="5F612744" w14:textId="5FE83FCE" w:rsidR="00B34DFF" w:rsidRPr="00A25460" w:rsidRDefault="00B34DFF">
      <w:pPr>
        <w:autoSpaceDE/>
        <w:autoSpaceDN/>
        <w:rPr>
          <w:b/>
          <w:bCs w:val="0"/>
          <w:i/>
          <w:iCs w:val="0"/>
        </w:rPr>
      </w:pPr>
    </w:p>
    <w:p w14:paraId="2B23B980" w14:textId="77777777" w:rsidR="00B34DFF" w:rsidRPr="00A25460" w:rsidRDefault="00E35F5D" w:rsidP="00E35F5D">
      <w:pPr>
        <w:pStyle w:val="Heading2"/>
      </w:pPr>
      <w:bookmarkStart w:id="59" w:name="_Toc173234996"/>
      <w:r w:rsidRPr="00A25460">
        <w:rPr>
          <w:i/>
          <w:iCs w:val="0"/>
        </w:rPr>
        <w:t>Retrieval Augmented Generation</w:t>
      </w:r>
      <w:r w:rsidRPr="00A25460">
        <w:t xml:space="preserve"> (RAG)</w:t>
      </w:r>
      <w:bookmarkEnd w:id="58"/>
      <w:bookmarkEnd w:id="59"/>
    </w:p>
    <w:p w14:paraId="14903074" w14:textId="37BAF374" w:rsidR="00B34DFF" w:rsidRPr="00A25460" w:rsidRDefault="00B34DFF" w:rsidP="00B34DFF">
      <w:pPr>
        <w:spacing w:after="120" w:line="360" w:lineRule="auto"/>
        <w:ind w:firstLine="576"/>
        <w:jc w:val="both"/>
      </w:pPr>
      <w:r w:rsidRPr="00A25460">
        <w:rPr>
          <w:i/>
        </w:rPr>
        <w:t>Retrieval augmented generation</w:t>
      </w:r>
      <w:r w:rsidRPr="00A25460">
        <w:t xml:space="preserve"> (RAG) adalah sebuah pendekatan dalam pembuatan model AI yang dapat menghasilkan teks yang menggabungkan kemampuan retrieval (pengambilan informasi) dan generation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77777777" w:rsidR="00B34DFF" w:rsidRPr="00A25460" w:rsidRDefault="00B34DFF" w:rsidP="00B34DFF">
      <w:pPr>
        <w:spacing w:line="360" w:lineRule="auto"/>
        <w:ind w:left="284" w:hanging="284"/>
        <w:jc w:val="both"/>
      </w:pPr>
      <w:r w:rsidRPr="00A25460">
        <w:t xml:space="preserve">1.  Mengambil informasi relevan dari sumber data eksternal (seperti basis data fakta, artikel, dan lainnya) untuk memperkaya konten yang dihasilkan. Hal ini memungkinkan model untuk menghasilkan teks dengan informasi akurat dan </w:t>
      </w:r>
      <w:r w:rsidRPr="00A25460">
        <w:rPr>
          <w:i/>
        </w:rPr>
        <w:t>up-to-date</w:t>
      </w:r>
      <w:r w:rsidRPr="00A25460">
        <w:t xml:space="preserve">. </w:t>
      </w:r>
    </w:p>
    <w:p w14:paraId="5859837F" w14:textId="77777777" w:rsidR="00B34DFF" w:rsidRPr="00A25460" w:rsidRDefault="00B34DFF" w:rsidP="00B34DFF">
      <w:pPr>
        <w:spacing w:line="360" w:lineRule="auto"/>
        <w:ind w:left="284" w:hanging="284"/>
        <w:jc w:val="both"/>
      </w:pPr>
      <w:r w:rsidRPr="00A25460">
        <w:t xml:space="preserve">2. Informasi yang diambil kemudian digunakan untuk membimbing proses generate teks. Sehingga output teks yang dihasilkan relevan dengan topik yang diminta dan berisi fakta-fakta akurat. </w:t>
      </w:r>
    </w:p>
    <w:p w14:paraId="7D169020" w14:textId="77777777" w:rsidR="00B34DFF" w:rsidRPr="00A25460" w:rsidRDefault="00B34DFF" w:rsidP="00B34DFF">
      <w:pPr>
        <w:spacing w:line="360" w:lineRule="auto"/>
        <w:ind w:left="284" w:hanging="284"/>
        <w:jc w:val="both"/>
      </w:pPr>
      <w:r w:rsidRPr="00A25460">
        <w:t xml:space="preserve">3. Biasanya selain mengambil informasi faktual, model </w:t>
      </w:r>
      <w:r w:rsidRPr="00A25460">
        <w:rPr>
          <w:i/>
        </w:rPr>
        <w:t>retrieval augmented</w:t>
      </w:r>
      <w:r w:rsidRPr="00A25460">
        <w:t xml:space="preserve"> juga mengambil contoh teks relevan dari dataset. Contoh teks ini kemudian digunakan model sebagai bahan acuan untuk menghasilkan teks baru, sehingga gaya bahasa dan struktur kalimat menjadi lebih natural. </w:t>
      </w:r>
    </w:p>
    <w:p w14:paraId="50225130" w14:textId="77777777" w:rsidR="006A6210" w:rsidRPr="00A25460" w:rsidRDefault="00B34DFF" w:rsidP="00B34DFF">
      <w:pPr>
        <w:spacing w:line="360" w:lineRule="auto"/>
        <w:ind w:left="284" w:hanging="284"/>
        <w:jc w:val="both"/>
      </w:pPr>
      <w:r w:rsidRPr="00A25460">
        <w:lastRenderedPageBreak/>
        <w:t xml:space="preserve">4. Menghasilkan teks dengan kualitas yang lebih baik dan akurat dibandingkan model generatif teks murni, karena didukung oleh komponen </w:t>
      </w:r>
      <w:r w:rsidRPr="00A25460">
        <w:rPr>
          <w:i/>
        </w:rPr>
        <w:t>retrieval</w:t>
      </w:r>
      <w:r w:rsidRPr="00A25460">
        <w:t xml:space="preserve"> di dalam sistemnya.</w:t>
      </w:r>
    </w:p>
    <w:p w14:paraId="4F918CE2" w14:textId="77777777"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adalah penggabungan kemampuan mengambil informasi dan menghasilkan teks sehingga bisa menghasilkan output teks dengan kualitas 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183E53CA" w:rsidR="00C36093" w:rsidRPr="00A25460" w:rsidRDefault="006A6210" w:rsidP="003A5E69">
      <w:pPr>
        <w:spacing w:after="240" w:line="360" w:lineRule="auto"/>
        <w:ind w:firstLine="720"/>
        <w:jc w:val="both"/>
        <w:rPr>
          <w:lang w:val="en-ID"/>
        </w:rPr>
      </w:pPr>
      <w:r w:rsidRPr="00A25460">
        <w:t xml:space="preserve">Manfaat dari penerapan RAG antara lain 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8B0E2C" w:rsidRPr="00A25460">
        <w:t xml:space="preserve">Gambar </w:t>
      </w:r>
      <w:r w:rsidR="008B0E2C">
        <w:rPr>
          <w:noProof/>
        </w:rPr>
        <w:t>2</w:t>
      </w:r>
      <w:r w:rsidR="008B0E2C">
        <w:t>.</w:t>
      </w:r>
      <w:r w:rsidR="008B0E2C">
        <w:rPr>
          <w:noProof/>
        </w:rPr>
        <w:t>3</w:t>
      </w:r>
      <w:r w:rsidR="004B4715">
        <w:rPr>
          <w:lang w:val="id-ID"/>
        </w:rPr>
        <w:fldChar w:fldCharType="end"/>
      </w:r>
      <w:r w:rsidRPr="00A25460">
        <w:rPr>
          <w:lang w:val="en-ID"/>
        </w:rPr>
        <w:t>.</w:t>
      </w:r>
    </w:p>
    <w:p w14:paraId="75BB442A" w14:textId="77777777" w:rsidR="00637F02" w:rsidRPr="00A25460" w:rsidRDefault="00637F02" w:rsidP="00AB35C9">
      <w:pPr>
        <w:keepNext/>
        <w:spacing w:line="360" w:lineRule="auto"/>
        <w:ind w:firstLine="720"/>
        <w:jc w:val="both"/>
      </w:pPr>
      <w:r w:rsidRPr="00A25460">
        <w:rPr>
          <w:rStyle w:val="Hyperlink"/>
          <w:noProof/>
        </w:rPr>
        <w:drawing>
          <wp:inline distT="0" distB="0" distL="0" distR="0" wp14:anchorId="25D40F5C" wp14:editId="5BCFD76D">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7983A34A" w:rsidR="00834B8A" w:rsidRDefault="00637F02" w:rsidP="00AB35C9">
      <w:pPr>
        <w:pStyle w:val="Caption"/>
        <w:spacing w:line="360" w:lineRule="auto"/>
        <w:jc w:val="left"/>
        <w:rPr>
          <w:lang w:val="en-ID"/>
        </w:rPr>
      </w:pPr>
      <w:bookmarkStart w:id="60" w:name="_Ref173157591"/>
      <w:bookmarkStart w:id="61" w:name="_Toc173235037"/>
      <w:r w:rsidRPr="00A25460">
        <w:t xml:space="preserve">Gambar </w:t>
      </w:r>
      <w:r w:rsidR="00D2109F">
        <w:fldChar w:fldCharType="begin"/>
      </w:r>
      <w:r w:rsidR="00D2109F">
        <w:instrText xml:space="preserve"> STYLEREF 1 \s </w:instrText>
      </w:r>
      <w:r w:rsidR="00D2109F">
        <w:fldChar w:fldCharType="separate"/>
      </w:r>
      <w:r w:rsidR="008B0E2C">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3</w:t>
      </w:r>
      <w:r w:rsidR="00D2109F">
        <w:fldChar w:fldCharType="end"/>
      </w:r>
      <w:bookmarkEnd w:id="60"/>
      <w:r w:rsidRPr="00A25460">
        <w:rPr>
          <w:lang w:val="en-ID"/>
        </w:rPr>
        <w:t xml:space="preserve"> Arsitektur pada </w:t>
      </w:r>
      <w:r w:rsidRPr="00A25460">
        <w:rPr>
          <w:i/>
          <w:lang w:val="en-ID"/>
        </w:rPr>
        <w:t>Retrieval augmented generation</w:t>
      </w:r>
      <w:r w:rsidRPr="00A25460">
        <w:rPr>
          <w:lang w:val="en-ID"/>
        </w:rPr>
        <w:t xml:space="preserve"> (</w:t>
      </w:r>
      <w:hyperlink r:id="rId20" w:history="1">
        <w:r w:rsidRPr="00A25460">
          <w:rPr>
            <w:rStyle w:val="Hyperlink"/>
            <w:color w:val="000000" w:themeColor="text1"/>
            <w:u w:val="none"/>
            <w:lang w:val="en-ID"/>
          </w:rPr>
          <w:t>RAG</w:t>
        </w:r>
      </w:hyperlink>
      <w:r w:rsidRPr="00A25460">
        <w:rPr>
          <w:lang w:val="en-ID"/>
        </w:rPr>
        <w:t>)</w:t>
      </w:r>
      <w:bookmarkEnd w:id="61"/>
    </w:p>
    <w:p w14:paraId="7F9686DA" w14:textId="787F28ED" w:rsidR="000800DC" w:rsidRDefault="00834B8A" w:rsidP="00AB35C9">
      <w:pPr>
        <w:pStyle w:val="Caption"/>
        <w:spacing w:line="360" w:lineRule="auto"/>
        <w:ind w:firstLine="1276"/>
        <w:jc w:val="left"/>
        <w:rPr>
          <w:lang w:val="en-ID"/>
        </w:rPr>
      </w:pPr>
      <w:r>
        <w:rPr>
          <w:lang w:val="en-ID"/>
        </w:rPr>
        <w:fldChar w:fldCharType="begin" w:fldLock="1"/>
      </w:r>
      <w:r w:rsidR="003134D3">
        <w:rPr>
          <w:lang w:val="en-ID"/>
        </w:rPr>
        <w:instrText>ADDIN CSL_CITATION {"citationItems":[{"id":"ITEM-1","itemData":{"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3D797B62" w14:textId="04C2AB4F" w:rsidR="00637F02" w:rsidRPr="000800DC" w:rsidRDefault="000800DC" w:rsidP="000800DC">
      <w:pPr>
        <w:autoSpaceDE/>
        <w:autoSpaceDN/>
        <w:rPr>
          <w:szCs w:val="18"/>
          <w:lang w:val="en-ID"/>
        </w:rPr>
      </w:pPr>
      <w:r>
        <w:rPr>
          <w:lang w:val="en-ID"/>
        </w:rPr>
        <w:br w:type="page"/>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62" w:name="_Toc173234997"/>
      <w:r w:rsidRPr="00C62ACA">
        <w:rPr>
          <w:lang w:val="en-ID"/>
        </w:rPr>
        <w:t>Kuantisasi</w:t>
      </w:r>
      <w:bookmarkEnd w:id="62"/>
    </w:p>
    <w:p w14:paraId="4068B50A" w14:textId="48F9DDC8" w:rsidR="00897874" w:rsidRDefault="00C62ACA" w:rsidP="008D65F1">
      <w:pPr>
        <w:spacing w:line="360" w:lineRule="auto"/>
        <w:ind w:firstLine="576"/>
        <w:jc w:val="both"/>
        <w:rPr>
          <w:lang w:val="en-ID"/>
        </w:rPr>
      </w:pPr>
      <w:r w:rsidRPr="00C62ACA">
        <w:rPr>
          <w:lang w:val="en-ID"/>
        </w:rPr>
        <w:t>Istilah kuantisasi mengacu pada proses pemetaan nilai tak terhingga yang kontinu ke sekumpulan nilai terhingga yang lebih kecil. Dalam konteks LLM, istilah ini mengacu pada proses konversi bobot model dari tipe data presisi tinggi ke tipe data presisi 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37510599" w:rsidR="00C62ACA" w:rsidRDefault="00C62ACA" w:rsidP="00C62ACA">
      <w:pPr>
        <w:spacing w:line="360" w:lineRule="auto"/>
        <w:ind w:firstLine="426"/>
        <w:jc w:val="both"/>
        <w:rPr>
          <w:lang w:val="en-ID"/>
        </w:rPr>
      </w:pPr>
      <w:r w:rsidRPr="00C62ACA">
        <w:rPr>
          <w:lang w:val="en-ID"/>
        </w:rPr>
        <w:t xml:space="preserve">LLM pada dasarnya adalah jaringan saraf, model komputasi yang direpresentasikan dalam memori GPU atau RAM sebagai Tensor - array angka multidimensi. Untuk menyimpannya, dapat menggunakan berbagai jenis: Float64, Float16, atau bahkan bilangan bulat. Jenis data yang </w:t>
      </w:r>
      <w:r w:rsidR="00780517">
        <w:rPr>
          <w:lang w:val="id-ID"/>
        </w:rPr>
        <w:t>di</w:t>
      </w:r>
      <w:r w:rsidRPr="00C62ACA">
        <w:rPr>
          <w:lang w:val="en-ID"/>
        </w:rPr>
        <w:t>pilih akan memengaruhi jumlah "digit" yang perlu digunakan dalam memori dan, tentu saja, ukuran memori. Ukuran variabel dapat disebut sebagai presisi, yang menunjukkan berapa banyak "digit" yang digunakan untuk merepresentasikannya dalam memori.</w:t>
      </w:r>
    </w:p>
    <w:p w14:paraId="3D1EBA3E" w14:textId="77777777" w:rsidR="00C62ACA" w:rsidRDefault="00C62ACA" w:rsidP="00C62ACA">
      <w:pPr>
        <w:keepNext/>
        <w:spacing w:line="360" w:lineRule="auto"/>
        <w:ind w:firstLine="426"/>
        <w:jc w:val="both"/>
      </w:pPr>
      <w:r>
        <w:rPr>
          <w:noProof/>
        </w:rPr>
        <w:drawing>
          <wp:inline distT="0" distB="0" distL="0" distR="0" wp14:anchorId="24CA91A1" wp14:editId="65B90EC7">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42CAE470" w:rsidR="00C62ACA" w:rsidRDefault="00C62ACA" w:rsidP="002F6BA5">
      <w:pPr>
        <w:pStyle w:val="Caption"/>
        <w:spacing w:line="360" w:lineRule="auto"/>
        <w:rPr>
          <w:lang w:val="en-US"/>
        </w:rPr>
      </w:pPr>
      <w:bookmarkStart w:id="63" w:name="_Toc173235038"/>
      <w:r>
        <w:t xml:space="preserve">Gambar </w:t>
      </w:r>
      <w:r w:rsidR="00D2109F">
        <w:fldChar w:fldCharType="begin"/>
      </w:r>
      <w:r w:rsidR="00D2109F">
        <w:instrText xml:space="preserve"> STYLEREF 1 \s </w:instrText>
      </w:r>
      <w:r w:rsidR="00D2109F">
        <w:fldChar w:fldCharType="separate"/>
      </w:r>
      <w:r w:rsidR="008B0E2C">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4</w:t>
      </w:r>
      <w:r w:rsidR="00D2109F">
        <w:fldChar w:fldCharType="end"/>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manualFormatting":"(Sumber: Neves, 2023)","plainTextFormattedCitation":"(Neves, 2023)","previouslyFormattedCitation":"(Neves, 2023)"},"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3"/>
      <w:r w:rsidR="0021749A">
        <w:rPr>
          <w:lang w:val="en-US"/>
        </w:rPr>
        <w:fldChar w:fldCharType="end"/>
      </w:r>
    </w:p>
    <w:p w14:paraId="21967700" w14:textId="1BFF330E" w:rsidR="002F6BA5" w:rsidRDefault="002F6BA5" w:rsidP="002F6BA5">
      <w:pPr>
        <w:spacing w:line="360" w:lineRule="auto"/>
        <w:ind w:firstLine="720"/>
        <w:jc w:val="both"/>
        <w:rPr>
          <w:lang w:val="en-US"/>
        </w:rPr>
      </w:pPr>
      <w:r w:rsidRPr="002F6BA5">
        <w:rPr>
          <w:lang w:val="en-US"/>
        </w:rPr>
        <w:t>Secara umum, penggunaan presisi tinggi 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perangkat keras yang lebih mahal. Penelitian yang sebagian besar dilakukan oleh Google dan Nvidia mengenai kemungkinan untuk menggunakan presisi yang lebih rendah untuk beberapa operasi jaringan neural menunjukkan bahwa presisi yang lebih rendah dapat dimanfaatkan untuk beberapa operasi pelatihan dan inferensi. </w:t>
      </w:r>
    </w:p>
    <w:p w14:paraId="2CD1DE9D" w14:textId="79B3FA5F" w:rsidR="002F6BA5" w:rsidRDefault="002F6BA5" w:rsidP="002F6BA5">
      <w:pPr>
        <w:spacing w:line="360" w:lineRule="auto"/>
        <w:ind w:firstLine="576"/>
        <w:jc w:val="both"/>
        <w:rPr>
          <w:lang w:val="en-US"/>
        </w:rPr>
      </w:pPr>
      <w:r w:rsidRPr="002F6BA5">
        <w:rPr>
          <w:lang w:val="en-US"/>
        </w:rPr>
        <w:t xml:space="preserve">Selain penelitian, kedua perusahaan mengembangkan perangkat keras dan kerangka kerja untuk mendukung operasi dengan presisi rendah. Misalnya, akselerator </w:t>
      </w:r>
      <w:r w:rsidRPr="002F6BA5">
        <w:rPr>
          <w:lang w:val="en-US"/>
        </w:rPr>
        <w:lastRenderedPageBreak/>
        <w:t xml:space="preserve">Nvidia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drawing>
          <wp:inline distT="0" distB="0" distL="0" distR="0" wp14:anchorId="32BFEB64" wp14:editId="0778E893">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36FC2C93" w:rsidR="00D2109F" w:rsidRDefault="00D2109F" w:rsidP="007B6EED">
      <w:pPr>
        <w:pStyle w:val="Caption"/>
        <w:spacing w:after="240" w:line="360" w:lineRule="auto"/>
        <w:rPr>
          <w:lang w:val="en-US"/>
        </w:rPr>
      </w:pPr>
      <w:bookmarkStart w:id="64" w:name="_Toc173235039"/>
      <w:r>
        <w:t xml:space="preserve">Gambar </w:t>
      </w:r>
      <w:r>
        <w:fldChar w:fldCharType="begin"/>
      </w:r>
      <w:r>
        <w:instrText xml:space="preserve"> STYLEREF 1 \s </w:instrText>
      </w:r>
      <w:r>
        <w:fldChar w:fldCharType="separate"/>
      </w:r>
      <w:r w:rsidR="008B0E2C">
        <w:rPr>
          <w:noProof/>
        </w:rPr>
        <w:t>2</w:t>
      </w:r>
      <w:r>
        <w:fldChar w:fldCharType="end"/>
      </w:r>
      <w:r>
        <w:t>.</w:t>
      </w:r>
      <w:r>
        <w:fldChar w:fldCharType="begin"/>
      </w:r>
      <w:r>
        <w:instrText xml:space="preserve"> SEQ Gambar \* ARABIC \s 1 </w:instrText>
      </w:r>
      <w:r>
        <w:fldChar w:fldCharType="separate"/>
      </w:r>
      <w:r w:rsidR="008B0E2C">
        <w:rPr>
          <w:noProof/>
        </w:rPr>
        <w:t>5</w:t>
      </w:r>
      <w:r>
        <w:fldChar w:fldCharType="end"/>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4"/>
      <w:r w:rsidR="004658AD">
        <w:rPr>
          <w:lang w:val="en-US"/>
        </w:rPr>
        <w:fldChar w:fldCharType="end"/>
      </w:r>
    </w:p>
    <w:p w14:paraId="43F9F979" w14:textId="3B3ACB7D" w:rsidR="00D2109F" w:rsidRDefault="00D2109F" w:rsidP="00AB35C9">
      <w:pPr>
        <w:spacing w:line="360" w:lineRule="auto"/>
        <w:ind w:firstLine="576"/>
        <w:jc w:val="both"/>
        <w:rPr>
          <w:lang w:val="en-US"/>
        </w:rPr>
      </w:pPr>
      <w:r w:rsidRPr="00D2109F">
        <w:rPr>
          <w:lang w:val="en-US"/>
        </w:rPr>
        <w:t>Seiring dengan semakin besarnya jaringan saraf, pentingnya memanfaatkan presisi yang lebih rendah berdampak signifikan pada kemampuan untuk menggunakannya. Dengan LLM, hal ini menjadi lebih penting lagi.</w:t>
      </w:r>
      <w:r>
        <w:rPr>
          <w:lang w:val="en-US"/>
        </w:rPr>
        <w:t xml:space="preserve"> </w:t>
      </w:r>
      <w:r w:rsidRPr="00D2109F">
        <w:rPr>
          <w:lang w:val="en-US"/>
        </w:rPr>
        <w:t xml:space="preserve">Sebagai referensi, GPU A100 buatan Nvidia 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8B0E2C">
        <w:t xml:space="preserve">Tabel </w:t>
      </w:r>
      <w:r w:rsidR="008B0E2C">
        <w:rPr>
          <w:noProof/>
        </w:rPr>
        <w:t>2</w:t>
      </w:r>
      <w:r w:rsidR="008B0E2C">
        <w:t>.</w:t>
      </w:r>
      <w:r w:rsidR="008B0E2C">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08A331BE" w:rsidR="00D407A0" w:rsidRPr="00D407A0" w:rsidRDefault="00D407A0" w:rsidP="00733EE6">
      <w:pPr>
        <w:pStyle w:val="Caption"/>
        <w:spacing w:line="360" w:lineRule="auto"/>
        <w:ind w:left="993" w:hanging="993"/>
        <w:rPr>
          <w:lang w:val="en-US"/>
        </w:rPr>
      </w:pPr>
      <w:bookmarkStart w:id="65" w:name="_Ref173008523"/>
      <w:bookmarkStart w:id="66" w:name="_Toc173235024"/>
      <w:r>
        <w:lastRenderedPageBreak/>
        <w:t xml:space="preserve">Tabel </w:t>
      </w:r>
      <w:r w:rsidR="00372695">
        <w:fldChar w:fldCharType="begin"/>
      </w:r>
      <w:r w:rsidR="00372695">
        <w:instrText xml:space="preserve"> STYLEREF 1 \s </w:instrText>
      </w:r>
      <w:r w:rsidR="00372695">
        <w:fldChar w:fldCharType="separate"/>
      </w:r>
      <w:r w:rsidR="008B0E2C">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5</w:t>
      </w:r>
      <w:r w:rsidR="00372695">
        <w:fldChar w:fldCharType="end"/>
      </w:r>
      <w:bookmarkEnd w:id="65"/>
      <w:r>
        <w:rPr>
          <w:lang w:val="en-US"/>
        </w:rPr>
        <w:t xml:space="preserve"> </w:t>
      </w:r>
      <w:r w:rsidRPr="00D407A0">
        <w:rPr>
          <w:lang w:val="en-US"/>
        </w:rPr>
        <w:t>kuantisasi 4-bit menggunakan llama.cpp</w:t>
      </w:r>
      <w:r w:rsidR="003E6206">
        <w:t xml:space="preserve"> </w:t>
      </w:r>
      <w:r w:rsidR="004658AD">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6"/>
      <w:r w:rsidR="004658AD">
        <w:rPr>
          <w:lang w:val="en-US"/>
        </w:rPr>
        <w:fldChar w:fldCharType="end"/>
      </w:r>
    </w:p>
    <w:tbl>
      <w:tblPr>
        <w:tblStyle w:val="TableGrid"/>
        <w:tblW w:w="8897" w:type="dxa"/>
        <w:tblLook w:val="04A0" w:firstRow="1" w:lastRow="0" w:firstColumn="1" w:lastColumn="0" w:noHBand="0" w:noVBand="1"/>
      </w:tblPr>
      <w:tblGrid>
        <w:gridCol w:w="2907"/>
        <w:gridCol w:w="2907"/>
        <w:gridCol w:w="3083"/>
      </w:tblGrid>
      <w:tr w:rsidR="00AF0EBD" w14:paraId="13484B26" w14:textId="77777777" w:rsidTr="00D407A0">
        <w:trPr>
          <w:trHeight w:val="604"/>
        </w:trPr>
        <w:tc>
          <w:tcPr>
            <w:tcW w:w="2907"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907"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083"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D407A0">
        <w:tc>
          <w:tcPr>
            <w:tcW w:w="2907"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907"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083"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D407A0">
        <w:tc>
          <w:tcPr>
            <w:tcW w:w="2907"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907"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083"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D407A0">
        <w:tc>
          <w:tcPr>
            <w:tcW w:w="2907"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907"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083"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t>Kuantisasi untuk mengurangi ukuran model</w:t>
      </w:r>
    </w:p>
    <w:p w14:paraId="77296C0D" w14:textId="11AD6040" w:rsidR="001371EC" w:rsidRPr="001371EC" w:rsidRDefault="001371EC" w:rsidP="001371EC">
      <w:pPr>
        <w:pStyle w:val="ListParagraph"/>
        <w:ind w:left="284" w:firstLine="283"/>
        <w:jc w:val="both"/>
        <w:rPr>
          <w:lang w:val="en-US"/>
        </w:rPr>
      </w:pPr>
      <w:r w:rsidRPr="001371EC">
        <w:rPr>
          <w:lang w:val="en-US"/>
        </w:rPr>
        <w:t>Kuantisasi secara signifikan mengurangi ukuran model dengan mengurangi jumlah bit yang diperlukan untuk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288A0E2F" w:rsidR="001371EC" w:rsidRDefault="001371EC" w:rsidP="0021749A">
      <w:pPr>
        <w:pStyle w:val="ListParagraph"/>
        <w:ind w:left="284" w:firstLine="283"/>
        <w:jc w:val="both"/>
        <w:rPr>
          <w:lang w:val="en-US"/>
        </w:rPr>
      </w:pPr>
      <w:r w:rsidRPr="001371EC">
        <w:rPr>
          <w:lang w:val="en-US"/>
        </w:rPr>
        <w:t xml:space="preserve">Studi menunjukkan bahwa dampak ini bervariasi tergantung pada teknik yang digunakan dan bahwa model yang lebih besar tidak terlalu terpengaruh oleh perubahan presisi. Model yang lebih besar (lebih dari ~70B) mampu mempertahankan kapasitasnya bahkan saat dikonversi ke 4-bit, dengan beberapa teknik seperti NF4 yang menunjukkan tidak ada dampak pada kinerjanya. Oleh karena itu, 4-bit tampaknya menjadi kompromi terbaik antara kinerja dan ukuran/kecepatan untuk model yang lebih besar ini , sementara 6 atau 8-bit </w:t>
      </w:r>
      <w:r w:rsidR="00912D5E">
        <w:rPr>
          <w:lang w:val="id-ID"/>
        </w:rPr>
        <w:t>dapat menjadi</w:t>
      </w:r>
      <w:r w:rsidR="008835BC">
        <w:rPr>
          <w:lang w:val="id-ID"/>
        </w:rPr>
        <w:t xml:space="preserve"> model yang</w:t>
      </w:r>
      <w:r w:rsidRPr="001371EC">
        <w:rPr>
          <w:lang w:val="en-US"/>
        </w:rPr>
        <w:t xml:space="preserve"> lebih baik untuk model yang lebih kecil</w:t>
      </w:r>
      <w:r w:rsidR="00857048">
        <w:rPr>
          <w:lang w:val="en-US"/>
        </w:rPr>
        <w:t xml:space="preserve"> </w:t>
      </w:r>
      <w:r w:rsidR="00857048">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857048">
        <w:rPr>
          <w:lang w:val="en-US"/>
        </w:rPr>
        <w:fldChar w:fldCharType="separate"/>
      </w:r>
      <w:r w:rsidR="00857048" w:rsidRPr="00857048">
        <w:rPr>
          <w:noProof/>
          <w:lang w:val="en-US"/>
        </w:rPr>
        <w:t>(Neves, 2023)</w:t>
      </w:r>
      <w:r w:rsidR="00857048">
        <w:rPr>
          <w:lang w:val="en-US"/>
        </w:rPr>
        <w:fldChar w:fldCharType="end"/>
      </w:r>
      <w:r w:rsidRPr="001371EC">
        <w:rPr>
          <w:lang w:val="en-US"/>
        </w:rPr>
        <w:t>.</w:t>
      </w:r>
    </w:p>
    <w:p w14:paraId="23B12261" w14:textId="77777777" w:rsidR="0021749A" w:rsidRDefault="0021749A" w:rsidP="0021749A">
      <w:pPr>
        <w:pStyle w:val="ListParagraph"/>
        <w:numPr>
          <w:ilvl w:val="0"/>
          <w:numId w:val="19"/>
        </w:numPr>
        <w:ind w:left="567"/>
        <w:jc w:val="both"/>
        <w:rPr>
          <w:lang w:val="en-US"/>
        </w:rPr>
      </w:pPr>
      <w:r w:rsidRPr="0021749A">
        <w:rPr>
          <w:lang w:val="en-US"/>
        </w:rPr>
        <w:t xml:space="preserve">Dua Jenis Kuantisasi LLM </w:t>
      </w:r>
    </w:p>
    <w:p w14:paraId="57D18172" w14:textId="77777777" w:rsidR="0021749A" w:rsidRDefault="0021749A" w:rsidP="001371EC">
      <w:pPr>
        <w:pStyle w:val="ListParagraph"/>
        <w:ind w:left="284" w:firstLine="283"/>
        <w:jc w:val="both"/>
        <w:rPr>
          <w:lang w:val="en-US"/>
        </w:rPr>
      </w:pPr>
      <w:r w:rsidRPr="0021749A">
        <w:rPr>
          <w:lang w:val="en-US"/>
        </w:rPr>
        <w:t xml:space="preserve">Ada dua cara untuk membagi teknik memperoleh model terkuantisasi: </w:t>
      </w:r>
    </w:p>
    <w:p w14:paraId="182D03AD" w14:textId="2E3E729C"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mengubah bobot model yang sudah dilatih menjadi presisi yang lebih rendah tanpa pelatihan ulang. Meskipun mudah dan sederhana untuk diterapkan, PTQ dapat sedikit menurunkan kinerja model karena hilangnya presisi dalam nilai bobot. </w:t>
      </w:r>
    </w:p>
    <w:p w14:paraId="5E450691" w14:textId="27B49347"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xml:space="preserve">: Tidak seperti PTQ, QAT mengintegrasikan proses konversi bobot selama tahap pelatihan. Hal ini sering kali menghasilkan kinerja model yang unggul, tetapi lebih menuntut </w:t>
      </w:r>
      <w:r w:rsidRPr="0021749A">
        <w:rPr>
          <w:lang w:val="en-US"/>
        </w:rPr>
        <w:lastRenderedPageBreak/>
        <w:t>komputasi. Teknik QAT yang banyak digunakan adalah QLoRA</w:t>
      </w:r>
      <w:r>
        <w:rPr>
          <w:lang w:val="en-US"/>
        </w:rPr>
        <w:t>.</w:t>
      </w:r>
      <w:r w:rsidR="004658AD">
        <w:rPr>
          <w:lang w:val="en-US"/>
        </w:rPr>
        <w:t xml:space="preserve"> </w:t>
      </w:r>
      <w:r w:rsidR="004658AD">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Neves, 2023)</w:t>
      </w:r>
      <w:r w:rsidR="004658AD">
        <w:rPr>
          <w:lang w:val="en-US"/>
        </w:rPr>
        <w:fldChar w:fldCharType="end"/>
      </w:r>
      <w:r w:rsidR="00BF6739">
        <w:rPr>
          <w:lang w:val="en-US"/>
        </w:rPr>
        <w:t xml:space="preserve"> </w:t>
      </w:r>
      <w:r w:rsidR="00BF6739">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BF6739">
        <w:rPr>
          <w:lang w:val="en-US"/>
        </w:rPr>
        <w:fldChar w:fldCharType="separate"/>
      </w:r>
      <w:r w:rsidR="00BF6739" w:rsidRPr="00BF6739">
        <w:rPr>
          <w:noProof/>
          <w:lang w:val="en-US"/>
        </w:rPr>
        <w:t>(Neves, 2023)</w:t>
      </w:r>
      <w:r w:rsidR="00BF6739">
        <w:rPr>
          <w:lang w:val="en-US"/>
        </w:rPr>
        <w:fldChar w:fldCharType="end"/>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67" w:name="_Toc163073885"/>
      <w:bookmarkStart w:id="68" w:name="_Toc173234998"/>
      <w:r w:rsidRPr="00A25460">
        <w:t xml:space="preserve">GPTQ: </w:t>
      </w:r>
      <w:r w:rsidRPr="00A25460">
        <w:rPr>
          <w:i/>
          <w:iCs w:val="0"/>
        </w:rPr>
        <w:t>Post-Training Quantization For GPT</w:t>
      </w:r>
      <w:bookmarkEnd w:id="67"/>
      <w:bookmarkEnd w:id="68"/>
    </w:p>
    <w:p w14:paraId="3632D8F9" w14:textId="32474E38" w:rsidR="008A355A" w:rsidRPr="00A25460" w:rsidRDefault="008A355A" w:rsidP="008A355A">
      <w:pPr>
        <w:spacing w:line="360" w:lineRule="auto"/>
        <w:ind w:firstLine="576"/>
        <w:jc w:val="both"/>
      </w:pPr>
      <w:r w:rsidRPr="00A25460">
        <w:t xml:space="preserve">GPTQ adalah metode kuantisasi pasca </w:t>
      </w:r>
      <w:r w:rsidR="00E16790" w:rsidRPr="00A25460">
        <w:t>pelatihan</w:t>
      </w:r>
      <w:r w:rsidRPr="00A25460">
        <w:t xml:space="preserve"> (PTQ) untuk kuantisasi 4-bit yang berfokus terutama pada inferensi dan kinerja GPU. Ide di balik metode ini adalah ia akan mencoba mengompresi semua bobot menjadi kuantisasi 4-bit dengan meminimalkan kesalahan kuadrat rata-rata terhadap bobot tersebut. Selama inferensi, ia akan secara dinamis mendekuantisasi bobotnya menjadi 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69" w:name="_Toc163073886"/>
      <w:bookmarkStart w:id="70" w:name="_Toc173234999"/>
      <w:r w:rsidRPr="00A25460">
        <w:t xml:space="preserve">GGUF: </w:t>
      </w:r>
      <w:r w:rsidRPr="00A25460">
        <w:rPr>
          <w:i/>
          <w:iCs w:val="0"/>
        </w:rPr>
        <w:t>GPT-Generated Unified Format</w:t>
      </w:r>
      <w:bookmarkEnd w:id="69"/>
      <w:bookmarkEnd w:id="70"/>
    </w:p>
    <w:p w14:paraId="4E781179" w14:textId="1E9D0F82" w:rsidR="008A355A" w:rsidRPr="00A25460" w:rsidRDefault="008A355A" w:rsidP="0074570F">
      <w:pPr>
        <w:spacing w:after="240" w:line="360" w:lineRule="auto"/>
        <w:ind w:firstLine="576"/>
        <w:jc w:val="both"/>
        <w:rPr>
          <w:lang w:val="en-US"/>
        </w:rPr>
      </w:pPr>
      <w:r w:rsidRPr="00A25460">
        <w:t>Meskipun GPTQ melakukan kompresi dengan baik, fokusnya pada GPU bisa menjadi kerugian jika tidak memiliki perangkat keras untuk menjalankannya.</w:t>
      </w:r>
      <w:r w:rsidR="00C615C6">
        <w:rPr>
          <w:lang w:val="id-ID"/>
        </w:rPr>
        <w:t xml:space="preserve"> </w:t>
      </w:r>
      <w:r w:rsidRPr="00A25460">
        <w:t xml:space="preserve">GGUF, sebelumnya GGML, adalah metode kuantisasi yang memungkinkan pengguna menggunakan CPU untuk menjalankan LLM namun juga memindahkan beberapa lapisannya ke GPU untuk mempercepatnya. Meskipun menggunakan CPU umumnya lebih lambat dibandingkan menggunakan GPU untuk inferensi, ini adalah format yang luar biasa bagi mereka yang menjalankan model pada CPU atau perangkat Apple. Terutama karen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71" w:name="_Toc173235000"/>
      <w:r w:rsidRPr="00A25460">
        <w:rPr>
          <w:i/>
          <w:iCs w:val="0"/>
          <w:lang w:val="en-US"/>
        </w:rPr>
        <w:t>Dataset</w:t>
      </w:r>
      <w:bookmarkEnd w:id="71"/>
    </w:p>
    <w:p w14:paraId="6F4333A8" w14:textId="77777777" w:rsidR="008A355A" w:rsidRPr="00A25460" w:rsidRDefault="008A355A" w:rsidP="004658AD">
      <w:pPr>
        <w:spacing w:line="360" w:lineRule="auto"/>
        <w:ind w:firstLine="576"/>
        <w:jc w:val="both"/>
      </w:pPr>
      <w:r w:rsidRPr="00A25460">
        <w:t>Dataset merupakan kumpulan data yang diatur dalam format yang terstruktur, seperti tabel atau file, dan berisi informasi dari berbagai sumber. Dataset dapat berupa data numerik, teks, gambar, atau gabungan dari semuanya. Keberagaman jenis data set ini memungkinkan aplikasi dalam berbagai industri dan disiplin ilmu.</w:t>
      </w:r>
    </w:p>
    <w:p w14:paraId="0021B908" w14:textId="7DB2BCB9" w:rsidR="008A355A" w:rsidRPr="00A25460" w:rsidRDefault="008A355A" w:rsidP="004658AD">
      <w:pPr>
        <w:spacing w:after="240" w:line="360" w:lineRule="auto"/>
        <w:ind w:firstLine="576"/>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kategorisasi. Sehingga, dataset yang dapat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A25460" w:rsidRDefault="008A355A" w:rsidP="00AD7FC7">
      <w:pPr>
        <w:pStyle w:val="Heading3"/>
      </w:pPr>
      <w:r w:rsidRPr="00A25460">
        <w:lastRenderedPageBreak/>
        <w:t>Jenis-jenis Dataset</w:t>
      </w:r>
    </w:p>
    <w:p w14:paraId="21BCDA51" w14:textId="3B32A3B5" w:rsidR="004658AD" w:rsidRPr="00A25460" w:rsidRDefault="008A355A" w:rsidP="000800DC">
      <w:pPr>
        <w:spacing w:after="240" w:line="360" w:lineRule="auto"/>
        <w:ind w:firstLine="720"/>
        <w:jc w:val="both"/>
      </w:pPr>
      <w:r w:rsidRPr="00A25460">
        <w:t>Data dikumpulkan dari berbagai jenis dan berbagai bentuk, sehingga dataset pun dapat dikategorikan dalam beberapa jenis. Seorang data analyst perlulah memahami perbedaan karakter dari jenis-jenis dataset ini karena memiliki fungsi dan tujuan yang berbeda</w:t>
      </w:r>
      <w:r w:rsidR="00385495">
        <w:t xml:space="preserve"> </w:t>
      </w:r>
      <w:r w:rsidR="00385495">
        <w:fldChar w:fldCharType="begin" w:fldLock="1"/>
      </w:r>
      <w:r w:rsidR="003134D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Risyad, 2023)</w:t>
      </w:r>
      <w:r w:rsidR="00385495">
        <w:fldChar w:fldCharType="end"/>
      </w:r>
      <w:r w:rsidRPr="00A25460">
        <w:t xml:space="preserve">. </w:t>
      </w:r>
    </w:p>
    <w:p w14:paraId="3E86A6AC" w14:textId="77777777" w:rsidR="008A355A" w:rsidRPr="00A25460" w:rsidRDefault="008A355A" w:rsidP="00AD7FC7">
      <w:pPr>
        <w:pStyle w:val="ListParagraph"/>
        <w:spacing w:after="160"/>
        <w:ind w:firstLine="0"/>
        <w:jc w:val="both"/>
      </w:pPr>
      <w:r w:rsidRPr="00A25460">
        <w:t xml:space="preserve">1. Numerical Dataset </w:t>
      </w:r>
    </w:p>
    <w:p w14:paraId="4EB4DCF1" w14:textId="77777777" w:rsidR="008A355A" w:rsidRPr="00A25460" w:rsidRDefault="008A355A" w:rsidP="004658AD">
      <w:pPr>
        <w:spacing w:after="240" w:line="360" w:lineRule="auto"/>
        <w:ind w:firstLine="720"/>
        <w:jc w:val="both"/>
      </w:pPr>
      <w:r w:rsidRPr="00A25460">
        <w:t xml:space="preserve">Numerical dataset adalah jenis dataset yang terdiri dari data numerik saja. Data numerik ini bersifat kuantitatif dan dapat dihitung, diukur, dan diolah menggunakan perhitungan matematis, analisis statistik, atau model prediktif. Contoh 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Bivariate Dataset </w:t>
      </w:r>
    </w:p>
    <w:p w14:paraId="34F3FC69" w14:textId="77777777" w:rsidR="008A355A" w:rsidRPr="00A25460" w:rsidRDefault="008A355A" w:rsidP="004658AD">
      <w:pPr>
        <w:spacing w:after="240" w:line="360" w:lineRule="auto"/>
        <w:ind w:firstLine="720"/>
        <w:jc w:val="both"/>
      </w:pPr>
      <w:r w:rsidRPr="00A25460">
        <w:t xml:space="preserve">Bivariate dataset adalah jenis dataset yang berisi dua variabel yang terkait satu sama lain. Dataset jenis ini digunakan untuk menganalisis hubungan atau korelasi antara dua variabel. Contoh bivariate dataset adalah data berat dan tinggi badan dari sekelompok individu, yang setiap entri berisi berat dan tinggi badan masing-masing individu. </w:t>
      </w:r>
    </w:p>
    <w:p w14:paraId="0F270C2F" w14:textId="77777777" w:rsidR="008A355A" w:rsidRPr="00A25460" w:rsidRDefault="008A355A" w:rsidP="00AD7FC7">
      <w:pPr>
        <w:spacing w:line="360" w:lineRule="auto"/>
        <w:jc w:val="both"/>
      </w:pPr>
      <w:r w:rsidRPr="00A25460">
        <w:t xml:space="preserve">3. Multivariate Dataset </w:t>
      </w:r>
    </w:p>
    <w:p w14:paraId="680B17DA" w14:textId="77777777" w:rsidR="008A355A" w:rsidRPr="00A25460" w:rsidRDefault="008A355A" w:rsidP="004658AD">
      <w:pPr>
        <w:spacing w:after="240" w:line="360" w:lineRule="auto"/>
        <w:ind w:firstLine="720"/>
        <w:jc w:val="both"/>
      </w:pPr>
      <w:r w:rsidRPr="00A25460">
        <w:t xml:space="preserve">Multivariate dataset adalah jenis dataset yang berisi lebih dari dua variabel. Data ini mencakup beberapa atribut atau dimensi, dan setiap entri data memiliki beberapa nilai yang berkaitan dengan atribut atau dimensi tersebut. Analisis untuk jenis dataset ini membantu mengidentifikasi ketergantungan antara banyak variabel. Contoh multivariate dataset adalah 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Categorical Dataset </w:t>
      </w:r>
    </w:p>
    <w:p w14:paraId="47729A84" w14:textId="77777777" w:rsidR="008A355A" w:rsidRPr="00A25460" w:rsidRDefault="008A355A" w:rsidP="004658AD">
      <w:pPr>
        <w:spacing w:line="360" w:lineRule="auto"/>
        <w:ind w:firstLine="720"/>
        <w:jc w:val="both"/>
      </w:pPr>
      <w:r w:rsidRPr="00A25460">
        <w:t>Categorical dataset adalah jenis dataset yang berisi data dalam bentuk kategori atau kelompok. Data ini bersifat kualitatif dan tidak dapat diukur dengan angka. Contoh data kategorikal meliputi jenis kelamin (laki-laki/perempuan), status pernikahan (menikah/belum menikah/cerai), warna mata (cokelat/biru/hijau), dan sebagainya.</w:t>
      </w:r>
    </w:p>
    <w:p w14:paraId="129EA10F" w14:textId="77777777" w:rsidR="008A355A" w:rsidRPr="00A25460" w:rsidRDefault="008A355A" w:rsidP="00AD7FC7">
      <w:pPr>
        <w:spacing w:before="240" w:line="360" w:lineRule="auto"/>
        <w:jc w:val="both"/>
      </w:pPr>
      <w:r w:rsidRPr="00A25460">
        <w:lastRenderedPageBreak/>
        <w:t xml:space="preserve">5. Correlation Dataset </w:t>
      </w:r>
    </w:p>
    <w:p w14:paraId="20F3D2DD" w14:textId="147F281C" w:rsidR="00271CA6" w:rsidRPr="00A25460" w:rsidRDefault="008A355A" w:rsidP="004658AD">
      <w:pPr>
        <w:spacing w:line="360" w:lineRule="auto"/>
        <w:ind w:firstLine="576"/>
        <w:jc w:val="both"/>
      </w:pPr>
      <w:r w:rsidRPr="00A25460">
        <w:t xml:space="preserve">Correlation dataset adalah jenis dataset yang berisi nilai-nilai korelasi antara dua atau lebih variabel dalam bentuk matriks atau tabel. Nilai korelasi menggambarkan sejauh mana hubungan linier antara variabel-variabel tersebut. Nilai korelasi berkisar dari -1 hingga +1, dengan nilai -1 menunjukkan korelasi negatif sempurna, 0 menunjukkan tidak adanya korelasi, dan +1 menunjukkan korelasi positif sempurna. 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A25460" w:rsidRDefault="00271CA6" w:rsidP="00271CA6">
      <w:pPr>
        <w:pStyle w:val="Heading2"/>
      </w:pPr>
      <w:bookmarkStart w:id="72" w:name="_Toc163073895"/>
      <w:bookmarkStart w:id="73" w:name="_Toc173235001"/>
      <w:r w:rsidRPr="00A25460">
        <w:rPr>
          <w:i/>
          <w:iCs w:val="0"/>
        </w:rPr>
        <w:t>U</w:t>
      </w:r>
      <w:r w:rsidR="005930DA" w:rsidRPr="00A25460">
        <w:rPr>
          <w:i/>
          <w:iCs w:val="0"/>
        </w:rPr>
        <w:t>SK</w:t>
      </w:r>
      <w:r w:rsidR="005930DA" w:rsidRPr="00A25460">
        <w:t xml:space="preserve"> </w:t>
      </w:r>
      <w:r w:rsidRPr="00A25460">
        <w:rPr>
          <w:i/>
          <w:iCs w:val="0"/>
        </w:rPr>
        <w:t>Dataset</w:t>
      </w:r>
      <w:bookmarkEnd w:id="72"/>
      <w:bookmarkEnd w:id="73"/>
    </w:p>
    <w:p w14:paraId="7AA4DCEC" w14:textId="14091789" w:rsidR="00C2034A" w:rsidRPr="006E3ECD" w:rsidRDefault="00271CA6" w:rsidP="00B85828">
      <w:pPr>
        <w:spacing w:after="240" w:line="360" w:lineRule="auto"/>
        <w:ind w:firstLine="576"/>
        <w:jc w:val="both"/>
        <w:rPr>
          <w:lang w:val="id-ID"/>
        </w:rPr>
      </w:pPr>
      <w:r w:rsidRPr="00A25460">
        <w:t xml:space="preserve">Untuk pelatihan </w:t>
      </w:r>
      <w:r w:rsidRPr="00A25460">
        <w:rPr>
          <w:i/>
        </w:rPr>
        <w:t>chatbot</w:t>
      </w:r>
      <w:r w:rsidRPr="00A25460">
        <w:t xml:space="preserve"> yang diusulkan dalam P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3134D3">
        <w:rPr>
          <w:lang w:val="en-US"/>
        </w:rPr>
        <w:instrText>ADDIN CSL_CITATION {"citationItems":[{"id":"ITEM-1","itemData":{"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74" w:name="_lnxbz9" w:colFirst="0" w:colLast="0"/>
      <w:bookmarkEnd w:id="74"/>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75" w:name="_Toc163073896"/>
      <w:bookmarkStart w:id="76" w:name="_Toc173235002"/>
      <w:r w:rsidRPr="00A25460">
        <w:rPr>
          <w:rFonts w:eastAsiaTheme="minorEastAsia"/>
          <w:i/>
          <w:iCs w:val="0"/>
          <w:color w:val="000000" w:themeColor="text1"/>
        </w:rPr>
        <w:t>Python</w:t>
      </w:r>
      <w:bookmarkEnd w:id="75"/>
      <w:bookmarkEnd w:id="76"/>
    </w:p>
    <w:p w14:paraId="4E97515A" w14:textId="77777777" w:rsidR="00271CA6" w:rsidRPr="00A25460" w:rsidRDefault="00271CA6" w:rsidP="00271CA6">
      <w:pPr>
        <w:spacing w:line="360" w:lineRule="auto"/>
        <w:ind w:firstLine="576"/>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beroperasi hampir di semua </w:t>
      </w:r>
      <w:r w:rsidRPr="00A25460">
        <w:rPr>
          <w:i/>
          <w:color w:val="000000" w:themeColor="text1"/>
        </w:rPr>
        <w:t>platform</w:t>
      </w:r>
      <w:r w:rsidRPr="00A25460">
        <w:rPr>
          <w:color w:val="000000" w:themeColor="text1"/>
        </w:rPr>
        <w:t>, seperti pada Windows, Mac, Linux dan lainnya, dengan sintaksnya yang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1CA6">
      <w:pPr>
        <w:spacing w:line="360" w:lineRule="auto"/>
        <w:ind w:firstLine="576"/>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5C4567">
      <w:pPr>
        <w:spacing w:line="360" w:lineRule="auto"/>
        <w:ind w:firstLine="576"/>
        <w:jc w:val="both"/>
        <w:rPr>
          <w:color w:val="000000" w:themeColor="text1"/>
        </w:rPr>
      </w:pPr>
      <w:r w:rsidRPr="00A25460">
        <w:rPr>
          <w:color w:val="000000" w:themeColor="text1"/>
        </w:rPr>
        <w:lastRenderedPageBreak/>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tergolong bahasa pemrograman dengan level tinggi, nyatanya Python dirancang sedemikian rupa agar mudah dipelajari dan dipahami.</w:t>
      </w:r>
      <w:r w:rsidR="00C5674D" w:rsidRPr="00A25460">
        <w:t xml:space="preserve"> </w:t>
      </w:r>
      <w:r w:rsidR="00C5674D" w:rsidRPr="00A25460">
        <w:rPr>
          <w:color w:val="000000" w:themeColor="text1"/>
        </w:rPr>
        <w:t>Python memiliki tata bahasa dan script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77" w:name="_Toc173235003"/>
      <w:r w:rsidR="00A23963" w:rsidRPr="00A25460">
        <w:rPr>
          <w:lang w:val="en-US"/>
        </w:rPr>
        <w:lastRenderedPageBreak/>
        <w:t>BAB III</w:t>
      </w:r>
      <w:r w:rsidR="005E4851" w:rsidRPr="00A25460">
        <w:br/>
      </w:r>
      <w:bookmarkStart w:id="78" w:name="_Toc163126458"/>
      <w:r w:rsidR="00E11F26" w:rsidRPr="00A25460">
        <w:t>METODOLOGI PENELITIAN</w:t>
      </w:r>
      <w:bookmarkEnd w:id="77"/>
      <w:bookmarkEnd w:id="78"/>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79" w:name="_Toc163126459"/>
      <w:bookmarkStart w:id="80" w:name="_Toc173235004"/>
      <w:r w:rsidRPr="00A25460">
        <w:rPr>
          <w:lang w:val="id-ID"/>
        </w:rPr>
        <w:t xml:space="preserve">Tempat </w:t>
      </w:r>
      <w:r w:rsidR="00497D17" w:rsidRPr="00A25460">
        <w:rPr>
          <w:lang w:val="en-US"/>
        </w:rPr>
        <w:t xml:space="preserve">dan Waktu </w:t>
      </w:r>
      <w:r w:rsidRPr="00A25460">
        <w:rPr>
          <w:lang w:val="id-ID"/>
        </w:rPr>
        <w:t>Penelitian</w:t>
      </w:r>
      <w:bookmarkEnd w:id="79"/>
      <w:bookmarkEnd w:id="80"/>
    </w:p>
    <w:p w14:paraId="0D97EA09" w14:textId="2515D091" w:rsidR="00497D17" w:rsidRPr="00A25460" w:rsidRDefault="00497D17" w:rsidP="00097A12">
      <w:pPr>
        <w:spacing w:after="120" w:line="360" w:lineRule="auto"/>
        <w:ind w:firstLine="578"/>
        <w:jc w:val="both"/>
        <w:rPr>
          <w:lang w:val="id-ID"/>
        </w:rPr>
      </w:pPr>
      <w:r w:rsidRPr="00A25460">
        <w:rPr>
          <w:lang w:val="id-ID"/>
        </w:rPr>
        <w:t>Penelitian dilakukan di Prodi Magister Kecerdasan Buatan Jurusan Informatika Fakultas Matematika dan Ilmu Pengetahuan Alam (FMIPA)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 xml:space="preserve">. Berikut </w:t>
      </w:r>
      <w:r w:rsidR="00097A12" w:rsidRPr="00A25460">
        <w:rPr>
          <w:lang w:val="en-US"/>
        </w:rPr>
        <w:fldChar w:fldCharType="begin"/>
      </w:r>
      <w:r w:rsidR="00097A12" w:rsidRPr="00A25460">
        <w:rPr>
          <w:lang w:val="en-US"/>
        </w:rPr>
        <w:instrText xml:space="preserve"> REF _Ref163395989 \h </w:instrText>
      </w:r>
      <w:r w:rsidR="00A25460">
        <w:rPr>
          <w:lang w:val="en-US"/>
        </w:rPr>
        <w:instrText xml:space="preserve"> \* MERGEFORMAT </w:instrText>
      </w:r>
      <w:r w:rsidR="00097A12" w:rsidRPr="00A25460">
        <w:rPr>
          <w:lang w:val="en-US"/>
        </w:rPr>
      </w:r>
      <w:r w:rsidR="00097A12" w:rsidRPr="00A25460">
        <w:rPr>
          <w:lang w:val="en-US"/>
        </w:rPr>
        <w:fldChar w:fldCharType="separate"/>
      </w:r>
      <w:r w:rsidR="008B0E2C" w:rsidRPr="00A25460">
        <w:t xml:space="preserve">Tabel </w:t>
      </w:r>
      <w:r w:rsidR="008B0E2C">
        <w:rPr>
          <w:noProof/>
        </w:rPr>
        <w:t>3.1</w:t>
      </w:r>
      <w:r w:rsidR="00097A12" w:rsidRPr="00A25460">
        <w:rPr>
          <w:lang w:val="en-US"/>
        </w:rPr>
        <w:fldChar w:fldCharType="end"/>
      </w:r>
      <w:r w:rsidRPr="00A25460">
        <w:rPr>
          <w:lang w:val="en-US"/>
        </w:rPr>
        <w:t xml:space="preserve"> </w:t>
      </w:r>
      <w:r w:rsidRPr="00A25460">
        <w:rPr>
          <w:lang w:val="id-ID"/>
        </w:rPr>
        <w:t>menampilkan detail jadwal kegiatan penelitian yang akan dilakukan.</w:t>
      </w:r>
    </w:p>
    <w:p w14:paraId="0EBDAB98" w14:textId="460F86E2" w:rsidR="003F2DFC" w:rsidRPr="00A25460" w:rsidRDefault="003F2DFC" w:rsidP="00725163">
      <w:pPr>
        <w:pStyle w:val="Caption"/>
        <w:spacing w:line="360" w:lineRule="auto"/>
        <w:ind w:firstLine="284"/>
        <w:rPr>
          <w:lang w:val="en-US"/>
        </w:rPr>
      </w:pPr>
      <w:bookmarkStart w:id="81" w:name="_Ref163395989"/>
      <w:bookmarkStart w:id="82" w:name="_Toc173235025"/>
      <w:r w:rsidRPr="00A25460">
        <w:t xml:space="preserve">Tabel </w:t>
      </w:r>
      <w:r w:rsidR="00372695">
        <w:fldChar w:fldCharType="begin"/>
      </w:r>
      <w:r w:rsidR="00372695">
        <w:instrText xml:space="preserve"> STYLEREF 1 \s </w:instrText>
      </w:r>
      <w:r w:rsidR="00372695">
        <w:fldChar w:fldCharType="separate"/>
      </w:r>
      <w:r w:rsidR="008B0E2C">
        <w:rPr>
          <w:noProof/>
        </w:rPr>
        <w:t>3</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1</w:t>
      </w:r>
      <w:r w:rsidR="00372695">
        <w:fldChar w:fldCharType="end"/>
      </w:r>
      <w:bookmarkEnd w:id="81"/>
      <w:r w:rsidRPr="00A25460">
        <w:rPr>
          <w:lang w:val="en-US"/>
        </w:rPr>
        <w:t xml:space="preserve"> Jadwal Kegiatan</w:t>
      </w:r>
      <w:bookmarkEnd w:id="82"/>
    </w:p>
    <w:tbl>
      <w:tblPr>
        <w:tblW w:w="816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4"/>
        <w:gridCol w:w="4940"/>
        <w:gridCol w:w="425"/>
        <w:gridCol w:w="399"/>
        <w:gridCol w:w="425"/>
        <w:gridCol w:w="425"/>
        <w:gridCol w:w="425"/>
        <w:gridCol w:w="426"/>
      </w:tblGrid>
      <w:tr w:rsidR="00497D17" w:rsidRPr="00A25460" w14:paraId="2EFEADA8" w14:textId="77777777" w:rsidTr="00C66C0B">
        <w:trPr>
          <w:trHeight w:val="439"/>
          <w:tblHeader/>
          <w:jc w:val="center"/>
        </w:trPr>
        <w:tc>
          <w:tcPr>
            <w:tcW w:w="704" w:type="dxa"/>
            <w:vMerge w:val="restart"/>
            <w:vAlign w:val="center"/>
          </w:tcPr>
          <w:p w14:paraId="73656B66" w14:textId="77777777" w:rsidR="00497D17" w:rsidRPr="00A25460" w:rsidRDefault="00497D17" w:rsidP="004F6448">
            <w:pPr>
              <w:jc w:val="center"/>
            </w:pPr>
            <w:r w:rsidRPr="00A25460">
              <w:t>No</w:t>
            </w:r>
          </w:p>
        </w:tc>
        <w:tc>
          <w:tcPr>
            <w:tcW w:w="4940" w:type="dxa"/>
            <w:vMerge w:val="restart"/>
            <w:vAlign w:val="center"/>
          </w:tcPr>
          <w:p w14:paraId="14D61DEB" w14:textId="77777777" w:rsidR="00497D17" w:rsidRPr="00A25460" w:rsidRDefault="00497D17" w:rsidP="004F6448">
            <w:pPr>
              <w:jc w:val="center"/>
            </w:pPr>
            <w:r w:rsidRPr="00A25460">
              <w:t>Kegiatan</w:t>
            </w:r>
          </w:p>
        </w:tc>
        <w:tc>
          <w:tcPr>
            <w:tcW w:w="2525" w:type="dxa"/>
            <w:gridSpan w:val="6"/>
            <w:vAlign w:val="center"/>
          </w:tcPr>
          <w:p w14:paraId="75468F91" w14:textId="77777777" w:rsidR="00497D17" w:rsidRPr="00A25460" w:rsidRDefault="00497D17" w:rsidP="004F6448">
            <w:pPr>
              <w:jc w:val="center"/>
            </w:pPr>
            <w:r w:rsidRPr="00A25460">
              <w:t>Bulan</w:t>
            </w:r>
          </w:p>
        </w:tc>
      </w:tr>
      <w:tr w:rsidR="00497D17" w:rsidRPr="00A25460" w14:paraId="5CB7EE92" w14:textId="77777777" w:rsidTr="00C66C0B">
        <w:trPr>
          <w:trHeight w:val="417"/>
          <w:tblHeader/>
          <w:jc w:val="center"/>
        </w:trPr>
        <w:tc>
          <w:tcPr>
            <w:tcW w:w="704" w:type="dxa"/>
            <w:vMerge/>
            <w:vAlign w:val="center"/>
          </w:tcPr>
          <w:p w14:paraId="7B58C2CB" w14:textId="77777777" w:rsidR="00497D17" w:rsidRPr="00A25460" w:rsidRDefault="00497D17" w:rsidP="004F6448">
            <w:pPr>
              <w:widowControl w:val="0"/>
              <w:pBdr>
                <w:top w:val="nil"/>
                <w:left w:val="nil"/>
                <w:bottom w:val="nil"/>
                <w:right w:val="nil"/>
                <w:between w:val="nil"/>
              </w:pBdr>
              <w:spacing w:line="276" w:lineRule="auto"/>
            </w:pPr>
          </w:p>
        </w:tc>
        <w:tc>
          <w:tcPr>
            <w:tcW w:w="4940" w:type="dxa"/>
            <w:vMerge/>
            <w:vAlign w:val="center"/>
          </w:tcPr>
          <w:p w14:paraId="1735F1DD" w14:textId="77777777" w:rsidR="00497D17" w:rsidRPr="00A25460" w:rsidRDefault="00497D17" w:rsidP="004F6448">
            <w:pPr>
              <w:widowControl w:val="0"/>
              <w:pBdr>
                <w:top w:val="nil"/>
                <w:left w:val="nil"/>
                <w:bottom w:val="nil"/>
                <w:right w:val="nil"/>
                <w:between w:val="nil"/>
              </w:pBdr>
              <w:spacing w:line="276" w:lineRule="auto"/>
            </w:pPr>
          </w:p>
        </w:tc>
        <w:tc>
          <w:tcPr>
            <w:tcW w:w="425" w:type="dxa"/>
            <w:vAlign w:val="center"/>
          </w:tcPr>
          <w:p w14:paraId="0B8C788A" w14:textId="70C3ACC9" w:rsidR="00497D17" w:rsidRPr="008C695F" w:rsidRDefault="008C695F" w:rsidP="0031743E">
            <w:pPr>
              <w:jc w:val="center"/>
              <w:rPr>
                <w:lang w:val="en-US"/>
              </w:rPr>
            </w:pPr>
            <w:r>
              <w:rPr>
                <w:lang w:val="en-US"/>
              </w:rPr>
              <w:t>4</w:t>
            </w:r>
          </w:p>
        </w:tc>
        <w:tc>
          <w:tcPr>
            <w:tcW w:w="399" w:type="dxa"/>
            <w:vAlign w:val="center"/>
          </w:tcPr>
          <w:p w14:paraId="26F90407" w14:textId="31376B37" w:rsidR="00497D17" w:rsidRPr="008C695F" w:rsidRDefault="008C695F" w:rsidP="0031743E">
            <w:pPr>
              <w:jc w:val="center"/>
              <w:rPr>
                <w:lang w:val="en-US"/>
              </w:rPr>
            </w:pPr>
            <w:r>
              <w:rPr>
                <w:lang w:val="en-US"/>
              </w:rPr>
              <w:t>5</w:t>
            </w:r>
          </w:p>
        </w:tc>
        <w:tc>
          <w:tcPr>
            <w:tcW w:w="425" w:type="dxa"/>
            <w:vAlign w:val="center"/>
          </w:tcPr>
          <w:p w14:paraId="3A1C355E" w14:textId="74DBDDD0" w:rsidR="00497D17" w:rsidRPr="008C695F" w:rsidRDefault="008C695F" w:rsidP="0031743E">
            <w:pPr>
              <w:jc w:val="center"/>
              <w:rPr>
                <w:lang w:val="en-US"/>
              </w:rPr>
            </w:pPr>
            <w:r>
              <w:rPr>
                <w:lang w:val="en-US"/>
              </w:rPr>
              <w:t>6</w:t>
            </w:r>
          </w:p>
        </w:tc>
        <w:tc>
          <w:tcPr>
            <w:tcW w:w="425" w:type="dxa"/>
            <w:vAlign w:val="center"/>
          </w:tcPr>
          <w:p w14:paraId="67383329" w14:textId="7F332B6E" w:rsidR="00497D17" w:rsidRPr="008C695F" w:rsidRDefault="008C695F" w:rsidP="0031743E">
            <w:pPr>
              <w:jc w:val="center"/>
              <w:rPr>
                <w:lang w:val="en-US"/>
              </w:rPr>
            </w:pPr>
            <w:r>
              <w:rPr>
                <w:lang w:val="en-US"/>
              </w:rPr>
              <w:t>7</w:t>
            </w:r>
          </w:p>
        </w:tc>
        <w:tc>
          <w:tcPr>
            <w:tcW w:w="425" w:type="dxa"/>
            <w:vAlign w:val="center"/>
          </w:tcPr>
          <w:p w14:paraId="720F87D4" w14:textId="10F48262" w:rsidR="00497D17" w:rsidRPr="008C695F" w:rsidRDefault="008C695F" w:rsidP="0031743E">
            <w:pPr>
              <w:jc w:val="center"/>
              <w:rPr>
                <w:lang w:val="en-US"/>
              </w:rPr>
            </w:pPr>
            <w:r>
              <w:rPr>
                <w:lang w:val="en-US"/>
              </w:rPr>
              <w:t>8</w:t>
            </w:r>
          </w:p>
        </w:tc>
        <w:tc>
          <w:tcPr>
            <w:tcW w:w="426" w:type="dxa"/>
            <w:vAlign w:val="center"/>
          </w:tcPr>
          <w:p w14:paraId="58DACB59" w14:textId="585AE668" w:rsidR="00497D17" w:rsidRPr="008C695F" w:rsidRDefault="008C695F" w:rsidP="0031743E">
            <w:pPr>
              <w:jc w:val="center"/>
              <w:rPr>
                <w:lang w:val="en-US"/>
              </w:rPr>
            </w:pPr>
            <w:r>
              <w:rPr>
                <w:lang w:val="en-US"/>
              </w:rPr>
              <w:t>9</w:t>
            </w:r>
          </w:p>
        </w:tc>
      </w:tr>
      <w:tr w:rsidR="00497D17" w:rsidRPr="00A25460" w14:paraId="0596B0BB" w14:textId="77777777" w:rsidTr="00C66C0B">
        <w:trPr>
          <w:trHeight w:val="880"/>
          <w:tblHeader/>
          <w:jc w:val="center"/>
        </w:trPr>
        <w:tc>
          <w:tcPr>
            <w:tcW w:w="704" w:type="dxa"/>
            <w:vAlign w:val="center"/>
          </w:tcPr>
          <w:p w14:paraId="17483DB2" w14:textId="77777777" w:rsidR="00497D17" w:rsidRPr="00A25460" w:rsidRDefault="00497D17" w:rsidP="004F6448">
            <w:pPr>
              <w:jc w:val="center"/>
            </w:pPr>
            <w:r w:rsidRPr="00A25460">
              <w:t>1.</w:t>
            </w:r>
          </w:p>
        </w:tc>
        <w:tc>
          <w:tcPr>
            <w:tcW w:w="4940" w:type="dxa"/>
            <w:vAlign w:val="center"/>
          </w:tcPr>
          <w:p w14:paraId="4973834C" w14:textId="77777777" w:rsidR="00497D17" w:rsidRPr="00A25460" w:rsidRDefault="00497D17" w:rsidP="004F6448">
            <w:r w:rsidRPr="00A25460">
              <w:t>Mengumpulkan dataset berupa informasi penerimaan mahasiswa baru.</w:t>
            </w:r>
          </w:p>
        </w:tc>
        <w:tc>
          <w:tcPr>
            <w:tcW w:w="425" w:type="dxa"/>
            <w:shd w:val="clear" w:color="auto" w:fill="A6A6A6" w:themeFill="background1" w:themeFillShade="A6"/>
          </w:tcPr>
          <w:p w14:paraId="6F80C5D6" w14:textId="77777777" w:rsidR="00497D17" w:rsidRPr="00A25460" w:rsidRDefault="00497D17" w:rsidP="004F6448"/>
        </w:tc>
        <w:tc>
          <w:tcPr>
            <w:tcW w:w="399" w:type="dxa"/>
          </w:tcPr>
          <w:p w14:paraId="3A328AAB" w14:textId="77777777" w:rsidR="00497D17" w:rsidRPr="00A25460" w:rsidRDefault="00497D17" w:rsidP="004F6448"/>
        </w:tc>
        <w:tc>
          <w:tcPr>
            <w:tcW w:w="425" w:type="dxa"/>
          </w:tcPr>
          <w:p w14:paraId="3FFE9990" w14:textId="77777777" w:rsidR="00497D17" w:rsidRPr="00A25460" w:rsidRDefault="00497D17" w:rsidP="004F6448"/>
        </w:tc>
        <w:tc>
          <w:tcPr>
            <w:tcW w:w="425" w:type="dxa"/>
          </w:tcPr>
          <w:p w14:paraId="2556022E" w14:textId="77777777" w:rsidR="00497D17" w:rsidRPr="00A25460" w:rsidRDefault="00497D17" w:rsidP="004F6448"/>
        </w:tc>
        <w:tc>
          <w:tcPr>
            <w:tcW w:w="425" w:type="dxa"/>
          </w:tcPr>
          <w:p w14:paraId="6F9E6285" w14:textId="77777777" w:rsidR="00497D17" w:rsidRPr="00A25460" w:rsidRDefault="00497D17" w:rsidP="004F6448"/>
        </w:tc>
        <w:tc>
          <w:tcPr>
            <w:tcW w:w="426" w:type="dxa"/>
          </w:tcPr>
          <w:p w14:paraId="2A3670EB" w14:textId="77777777" w:rsidR="00497D17" w:rsidRPr="00A25460" w:rsidRDefault="00497D17" w:rsidP="004F6448"/>
        </w:tc>
      </w:tr>
      <w:tr w:rsidR="00497D17" w:rsidRPr="00A25460" w14:paraId="63E5430B" w14:textId="77777777" w:rsidTr="00C66C0B">
        <w:trPr>
          <w:trHeight w:val="695"/>
          <w:tblHeader/>
          <w:jc w:val="center"/>
        </w:trPr>
        <w:tc>
          <w:tcPr>
            <w:tcW w:w="704" w:type="dxa"/>
            <w:vAlign w:val="center"/>
          </w:tcPr>
          <w:p w14:paraId="0106A2BF" w14:textId="77777777" w:rsidR="00497D17" w:rsidRPr="00A25460" w:rsidRDefault="00497D17" w:rsidP="004F6448">
            <w:pPr>
              <w:jc w:val="center"/>
            </w:pPr>
            <w:r w:rsidRPr="00A25460">
              <w:t>2.</w:t>
            </w:r>
          </w:p>
        </w:tc>
        <w:tc>
          <w:tcPr>
            <w:tcW w:w="4940" w:type="dxa"/>
            <w:vAlign w:val="center"/>
          </w:tcPr>
          <w:p w14:paraId="769E1E53" w14:textId="7FC581B4" w:rsidR="00497D17" w:rsidRPr="00A25460" w:rsidRDefault="00497D17" w:rsidP="004F6448">
            <w:r w:rsidRPr="00A25460">
              <w:t>Finetuning dataset pada model Mistral 7B.</w:t>
            </w:r>
          </w:p>
        </w:tc>
        <w:tc>
          <w:tcPr>
            <w:tcW w:w="425" w:type="dxa"/>
          </w:tcPr>
          <w:p w14:paraId="2AFE450D" w14:textId="77777777" w:rsidR="00497D17" w:rsidRPr="00A25460" w:rsidRDefault="00497D17" w:rsidP="004F6448"/>
        </w:tc>
        <w:tc>
          <w:tcPr>
            <w:tcW w:w="399" w:type="dxa"/>
            <w:shd w:val="clear" w:color="auto" w:fill="A6A6A6" w:themeFill="background1" w:themeFillShade="A6"/>
          </w:tcPr>
          <w:p w14:paraId="77ABBC24" w14:textId="77777777" w:rsidR="00497D17" w:rsidRPr="00A25460" w:rsidRDefault="00497D17" w:rsidP="004F6448"/>
        </w:tc>
        <w:tc>
          <w:tcPr>
            <w:tcW w:w="425" w:type="dxa"/>
          </w:tcPr>
          <w:p w14:paraId="125DA8AB" w14:textId="77777777" w:rsidR="00497D17" w:rsidRPr="00A25460" w:rsidRDefault="00497D17" w:rsidP="004F6448"/>
        </w:tc>
        <w:tc>
          <w:tcPr>
            <w:tcW w:w="425" w:type="dxa"/>
          </w:tcPr>
          <w:p w14:paraId="2E1C57B4" w14:textId="77777777" w:rsidR="00497D17" w:rsidRPr="00A25460" w:rsidRDefault="00497D17" w:rsidP="004F6448"/>
        </w:tc>
        <w:tc>
          <w:tcPr>
            <w:tcW w:w="425" w:type="dxa"/>
          </w:tcPr>
          <w:p w14:paraId="105D54FB" w14:textId="77777777" w:rsidR="00497D17" w:rsidRPr="00A25460" w:rsidRDefault="00497D17" w:rsidP="004F6448"/>
        </w:tc>
        <w:tc>
          <w:tcPr>
            <w:tcW w:w="426" w:type="dxa"/>
          </w:tcPr>
          <w:p w14:paraId="6791EAB0" w14:textId="77777777" w:rsidR="00497D17" w:rsidRPr="00A25460" w:rsidRDefault="00497D17" w:rsidP="004F6448"/>
        </w:tc>
      </w:tr>
      <w:tr w:rsidR="00497D17" w:rsidRPr="00A25460" w14:paraId="5615F778" w14:textId="77777777" w:rsidTr="00C66C0B">
        <w:trPr>
          <w:trHeight w:val="690"/>
          <w:tblHeader/>
          <w:jc w:val="center"/>
        </w:trPr>
        <w:tc>
          <w:tcPr>
            <w:tcW w:w="704" w:type="dxa"/>
            <w:vAlign w:val="center"/>
          </w:tcPr>
          <w:p w14:paraId="6D49E66B" w14:textId="77777777" w:rsidR="00497D17" w:rsidRPr="00A25460" w:rsidRDefault="00497D17" w:rsidP="004F6448">
            <w:pPr>
              <w:jc w:val="center"/>
            </w:pPr>
            <w:r w:rsidRPr="00A25460">
              <w:t>3.</w:t>
            </w:r>
          </w:p>
        </w:tc>
        <w:tc>
          <w:tcPr>
            <w:tcW w:w="4940" w:type="dxa"/>
            <w:vAlign w:val="center"/>
          </w:tcPr>
          <w:p w14:paraId="47198684" w14:textId="470E4C7D" w:rsidR="00497D17" w:rsidRPr="00A25460" w:rsidRDefault="00497D17" w:rsidP="004F6448">
            <w:r w:rsidRPr="00A25460">
              <w:t>Melakukan uji coba model Mistral 7B</w:t>
            </w:r>
            <w:r w:rsidR="00E55ACE">
              <w:rPr>
                <w:lang w:val="id-ID"/>
              </w:rPr>
              <w:t xml:space="preserve"> dan dengan metode RAG</w:t>
            </w:r>
            <w:r w:rsidRPr="00A25460">
              <w:t>.</w:t>
            </w:r>
          </w:p>
        </w:tc>
        <w:tc>
          <w:tcPr>
            <w:tcW w:w="425" w:type="dxa"/>
          </w:tcPr>
          <w:p w14:paraId="394A424E" w14:textId="77777777" w:rsidR="00497D17" w:rsidRPr="00A25460" w:rsidRDefault="00497D17" w:rsidP="004F6448"/>
        </w:tc>
        <w:tc>
          <w:tcPr>
            <w:tcW w:w="399" w:type="dxa"/>
            <w:shd w:val="clear" w:color="auto" w:fill="A6A6A6" w:themeFill="background1" w:themeFillShade="A6"/>
          </w:tcPr>
          <w:p w14:paraId="70DE87B2" w14:textId="77777777" w:rsidR="00497D17" w:rsidRPr="00A25460" w:rsidRDefault="00497D17" w:rsidP="004F6448"/>
        </w:tc>
        <w:tc>
          <w:tcPr>
            <w:tcW w:w="425" w:type="dxa"/>
          </w:tcPr>
          <w:p w14:paraId="24089DF1" w14:textId="77777777" w:rsidR="00497D17" w:rsidRPr="00A25460" w:rsidRDefault="00497D17" w:rsidP="004F6448"/>
        </w:tc>
        <w:tc>
          <w:tcPr>
            <w:tcW w:w="425" w:type="dxa"/>
          </w:tcPr>
          <w:p w14:paraId="799FFE24" w14:textId="77777777" w:rsidR="00497D17" w:rsidRPr="00A25460" w:rsidRDefault="00497D17" w:rsidP="004F6448"/>
        </w:tc>
        <w:tc>
          <w:tcPr>
            <w:tcW w:w="425" w:type="dxa"/>
          </w:tcPr>
          <w:p w14:paraId="09E591E2" w14:textId="77777777" w:rsidR="00497D17" w:rsidRPr="00A25460" w:rsidRDefault="00497D17" w:rsidP="004F6448"/>
        </w:tc>
        <w:tc>
          <w:tcPr>
            <w:tcW w:w="426" w:type="dxa"/>
          </w:tcPr>
          <w:p w14:paraId="471A46AB" w14:textId="77777777" w:rsidR="00497D17" w:rsidRPr="00A25460" w:rsidRDefault="00497D17" w:rsidP="004F6448"/>
        </w:tc>
      </w:tr>
      <w:tr w:rsidR="00497D17" w:rsidRPr="00A25460" w14:paraId="6D59DE12" w14:textId="77777777" w:rsidTr="00C66C0B">
        <w:trPr>
          <w:trHeight w:val="714"/>
          <w:tblHeader/>
          <w:jc w:val="center"/>
        </w:trPr>
        <w:tc>
          <w:tcPr>
            <w:tcW w:w="704" w:type="dxa"/>
            <w:vAlign w:val="center"/>
          </w:tcPr>
          <w:p w14:paraId="23C39F45" w14:textId="77777777" w:rsidR="00497D17" w:rsidRPr="00A25460" w:rsidRDefault="00497D17" w:rsidP="004F6448">
            <w:pPr>
              <w:jc w:val="center"/>
            </w:pPr>
            <w:r w:rsidRPr="00A25460">
              <w:t>4.</w:t>
            </w:r>
          </w:p>
        </w:tc>
        <w:tc>
          <w:tcPr>
            <w:tcW w:w="4940" w:type="dxa"/>
            <w:vAlign w:val="center"/>
          </w:tcPr>
          <w:p w14:paraId="22C1EA64" w14:textId="77777777" w:rsidR="00497D17" w:rsidRPr="00A25460" w:rsidRDefault="00497D17" w:rsidP="004F6448">
            <w:r w:rsidRPr="00A25460">
              <w:t>Mengevaluasi model Mistral 7B.</w:t>
            </w:r>
          </w:p>
        </w:tc>
        <w:tc>
          <w:tcPr>
            <w:tcW w:w="425" w:type="dxa"/>
            <w:shd w:val="clear" w:color="auto" w:fill="auto"/>
          </w:tcPr>
          <w:p w14:paraId="0449CD62" w14:textId="77777777" w:rsidR="00497D17" w:rsidRPr="00A25460" w:rsidRDefault="00497D17" w:rsidP="004F6448"/>
        </w:tc>
        <w:tc>
          <w:tcPr>
            <w:tcW w:w="399" w:type="dxa"/>
            <w:shd w:val="clear" w:color="auto" w:fill="A6A6A6" w:themeFill="background1" w:themeFillShade="A6"/>
          </w:tcPr>
          <w:p w14:paraId="1E58CDEB" w14:textId="77777777" w:rsidR="00497D17" w:rsidRPr="00A25460" w:rsidRDefault="00497D17" w:rsidP="004F6448"/>
        </w:tc>
        <w:tc>
          <w:tcPr>
            <w:tcW w:w="425" w:type="dxa"/>
            <w:shd w:val="clear" w:color="auto" w:fill="A6A6A6" w:themeFill="background1" w:themeFillShade="A6"/>
          </w:tcPr>
          <w:p w14:paraId="4FE07561" w14:textId="77777777" w:rsidR="00497D17" w:rsidRPr="00A25460" w:rsidRDefault="00497D17" w:rsidP="004F6448"/>
        </w:tc>
        <w:tc>
          <w:tcPr>
            <w:tcW w:w="425" w:type="dxa"/>
          </w:tcPr>
          <w:p w14:paraId="7103EF3D" w14:textId="77777777" w:rsidR="00497D17" w:rsidRPr="00A25460" w:rsidRDefault="00497D17" w:rsidP="004F6448"/>
        </w:tc>
        <w:tc>
          <w:tcPr>
            <w:tcW w:w="425" w:type="dxa"/>
          </w:tcPr>
          <w:p w14:paraId="3EFDF1AB" w14:textId="77777777" w:rsidR="00497D17" w:rsidRPr="00A25460" w:rsidRDefault="00497D17" w:rsidP="004F6448"/>
        </w:tc>
        <w:tc>
          <w:tcPr>
            <w:tcW w:w="426" w:type="dxa"/>
          </w:tcPr>
          <w:p w14:paraId="2F2D065D" w14:textId="77777777" w:rsidR="00497D17" w:rsidRPr="00A25460" w:rsidRDefault="00497D17" w:rsidP="004F6448"/>
        </w:tc>
      </w:tr>
      <w:tr w:rsidR="00497D17" w:rsidRPr="00A25460" w14:paraId="0B28B42F" w14:textId="77777777" w:rsidTr="00C66C0B">
        <w:trPr>
          <w:trHeight w:val="697"/>
          <w:tblHeader/>
          <w:jc w:val="center"/>
        </w:trPr>
        <w:tc>
          <w:tcPr>
            <w:tcW w:w="704" w:type="dxa"/>
            <w:vAlign w:val="center"/>
          </w:tcPr>
          <w:p w14:paraId="2BA952E6" w14:textId="77777777" w:rsidR="00497D17" w:rsidRPr="00A25460" w:rsidRDefault="00497D17" w:rsidP="004F6448">
            <w:pPr>
              <w:jc w:val="center"/>
            </w:pPr>
            <w:r w:rsidRPr="00A25460">
              <w:t>5.</w:t>
            </w:r>
          </w:p>
        </w:tc>
        <w:tc>
          <w:tcPr>
            <w:tcW w:w="4940" w:type="dxa"/>
            <w:vAlign w:val="center"/>
          </w:tcPr>
          <w:p w14:paraId="19DE0CDC" w14:textId="77777777" w:rsidR="00497D17" w:rsidRPr="00A25460" w:rsidRDefault="00497D17" w:rsidP="004F6448">
            <w:r w:rsidRPr="00A25460">
              <w:t>Menyiapkan luaran dan publikasi.</w:t>
            </w:r>
          </w:p>
        </w:tc>
        <w:tc>
          <w:tcPr>
            <w:tcW w:w="425" w:type="dxa"/>
            <w:shd w:val="clear" w:color="auto" w:fill="auto"/>
          </w:tcPr>
          <w:p w14:paraId="76A01C73" w14:textId="77777777" w:rsidR="00497D17" w:rsidRPr="00A25460" w:rsidRDefault="00497D17" w:rsidP="004F6448"/>
        </w:tc>
        <w:tc>
          <w:tcPr>
            <w:tcW w:w="399" w:type="dxa"/>
            <w:shd w:val="clear" w:color="auto" w:fill="auto"/>
          </w:tcPr>
          <w:p w14:paraId="77706162" w14:textId="77777777" w:rsidR="00497D17" w:rsidRPr="00A25460" w:rsidRDefault="00497D17" w:rsidP="004F6448"/>
        </w:tc>
        <w:tc>
          <w:tcPr>
            <w:tcW w:w="425" w:type="dxa"/>
            <w:shd w:val="clear" w:color="auto" w:fill="A6A6A6"/>
          </w:tcPr>
          <w:p w14:paraId="2D54E550" w14:textId="77777777" w:rsidR="00497D17" w:rsidRPr="00A25460" w:rsidRDefault="00497D17" w:rsidP="004F6448"/>
        </w:tc>
        <w:tc>
          <w:tcPr>
            <w:tcW w:w="425" w:type="dxa"/>
            <w:shd w:val="clear" w:color="auto" w:fill="A6A6A6" w:themeFill="background1" w:themeFillShade="A6"/>
          </w:tcPr>
          <w:p w14:paraId="2CEDF984" w14:textId="77777777" w:rsidR="00497D17" w:rsidRPr="00A25460" w:rsidRDefault="00497D17" w:rsidP="004F6448">
            <w:pPr>
              <w:pBdr>
                <w:top w:val="nil"/>
                <w:left w:val="nil"/>
                <w:bottom w:val="nil"/>
                <w:right w:val="nil"/>
                <w:between w:val="nil"/>
              </w:pBdr>
            </w:pPr>
          </w:p>
        </w:tc>
        <w:tc>
          <w:tcPr>
            <w:tcW w:w="425" w:type="dxa"/>
            <w:shd w:val="clear" w:color="auto" w:fill="A6A6A6" w:themeFill="background1" w:themeFillShade="A6"/>
          </w:tcPr>
          <w:p w14:paraId="408A136C" w14:textId="77777777" w:rsidR="00497D17" w:rsidRPr="00A25460" w:rsidRDefault="00497D17" w:rsidP="004F6448"/>
        </w:tc>
        <w:tc>
          <w:tcPr>
            <w:tcW w:w="426" w:type="dxa"/>
            <w:shd w:val="clear" w:color="auto" w:fill="A6A6A6" w:themeFill="background1" w:themeFillShade="A6"/>
          </w:tcPr>
          <w:p w14:paraId="0C17E13E" w14:textId="77777777" w:rsidR="00497D17" w:rsidRPr="00A25460" w:rsidRDefault="00497D17" w:rsidP="004F6448"/>
        </w:tc>
      </w:tr>
    </w:tbl>
    <w:p w14:paraId="55FBF39A" w14:textId="77777777" w:rsidR="00497D17" w:rsidRPr="00A25460" w:rsidRDefault="00497D17" w:rsidP="00497D17">
      <w:pPr>
        <w:spacing w:line="360" w:lineRule="auto"/>
        <w:ind w:firstLine="576"/>
        <w:jc w:val="both"/>
        <w:rPr>
          <w:lang w:val="id-ID"/>
        </w:rPr>
      </w:pPr>
    </w:p>
    <w:p w14:paraId="3ADFF4B8" w14:textId="77777777" w:rsidR="00245355" w:rsidRPr="00A25460" w:rsidRDefault="00245355" w:rsidP="00245355">
      <w:pPr>
        <w:pStyle w:val="Heading2"/>
      </w:pPr>
      <w:bookmarkStart w:id="83" w:name="_Toc173235005"/>
      <w:r w:rsidRPr="00A25460">
        <w:rPr>
          <w:lang w:val="en-US"/>
        </w:rPr>
        <w:t>Alat dan Bahan</w:t>
      </w:r>
      <w:bookmarkEnd w:id="83"/>
    </w:p>
    <w:p w14:paraId="3CB08754" w14:textId="77777777" w:rsidR="00245355" w:rsidRPr="00A25460" w:rsidRDefault="00245355" w:rsidP="00245355">
      <w:pPr>
        <w:spacing w:line="360" w:lineRule="auto"/>
        <w:ind w:firstLine="576"/>
      </w:pPr>
      <w:r w:rsidRPr="00A25460">
        <w:t>Alat dan bahan yang digunakan pada saat kegiatan penelitian ditunjukkan pada</w:t>
      </w:r>
    </w:p>
    <w:p w14:paraId="440153C7" w14:textId="54DC189D"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8B0E2C" w:rsidRPr="00A25460">
        <w:t xml:space="preserve">Tabel </w:t>
      </w:r>
      <w:r w:rsidR="008B0E2C">
        <w:rPr>
          <w:noProof/>
        </w:rPr>
        <w:t>3.2</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775E5180" w:rsidR="00725163" w:rsidRPr="00A25460" w:rsidRDefault="00725163" w:rsidP="00F527EC">
      <w:pPr>
        <w:pStyle w:val="Caption"/>
        <w:spacing w:line="360" w:lineRule="auto"/>
        <w:rPr>
          <w:lang w:val="en-US"/>
        </w:rPr>
      </w:pPr>
      <w:bookmarkStart w:id="84" w:name="_Ref164284289"/>
      <w:bookmarkStart w:id="85" w:name="_Toc173235026"/>
      <w:r w:rsidRPr="00A25460">
        <w:t xml:space="preserve">Tabel </w:t>
      </w:r>
      <w:r w:rsidR="00372695">
        <w:fldChar w:fldCharType="begin"/>
      </w:r>
      <w:r w:rsidR="00372695">
        <w:instrText xml:space="preserve"> STYLEREF 1 \s </w:instrText>
      </w:r>
      <w:r w:rsidR="00372695">
        <w:fldChar w:fldCharType="separate"/>
      </w:r>
      <w:r w:rsidR="008B0E2C">
        <w:rPr>
          <w:noProof/>
        </w:rPr>
        <w:t>3</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2</w:t>
      </w:r>
      <w:r w:rsidR="00372695">
        <w:fldChar w:fldCharType="end"/>
      </w:r>
      <w:bookmarkEnd w:id="84"/>
      <w:r w:rsidRPr="00A25460">
        <w:rPr>
          <w:lang w:val="en-US"/>
        </w:rPr>
        <w:t xml:space="preserve"> Alat dan Bahan</w:t>
      </w:r>
      <w:bookmarkEnd w:id="85"/>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lastRenderedPageBreak/>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86" w:name="_Toc173235006"/>
      <w:r w:rsidRPr="00A25460">
        <w:t>Metode Penelitian</w:t>
      </w:r>
      <w:bookmarkEnd w:id="86"/>
    </w:p>
    <w:p w14:paraId="6047709D" w14:textId="08264C8B" w:rsidR="000C5B0D" w:rsidRPr="00C951DC" w:rsidRDefault="000C5B0D" w:rsidP="005C1644">
      <w:pPr>
        <w:spacing w:line="360" w:lineRule="auto"/>
        <w:ind w:firstLine="576"/>
        <w:jc w:val="both"/>
        <w:rPr>
          <w:lang w:val="id-ID"/>
        </w:rPr>
      </w:pPr>
      <w:r w:rsidRPr="00A25460">
        <w:t xml:space="preserve">Penelitian terdiri dari tiga tahapan utama. Tahapan pertama adalah mengumpulkan dataset berupa pertanyaan seputar sistem perkuliahan dan penerimaan mahasiswa baru pada Universitas Syiah Kuala. Metode yang akan digunakan untuk mengumpulkan dataset ini yaitu dengan meminta data pertanyaan terkait sistem perkuliahan dan penerimaan mahasiswa baru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Pr="00A25460">
        <w:rPr>
          <w:i/>
        </w:rPr>
        <w:t>fine-tuning</w:t>
      </w:r>
      <w:r w:rsidRPr="00A25460">
        <w:t xml:space="preserve"> dataset yang sudah terkumpul ke Model Mistral 7B</w:t>
      </w:r>
      <w:r w:rsidRPr="00A25460">
        <w:rPr>
          <w:lang w:val="id-ID"/>
        </w:rPr>
        <w:t xml:space="preserve"> </w:t>
      </w:r>
      <w:r w:rsidRPr="00A25460">
        <w:t>dengan metode RAG dan menggunakan Google Colab dengan GPU T4. Kemudian terakhir pada tahap ketiga menguji Model Mistral 7B</w:t>
      </w:r>
      <w:r w:rsidRPr="00A25460">
        <w:rPr>
          <w:lang w:val="id-ID"/>
        </w:rPr>
        <w:t xml:space="preserve"> </w:t>
      </w:r>
      <w:r w:rsidRPr="00A25460">
        <w:t xml:space="preserve">dengan mengajukan beberapa pertanyaan dasar mengenai </w:t>
      </w:r>
      <w:r w:rsidRPr="00A25460">
        <w:rPr>
          <w:lang w:val="id-ID"/>
        </w:rPr>
        <w:t xml:space="preserve">penerimaan mahasiswa </w:t>
      </w:r>
      <w:r w:rsidRPr="00A25460">
        <w:t xml:space="preserve">baru </w:t>
      </w:r>
      <w:r w:rsidRPr="00A25460">
        <w:rPr>
          <w:lang w:val="id-ID"/>
        </w:rPr>
        <w:t xml:space="preserve">dan sistem </w:t>
      </w:r>
      <w:r w:rsidRPr="00A25460">
        <w:t xml:space="preserve">perkuliahan di USK dan mengevaluasi kinerja 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8B0E2C" w:rsidRPr="00A25460">
        <w:t xml:space="preserve">Gambar </w:t>
      </w:r>
      <w:r w:rsidR="008B0E2C">
        <w:rPr>
          <w:noProof/>
        </w:rPr>
        <w:t>3.1</w:t>
      </w:r>
      <w:r w:rsidR="00741E0D" w:rsidRPr="00A25460">
        <w:fldChar w:fldCharType="end"/>
      </w:r>
      <w:r w:rsidR="00C951DC">
        <w:rPr>
          <w:lang w:val="id-ID"/>
        </w:rPr>
        <w:t>.</w:t>
      </w:r>
    </w:p>
    <w:p w14:paraId="3CCA8589" w14:textId="77777777" w:rsidR="000C5B0D" w:rsidRPr="00A25460" w:rsidRDefault="000C5B0D" w:rsidP="005761A2">
      <w:pPr>
        <w:keepNext/>
        <w:spacing w:line="360" w:lineRule="auto"/>
        <w:jc w:val="center"/>
      </w:pPr>
      <w:r w:rsidRPr="00A25460">
        <w:rPr>
          <w:noProof/>
        </w:rPr>
        <w:drawing>
          <wp:inline distT="0" distB="0" distL="0" distR="0" wp14:anchorId="719369B6" wp14:editId="447F01AE">
            <wp:extent cx="2386965" cy="2879124"/>
            <wp:effectExtent l="0" t="0" r="0" b="0"/>
            <wp:docPr id="5472736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273618" name=""/>
                    <pic:cNvPicPr/>
                  </pic:nvPicPr>
                  <pic:blipFill>
                    <a:blip r:embed="rId23"/>
                    <a:stretch>
                      <a:fillRect/>
                    </a:stretch>
                  </pic:blipFill>
                  <pic:spPr>
                    <a:xfrm>
                      <a:off x="0" y="0"/>
                      <a:ext cx="2443949" cy="2947858"/>
                    </a:xfrm>
                    <a:prstGeom prst="rect">
                      <a:avLst/>
                    </a:prstGeom>
                  </pic:spPr>
                </pic:pic>
              </a:graphicData>
            </a:graphic>
          </wp:inline>
        </w:drawing>
      </w:r>
    </w:p>
    <w:p w14:paraId="4071B24F" w14:textId="66C341E7" w:rsidR="000C5B0D" w:rsidRDefault="000C5B0D" w:rsidP="005C1644">
      <w:pPr>
        <w:pStyle w:val="Caption"/>
        <w:spacing w:line="360" w:lineRule="auto"/>
        <w:rPr>
          <w:szCs w:val="24"/>
        </w:rPr>
      </w:pPr>
      <w:bookmarkStart w:id="87" w:name="_Ref164283940"/>
      <w:bookmarkStart w:id="88" w:name="_Toc173235040"/>
      <w:r w:rsidRPr="00A25460">
        <w:t xml:space="preserve">Gambar </w:t>
      </w:r>
      <w:r w:rsidR="00D2109F">
        <w:fldChar w:fldCharType="begin"/>
      </w:r>
      <w:r w:rsidR="00D2109F">
        <w:instrText xml:space="preserve"> STYLEREF 1 \s </w:instrText>
      </w:r>
      <w:r w:rsidR="00D2109F">
        <w:fldChar w:fldCharType="separate"/>
      </w:r>
      <w:r w:rsidR="008B0E2C">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1</w:t>
      </w:r>
      <w:r w:rsidR="00D2109F">
        <w:fldChar w:fldCharType="end"/>
      </w:r>
      <w:bookmarkEnd w:id="87"/>
      <w:r w:rsidRPr="00A25460">
        <w:rPr>
          <w:lang w:val="en-US"/>
        </w:rPr>
        <w:t xml:space="preserve"> </w:t>
      </w:r>
      <w:r w:rsidRPr="00A25460">
        <w:rPr>
          <w:i/>
          <w:szCs w:val="24"/>
        </w:rPr>
        <w:t>Flowchart</w:t>
      </w:r>
      <w:r w:rsidRPr="00A25460">
        <w:rPr>
          <w:szCs w:val="24"/>
        </w:rPr>
        <w:t xml:space="preserve"> Alur Penelitian</w:t>
      </w:r>
      <w:bookmarkEnd w:id="88"/>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lastRenderedPageBreak/>
        <w:t>Pengumpulan dan Persiapan Dataset</w:t>
      </w:r>
    </w:p>
    <w:p w14:paraId="73C22821" w14:textId="40D03B80" w:rsidR="002519C5" w:rsidRDefault="00322994" w:rsidP="005C1644">
      <w:pPr>
        <w:spacing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B97013">
        <w:rPr>
          <w:lang w:val="en-US"/>
        </w:rPr>
        <w:t>lebih kurang sekitar</w:t>
      </w:r>
      <w:r w:rsidR="002519C5">
        <w:rPr>
          <w:lang w:val="en-US"/>
        </w:rPr>
        <w:t xml:space="preserve"> 60 sampel dari Unit Layanan Terpadu USK</w:t>
      </w:r>
      <w:r>
        <w:rPr>
          <w:lang w:val="en-US"/>
        </w:rPr>
        <w:t xml:space="preserve"> yang </w:t>
      </w:r>
      <w:r w:rsidR="002519C5" w:rsidRPr="002519C5">
        <w:rPr>
          <w:lang w:val="en-US"/>
        </w:rPr>
        <w:t xml:space="preserve">mencakup berbagai jenis data </w:t>
      </w:r>
      <w:r w:rsidR="002519C5">
        <w:rPr>
          <w:lang w:val="en-US"/>
        </w:rPr>
        <w:t xml:space="preserve">mengenai proses administrasi penerimaan dan sistem perkuliahan 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dengan eksentensi json</w:t>
      </w:r>
      <w:r w:rsidR="00F769CE">
        <w:rPr>
          <w:lang w:val="en-US"/>
        </w:rPr>
        <w:t>l</w:t>
      </w:r>
      <w:r w:rsidR="00B97013">
        <w:rPr>
          <w:lang w:val="en-US"/>
        </w:rPr>
        <w:t xml:space="preserve"> dan </w:t>
      </w:r>
      <w:r w:rsidR="006A4D8D">
        <w:rPr>
          <w:lang w:val="en-US"/>
        </w:rPr>
        <w:t xml:space="preserve">kedua </w:t>
      </w:r>
      <w:r w:rsidR="00B97013">
        <w:rPr>
          <w:lang w:val="en-US"/>
        </w:rPr>
        <w:t>ke dalam format 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 USK. </w:t>
      </w:r>
      <w:r w:rsidR="00714B4A" w:rsidRPr="00714B4A">
        <w:rPr>
          <w:lang w:val="en-US"/>
        </w:rPr>
        <w:t>Beberapa contoh sampel dari dataset</w:t>
      </w:r>
      <w:r w:rsidR="00714B4A">
        <w:rPr>
          <w:lang w:val="en-US"/>
        </w:rPr>
        <w:t xml:space="preserve"> </w:t>
      </w:r>
      <w:r w:rsidR="00714B4A" w:rsidRPr="00714B4A">
        <w:rPr>
          <w:lang w:val="en-US"/>
        </w:rPr>
        <w:t xml:space="preserve">yang digunakan </w:t>
      </w:r>
      <w:r w:rsidR="00714B4A">
        <w:rPr>
          <w:lang w:val="en-US"/>
        </w:rPr>
        <w:t xml:space="preserve">untuk </w:t>
      </w:r>
      <w:r w:rsidR="00714B4A">
        <w:rPr>
          <w:i/>
          <w:iCs w:val="0"/>
          <w:lang w:val="en-US"/>
        </w:rPr>
        <w:t>f</w:t>
      </w:r>
      <w:r w:rsidR="00714B4A" w:rsidRPr="00714B4A">
        <w:rPr>
          <w:i/>
          <w:iCs w:val="0"/>
          <w:lang w:val="en-US"/>
        </w:rPr>
        <w:t>ine</w:t>
      </w:r>
      <w:r w:rsidR="00714B4A">
        <w:rPr>
          <w:i/>
          <w:iCs w:val="0"/>
          <w:lang w:val="en-US"/>
        </w:rPr>
        <w:t>-</w:t>
      </w:r>
      <w:r w:rsidR="00714B4A" w:rsidRPr="00714B4A">
        <w:rPr>
          <w:i/>
          <w:iCs w:val="0"/>
          <w:lang w:val="en-US"/>
        </w:rPr>
        <w:t>tuning</w:t>
      </w:r>
      <w:r w:rsidR="00714B4A">
        <w:rPr>
          <w:lang w:val="en-US"/>
        </w:rPr>
        <w:t xml:space="preserve"> pada LLM </w:t>
      </w:r>
      <w:r w:rsidR="00714B4A" w:rsidRPr="00714B4A">
        <w:rPr>
          <w:lang w:val="en-US"/>
        </w:rPr>
        <w:t>dapat dilihat pada</w:t>
      </w:r>
      <w:r w:rsidR="00267482">
        <w:rPr>
          <w:lang w:val="en-US"/>
        </w:rPr>
        <w:t xml:space="preserve"> </w:t>
      </w:r>
      <w:r w:rsidR="00C35075">
        <w:rPr>
          <w:lang w:val="en-US"/>
        </w:rPr>
        <w:fldChar w:fldCharType="begin"/>
      </w:r>
      <w:r w:rsidR="00C35075">
        <w:rPr>
          <w:lang w:val="en-US"/>
        </w:rPr>
        <w:instrText xml:space="preserve"> REF _Ref164604700 \h </w:instrText>
      </w:r>
      <w:r w:rsidR="00C35075">
        <w:rPr>
          <w:lang w:val="en-US"/>
        </w:rPr>
      </w:r>
      <w:r w:rsidR="00C35075">
        <w:rPr>
          <w:lang w:val="en-US"/>
        </w:rPr>
        <w:fldChar w:fldCharType="separate"/>
      </w:r>
      <w:r w:rsidR="008B0E2C" w:rsidRPr="00A25460">
        <w:t xml:space="preserve">Tabel </w:t>
      </w:r>
      <w:r w:rsidR="008B0E2C">
        <w:rPr>
          <w:noProof/>
        </w:rPr>
        <w:t>3</w:t>
      </w:r>
      <w:r w:rsidR="008B0E2C">
        <w:t>.</w:t>
      </w:r>
      <w:r w:rsidR="008B0E2C">
        <w:rPr>
          <w:noProof/>
        </w:rPr>
        <w:t>3</w:t>
      </w:r>
      <w:r w:rsidR="00C35075">
        <w:rPr>
          <w:lang w:val="en-US"/>
        </w:rPr>
        <w:fldChar w:fldCharType="end"/>
      </w:r>
      <w:r w:rsidR="006A4D8D">
        <w:rPr>
          <w:lang w:val="en-US"/>
        </w:rPr>
        <w:t>.</w:t>
      </w:r>
    </w:p>
    <w:p w14:paraId="62180829" w14:textId="5729FF3B" w:rsidR="00267482" w:rsidRDefault="00C35075" w:rsidP="005C1644">
      <w:pPr>
        <w:pStyle w:val="Caption"/>
        <w:spacing w:line="360" w:lineRule="auto"/>
      </w:pPr>
      <w:bookmarkStart w:id="89" w:name="_Ref164604700"/>
      <w:bookmarkStart w:id="90" w:name="_Toc173235027"/>
      <w:r w:rsidRPr="00A25460">
        <w:t xml:space="preserve">Tabel </w:t>
      </w:r>
      <w:r w:rsidR="00372695">
        <w:fldChar w:fldCharType="begin"/>
      </w:r>
      <w:r w:rsidR="00372695">
        <w:instrText xml:space="preserve"> STYLEREF 1 \s </w:instrText>
      </w:r>
      <w:r w:rsidR="00372695">
        <w:fldChar w:fldCharType="separate"/>
      </w:r>
      <w:r w:rsidR="008B0E2C">
        <w:rPr>
          <w:noProof/>
        </w:rPr>
        <w:t>3</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3</w:t>
      </w:r>
      <w:r w:rsidR="00372695">
        <w:fldChar w:fldCharType="end"/>
      </w:r>
      <w:bookmarkEnd w:id="89"/>
      <w:r w:rsidR="00267482">
        <w:rPr>
          <w:lang w:val="en-US"/>
        </w:rPr>
        <w:t xml:space="preserve"> Contoh sampel dalam dataset</w:t>
      </w:r>
      <w:bookmarkEnd w:id="90"/>
    </w:p>
    <w:tbl>
      <w:tblPr>
        <w:tblStyle w:val="TableGrid"/>
        <w:tblW w:w="0" w:type="auto"/>
        <w:tblLook w:val="04A0" w:firstRow="1" w:lastRow="0" w:firstColumn="1" w:lastColumn="0" w:noHBand="0" w:noVBand="1"/>
      </w:tblPr>
      <w:tblGrid>
        <w:gridCol w:w="510"/>
        <w:gridCol w:w="3727"/>
        <w:gridCol w:w="4484"/>
      </w:tblGrid>
      <w:tr w:rsidR="00714B4A" w14:paraId="18745BF4" w14:textId="77777777" w:rsidTr="00714B4A">
        <w:tc>
          <w:tcPr>
            <w:tcW w:w="0" w:type="auto"/>
            <w:vAlign w:val="center"/>
          </w:tcPr>
          <w:p w14:paraId="2D3EBE3D" w14:textId="17B78B8A" w:rsidR="00714B4A" w:rsidRDefault="00714B4A" w:rsidP="00714B4A">
            <w:pPr>
              <w:spacing w:line="360" w:lineRule="auto"/>
              <w:jc w:val="center"/>
              <w:rPr>
                <w:lang w:val="en-US"/>
              </w:rPr>
            </w:pPr>
            <w:r>
              <w:rPr>
                <w:lang w:val="en-US"/>
              </w:rPr>
              <w:t>No</w:t>
            </w:r>
          </w:p>
        </w:tc>
        <w:tc>
          <w:tcPr>
            <w:tcW w:w="0" w:type="auto"/>
            <w:vAlign w:val="center"/>
          </w:tcPr>
          <w:p w14:paraId="5B14FDC7" w14:textId="2E862D42" w:rsidR="00714B4A" w:rsidRDefault="00714B4A" w:rsidP="00714B4A">
            <w:pPr>
              <w:spacing w:line="360" w:lineRule="auto"/>
              <w:jc w:val="center"/>
              <w:rPr>
                <w:lang w:val="en-US"/>
              </w:rPr>
            </w:pPr>
            <w:r>
              <w:rPr>
                <w:lang w:val="en-US"/>
              </w:rPr>
              <w:t>Pertanyaan</w:t>
            </w:r>
          </w:p>
        </w:tc>
        <w:tc>
          <w:tcPr>
            <w:tcW w:w="0" w:type="auto"/>
            <w:vAlign w:val="center"/>
          </w:tcPr>
          <w:p w14:paraId="4F58B068" w14:textId="1A273EE1" w:rsidR="00714B4A" w:rsidRDefault="00714B4A" w:rsidP="00714B4A">
            <w:pPr>
              <w:spacing w:line="360" w:lineRule="auto"/>
              <w:jc w:val="center"/>
              <w:rPr>
                <w:lang w:val="en-US"/>
              </w:rPr>
            </w:pPr>
            <w:r>
              <w:rPr>
                <w:lang w:val="en-US"/>
              </w:rPr>
              <w:t>Jawaban</w:t>
            </w:r>
          </w:p>
        </w:tc>
      </w:tr>
      <w:tr w:rsidR="00025A6A" w14:paraId="50661F6D" w14:textId="77777777" w:rsidTr="00714B4A">
        <w:tc>
          <w:tcPr>
            <w:tcW w:w="0" w:type="auto"/>
            <w:vAlign w:val="center"/>
          </w:tcPr>
          <w:p w14:paraId="42F84EC5" w14:textId="407D467D" w:rsidR="00714B4A" w:rsidRDefault="00714B4A" w:rsidP="00714B4A">
            <w:pPr>
              <w:spacing w:line="360" w:lineRule="auto"/>
              <w:jc w:val="center"/>
              <w:rPr>
                <w:lang w:val="en-US"/>
              </w:rPr>
            </w:pPr>
            <w:r>
              <w:rPr>
                <w:lang w:val="en-US"/>
              </w:rPr>
              <w:t>1</w:t>
            </w:r>
          </w:p>
        </w:tc>
        <w:tc>
          <w:tcPr>
            <w:tcW w:w="0" w:type="auto"/>
          </w:tcPr>
          <w:p w14:paraId="4AF2BF12" w14:textId="4FFD2030" w:rsidR="00714B4A" w:rsidRDefault="00714B4A" w:rsidP="00714B4A">
            <w:pPr>
              <w:spacing w:line="360" w:lineRule="auto"/>
              <w:rPr>
                <w:lang w:val="en-US"/>
              </w:rPr>
            </w:pPr>
            <w:r w:rsidRPr="00714B4A">
              <w:rPr>
                <w:lang w:val="en-US"/>
              </w:rPr>
              <w:t>Bagaimana cara membayar ukt untuk jalur smmptn barat, dan ukt nya apakah di bayar sekalian dengan spi nya?</w:t>
            </w:r>
          </w:p>
        </w:tc>
        <w:tc>
          <w:tcPr>
            <w:tcW w:w="0" w:type="auto"/>
          </w:tcPr>
          <w:p w14:paraId="5D98F7C5" w14:textId="15FC238D" w:rsidR="00714B4A" w:rsidRDefault="00714B4A" w:rsidP="00714B4A">
            <w:pPr>
              <w:spacing w:line="360" w:lineRule="auto"/>
              <w:rPr>
                <w:lang w:val="en-US"/>
              </w:rPr>
            </w:pPr>
            <w:r w:rsidRPr="00714B4A">
              <w:rPr>
                <w:lang w:val="en-US"/>
              </w:rPr>
              <w:t>Salam, sil</w:t>
            </w:r>
            <w:r w:rsidR="006A4D8D">
              <w:rPr>
                <w:lang w:val="en-US"/>
              </w:rPr>
              <w:t>ah</w:t>
            </w:r>
            <w:r w:rsidRPr="00714B4A">
              <w:rPr>
                <w:lang w:val="en-US"/>
              </w:rPr>
              <w:t>kan langsung bayar ke bank, dan maslah SPI tidak bole</w:t>
            </w:r>
            <w:r w:rsidR="006A4D8D">
              <w:rPr>
                <w:lang w:val="en-US"/>
              </w:rPr>
              <w:t>h</w:t>
            </w:r>
            <w:r w:rsidRPr="00714B4A">
              <w:rPr>
                <w:lang w:val="en-US"/>
              </w:rPr>
              <w:t xml:space="preserve"> di cicil kecuali hanya fakultas kedoktean saja</w:t>
            </w:r>
          </w:p>
        </w:tc>
      </w:tr>
      <w:tr w:rsidR="00025A6A" w14:paraId="55681367" w14:textId="77777777" w:rsidTr="00714B4A">
        <w:tc>
          <w:tcPr>
            <w:tcW w:w="0" w:type="auto"/>
            <w:vAlign w:val="center"/>
          </w:tcPr>
          <w:p w14:paraId="78D070C9" w14:textId="756A70C4" w:rsidR="00714B4A" w:rsidRDefault="00714B4A" w:rsidP="00714B4A">
            <w:pPr>
              <w:spacing w:line="360" w:lineRule="auto"/>
              <w:jc w:val="center"/>
              <w:rPr>
                <w:lang w:val="en-US"/>
              </w:rPr>
            </w:pPr>
            <w:r>
              <w:rPr>
                <w:lang w:val="en-US"/>
              </w:rPr>
              <w:t>2</w:t>
            </w:r>
          </w:p>
        </w:tc>
        <w:tc>
          <w:tcPr>
            <w:tcW w:w="0" w:type="auto"/>
          </w:tcPr>
          <w:p w14:paraId="6F83C734" w14:textId="49603112" w:rsidR="00714B4A" w:rsidRDefault="00714B4A" w:rsidP="00714B4A">
            <w:pPr>
              <w:spacing w:line="360" w:lineRule="auto"/>
              <w:rPr>
                <w:lang w:val="en-US"/>
              </w:rPr>
            </w:pPr>
            <w:r>
              <w:rPr>
                <w:lang w:val="en-US"/>
              </w:rPr>
              <w:t>Bagaimana cara menc</w:t>
            </w:r>
            <w:r w:rsidRPr="00714B4A">
              <w:rPr>
                <w:lang w:val="en-US"/>
              </w:rPr>
              <w:t>etak KTM kembali bagi yang hilang</w:t>
            </w:r>
            <w:r>
              <w:rPr>
                <w:lang w:val="en-US"/>
              </w:rPr>
              <w:t>?</w:t>
            </w:r>
          </w:p>
        </w:tc>
        <w:tc>
          <w:tcPr>
            <w:tcW w:w="0" w:type="auto"/>
          </w:tcPr>
          <w:p w14:paraId="2D7DFD38" w14:textId="1DAE0914" w:rsidR="00714B4A" w:rsidRDefault="00714B4A" w:rsidP="00714B4A">
            <w:pPr>
              <w:spacing w:line="360" w:lineRule="auto"/>
              <w:rPr>
                <w:lang w:val="en-US"/>
              </w:rPr>
            </w:pPr>
            <w:r w:rsidRPr="00714B4A">
              <w:rPr>
                <w:lang w:val="en-US"/>
              </w:rPr>
              <w:t>Bagi mahasiswa lama dapat cetak langsung KTM di laman berkas-akademik.usk.ac.id</w:t>
            </w:r>
          </w:p>
        </w:tc>
      </w:tr>
      <w:tr w:rsidR="00025A6A" w14:paraId="51A21BA7" w14:textId="77777777" w:rsidTr="00714B4A">
        <w:tc>
          <w:tcPr>
            <w:tcW w:w="0" w:type="auto"/>
            <w:vAlign w:val="center"/>
          </w:tcPr>
          <w:p w14:paraId="14BD29E4" w14:textId="0421B15F" w:rsidR="00714B4A" w:rsidRDefault="00714B4A" w:rsidP="00714B4A">
            <w:pPr>
              <w:spacing w:line="360" w:lineRule="auto"/>
              <w:jc w:val="center"/>
              <w:rPr>
                <w:lang w:val="en-US"/>
              </w:rPr>
            </w:pPr>
            <w:r>
              <w:rPr>
                <w:lang w:val="en-US"/>
              </w:rPr>
              <w:t>3</w:t>
            </w:r>
          </w:p>
        </w:tc>
        <w:tc>
          <w:tcPr>
            <w:tcW w:w="0" w:type="auto"/>
          </w:tcPr>
          <w:p w14:paraId="37FCD0A4" w14:textId="2A2F8AF8" w:rsidR="00714B4A" w:rsidRDefault="00714B4A" w:rsidP="00714B4A">
            <w:pPr>
              <w:spacing w:line="360" w:lineRule="auto"/>
              <w:rPr>
                <w:lang w:val="en-US"/>
              </w:rPr>
            </w:pPr>
            <w:r>
              <w:rPr>
                <w:lang w:val="en-US"/>
              </w:rPr>
              <w:t>Bagaimana cara p</w:t>
            </w:r>
            <w:r w:rsidRPr="00714B4A">
              <w:rPr>
                <w:lang w:val="en-US"/>
              </w:rPr>
              <w:t>embuatan surat rekomendasi kampus untuk beasiswa Bank Indonesia</w:t>
            </w:r>
            <w:r>
              <w:rPr>
                <w:lang w:val="en-US"/>
              </w:rPr>
              <w:t>?</w:t>
            </w:r>
          </w:p>
        </w:tc>
        <w:tc>
          <w:tcPr>
            <w:tcW w:w="0" w:type="auto"/>
          </w:tcPr>
          <w:p w14:paraId="78DD01FC" w14:textId="735C778C" w:rsidR="00714B4A" w:rsidRDefault="00714B4A" w:rsidP="00714B4A">
            <w:pPr>
              <w:spacing w:line="360" w:lineRule="auto"/>
              <w:rPr>
                <w:lang w:val="en-US"/>
              </w:rPr>
            </w:pPr>
            <w:r w:rsidRPr="00714B4A">
              <w:rPr>
                <w:lang w:val="en-US"/>
              </w:rPr>
              <w:t xml:space="preserve">Pembuatan surat rekomendasi kampus </w:t>
            </w:r>
            <w:r>
              <w:rPr>
                <w:lang w:val="en-US"/>
              </w:rPr>
              <w:t xml:space="preserve">dapat dibuat </w:t>
            </w:r>
            <w:r w:rsidRPr="00714B4A">
              <w:rPr>
                <w:lang w:val="en-US"/>
              </w:rPr>
              <w:t>di bagian Kemahasiswaan</w:t>
            </w:r>
          </w:p>
        </w:tc>
      </w:tr>
      <w:tr w:rsidR="00025A6A" w14:paraId="3971668F" w14:textId="77777777" w:rsidTr="00714B4A">
        <w:tc>
          <w:tcPr>
            <w:tcW w:w="0" w:type="auto"/>
            <w:vAlign w:val="center"/>
          </w:tcPr>
          <w:p w14:paraId="530BC04A" w14:textId="1B9E2995" w:rsidR="00714B4A" w:rsidRDefault="00714B4A" w:rsidP="00714B4A">
            <w:pPr>
              <w:spacing w:line="360" w:lineRule="auto"/>
              <w:jc w:val="center"/>
              <w:rPr>
                <w:lang w:val="en-US"/>
              </w:rPr>
            </w:pPr>
            <w:r>
              <w:rPr>
                <w:lang w:val="en-US"/>
              </w:rPr>
              <w:t>4</w:t>
            </w:r>
          </w:p>
        </w:tc>
        <w:tc>
          <w:tcPr>
            <w:tcW w:w="0" w:type="auto"/>
          </w:tcPr>
          <w:p w14:paraId="04DCC2EF" w14:textId="0986E81F" w:rsidR="00714B4A" w:rsidRDefault="00714B4A" w:rsidP="00714B4A">
            <w:pPr>
              <w:spacing w:line="360" w:lineRule="auto"/>
              <w:rPr>
                <w:lang w:val="en-US"/>
              </w:rPr>
            </w:pPr>
            <w:r w:rsidRPr="00714B4A">
              <w:rPr>
                <w:lang w:val="en-US"/>
              </w:rPr>
              <w:t>Saya tidak terdaftar untuk ETD perpus</w:t>
            </w:r>
            <w:r w:rsidR="00025A6A">
              <w:rPr>
                <w:lang w:val="en-US"/>
              </w:rPr>
              <w:t>takaan</w:t>
            </w:r>
            <w:r w:rsidRPr="00714B4A">
              <w:rPr>
                <w:lang w:val="en-US"/>
              </w:rPr>
              <w:t xml:space="preserve"> </w:t>
            </w:r>
            <w:r w:rsidR="00025A6A">
              <w:rPr>
                <w:lang w:val="en-US"/>
              </w:rPr>
              <w:t>USK</w:t>
            </w:r>
          </w:p>
        </w:tc>
        <w:tc>
          <w:tcPr>
            <w:tcW w:w="0" w:type="auto"/>
          </w:tcPr>
          <w:p w14:paraId="242EFB74" w14:textId="2715A32D" w:rsidR="00714B4A" w:rsidRDefault="00714B4A" w:rsidP="00714B4A">
            <w:pPr>
              <w:spacing w:line="360" w:lineRule="auto"/>
              <w:rPr>
                <w:lang w:val="en-US"/>
              </w:rPr>
            </w:pPr>
            <w:r w:rsidRPr="00714B4A">
              <w:rPr>
                <w:lang w:val="en-US"/>
              </w:rPr>
              <w:t>Silahkan untuk melapor/menghubungi pihak Perpustakaan USK.</w:t>
            </w:r>
          </w:p>
        </w:tc>
      </w:tr>
    </w:tbl>
    <w:p w14:paraId="07321F2A" w14:textId="77777777" w:rsidR="006A4D8D" w:rsidRDefault="006A4D8D" w:rsidP="00714B4A">
      <w:pPr>
        <w:spacing w:line="360" w:lineRule="auto"/>
        <w:ind w:firstLine="720"/>
        <w:jc w:val="both"/>
        <w:rPr>
          <w:lang w:val="en-US"/>
        </w:rPr>
      </w:pP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770B7C56"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tuning</w:t>
      </w:r>
      <w:r w:rsidR="00455F0D">
        <w:rPr>
          <w:lang w:val="en-US"/>
        </w:rPr>
        <w:t xml:space="preserve"> </w:t>
      </w:r>
      <w:r w:rsidR="00455F0D" w:rsidRPr="00455F0D">
        <w:rPr>
          <w:lang w:val="en-US"/>
        </w:rPr>
        <w:t xml:space="preserve">akan memerlukan alur pelatihan, alur penyajian, dan kemungkinan alur pelatihan </w:t>
      </w:r>
      <w:r w:rsidR="00455F0D" w:rsidRPr="00455F0D">
        <w:rPr>
          <w:lang w:val="en-US"/>
        </w:rPr>
        <w:lastRenderedPageBreak/>
        <w:t>berkelanjutan</w:t>
      </w:r>
      <w:r w:rsidR="003134D3">
        <w:rPr>
          <w:lang w:val="id-ID"/>
        </w:rPr>
        <w:t xml:space="preserve"> </w:t>
      </w:r>
      <w:r w:rsidR="003134D3">
        <w:rPr>
          <w:lang w:val="id-ID"/>
        </w:rPr>
        <w:fldChar w:fldCharType="begin" w:fldLock="1"/>
      </w:r>
      <w:r w:rsidR="003134D3">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Pr>
          <w:lang w:val="id-ID"/>
        </w:rPr>
        <w:fldChar w:fldCharType="separate"/>
      </w:r>
      <w:r w:rsidR="003134D3" w:rsidRPr="003134D3">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8B0E2C">
        <w:t xml:space="preserve">Gambar </w:t>
      </w:r>
      <w:r w:rsidR="008B0E2C">
        <w:rPr>
          <w:noProof/>
        </w:rPr>
        <w:t>3.2</w:t>
      </w:r>
      <w:r w:rsidR="00455F0D">
        <w:rPr>
          <w:lang w:val="en-US"/>
        </w:rPr>
        <w:fldChar w:fldCharType="end"/>
      </w:r>
      <w:r w:rsidR="000B5778">
        <w:rPr>
          <w:lang w:val="en-US"/>
        </w:rPr>
        <w:t xml:space="preserve"> </w:t>
      </w:r>
      <w:r w:rsidR="000B5778">
        <w:rPr>
          <w:lang w:val="en-US"/>
        </w:rPr>
        <w:fldChar w:fldCharType="begin" w:fldLock="1"/>
      </w:r>
      <w:r w:rsidR="00122F46">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0B5778">
        <w:rPr>
          <w:lang w:val="en-US"/>
        </w:rPr>
        <w:fldChar w:fldCharType="separate"/>
      </w:r>
      <w:r w:rsidR="000B5778" w:rsidRPr="000B5778">
        <w:rPr>
          <w:noProof/>
          <w:lang w:val="en-US"/>
        </w:rPr>
        <w:t>(Benveniste, 2023)</w:t>
      </w:r>
      <w:r w:rsidR="000B5778">
        <w:rPr>
          <w:lang w:val="en-US"/>
        </w:rPr>
        <w:fldChar w:fldCharType="end"/>
      </w:r>
      <w:r w:rsidR="007A6E8E">
        <w:rPr>
          <w:lang w:val="en-US"/>
        </w:rPr>
        <w:t>.</w:t>
      </w:r>
    </w:p>
    <w:p w14:paraId="6A707377" w14:textId="77777777" w:rsidR="00455F0D" w:rsidRDefault="00455F0D" w:rsidP="00266E68">
      <w:pPr>
        <w:keepNext/>
        <w:spacing w:line="360" w:lineRule="auto"/>
        <w:jc w:val="center"/>
      </w:pPr>
      <w:r>
        <w:rPr>
          <w:noProof/>
        </w:rPr>
        <w:drawing>
          <wp:inline distT="0" distB="0" distL="0" distR="0" wp14:anchorId="2DE1C0D2" wp14:editId="5770457A">
            <wp:extent cx="5400675" cy="2893060"/>
            <wp:effectExtent l="0" t="0" r="9525" b="254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675" cy="2893060"/>
                    </a:xfrm>
                    <a:prstGeom prst="rect">
                      <a:avLst/>
                    </a:prstGeom>
                    <a:noFill/>
                    <a:ln>
                      <a:noFill/>
                    </a:ln>
                  </pic:spPr>
                </pic:pic>
              </a:graphicData>
            </a:graphic>
          </wp:inline>
        </w:drawing>
      </w:r>
    </w:p>
    <w:p w14:paraId="7B444CC8" w14:textId="25DC9978" w:rsidR="009D6083" w:rsidRDefault="00455F0D" w:rsidP="005C1644">
      <w:pPr>
        <w:pStyle w:val="Caption"/>
        <w:spacing w:after="240" w:line="360" w:lineRule="auto"/>
        <w:rPr>
          <w:lang w:val="en-US"/>
        </w:rPr>
      </w:pPr>
      <w:bookmarkStart w:id="91" w:name="_Ref164613426"/>
      <w:bookmarkStart w:id="92" w:name="_Toc173235041"/>
      <w:r>
        <w:t xml:space="preserve">Gambar </w:t>
      </w:r>
      <w:r w:rsidR="00D2109F">
        <w:fldChar w:fldCharType="begin"/>
      </w:r>
      <w:r w:rsidR="00D2109F">
        <w:instrText xml:space="preserve"> STYLEREF 1 \s </w:instrText>
      </w:r>
      <w:r w:rsidR="00D2109F">
        <w:fldChar w:fldCharType="separate"/>
      </w:r>
      <w:r w:rsidR="008B0E2C">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2</w:t>
      </w:r>
      <w:r w:rsidR="00D2109F">
        <w:fldChar w:fldCharType="end"/>
      </w:r>
      <w:bookmarkEnd w:id="91"/>
      <w:r>
        <w:rPr>
          <w:lang w:val="en-US"/>
        </w:rPr>
        <w:t xml:space="preserve"> Alur Pelatihan pada LLM</w:t>
      </w:r>
      <w:r w:rsidR="000B577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2"/>
      <w:r w:rsidR="001D23E8">
        <w:rPr>
          <w:lang w:val="en-US"/>
        </w:rPr>
        <w:fldChar w:fldCharType="end"/>
      </w:r>
    </w:p>
    <w:p w14:paraId="355E8EFF" w14:textId="23B924DF" w:rsidR="009D6083" w:rsidRDefault="009D6083" w:rsidP="002A6F34">
      <w:pPr>
        <w:pStyle w:val="ListParagraph"/>
        <w:numPr>
          <w:ilvl w:val="0"/>
          <w:numId w:val="12"/>
        </w:numPr>
        <w:jc w:val="both"/>
        <w:rPr>
          <w:lang w:val="en-US"/>
        </w:rPr>
      </w:pPr>
      <w:r w:rsidRPr="009D6083">
        <w:rPr>
          <w:b/>
          <w:bCs w:val="0"/>
          <w:lang w:val="en-US"/>
        </w:rPr>
        <w:t>Registri model</w:t>
      </w:r>
      <w:r w:rsidRPr="009D6083">
        <w:rPr>
          <w:lang w:val="en-US"/>
        </w:rPr>
        <w:t xml:space="preserve">: Registri model akan berisi model asli atau versi berbeda dari model yang disempurnakan. Registri model memerlukan pengambilan versi model dan metadata tambahan yang menjelaskan model tersebut. </w:t>
      </w:r>
    </w:p>
    <w:p w14:paraId="3634099E" w14:textId="77777777" w:rsidR="009D6083" w:rsidRDefault="009D6083" w:rsidP="002A6F34">
      <w:pPr>
        <w:pStyle w:val="ListParagraph"/>
        <w:numPr>
          <w:ilvl w:val="0"/>
          <w:numId w:val="12"/>
        </w:numPr>
        <w:jc w:val="both"/>
        <w:rPr>
          <w:lang w:val="en-US"/>
        </w:rPr>
      </w:pPr>
      <w:r w:rsidRPr="009D6083">
        <w:rPr>
          <w:b/>
          <w:bCs w:val="0"/>
          <w:lang w:val="en-US"/>
        </w:rPr>
        <w:t>Modul kuantisasi</w:t>
      </w:r>
      <w:r w:rsidRPr="009D6083">
        <w:rPr>
          <w:lang w:val="en-US"/>
        </w:rPr>
        <w:t xml:space="preserve">: Mengkuantisasi model saat ini merupakan hal yang umum untuk menghemat biaya memori, tetapi ini bukan suatu keharusan. Jika model dikuantisasi, model yang dihasilkan perlu disimpan dalam registri model. Kuantisasi berarti mengubah bobot model dari float menjadi bilangan bulat. Operasi ini dapat membagi ukuran model dengan 4. </w:t>
      </w:r>
    </w:p>
    <w:p w14:paraId="136C5744" w14:textId="7DD0651C" w:rsidR="009D6083" w:rsidRDefault="009D6083" w:rsidP="002A6F34">
      <w:pPr>
        <w:pStyle w:val="ListParagraph"/>
        <w:numPr>
          <w:ilvl w:val="0"/>
          <w:numId w:val="12"/>
        </w:numPr>
        <w:jc w:val="both"/>
        <w:rPr>
          <w:lang w:val="en-US"/>
        </w:rPr>
      </w:pPr>
      <w:r w:rsidRPr="009D6083">
        <w:rPr>
          <w:b/>
          <w:bCs w:val="0"/>
          <w:lang w:val="en-US"/>
        </w:rPr>
        <w:t>Penyimpanan fitur</w:t>
      </w:r>
      <w:r w:rsidRPr="009D6083">
        <w:rPr>
          <w:lang w:val="en-US"/>
        </w:rPr>
        <w:t xml:space="preserve">: Seperti halnya pelatihan model ML apa pun, datanya perlu dipersiapkan dengan cermat dan disimpan di penyimpanan fitur. Dalam konteks LLM, persyaratan seputar penyimpanan fitur </w:t>
      </w:r>
      <w:r w:rsidR="00AD16AA">
        <w:rPr>
          <w:lang w:val="id-ID"/>
        </w:rPr>
        <w:t>dapat</w:t>
      </w:r>
      <w:r w:rsidRPr="009D6083">
        <w:rPr>
          <w:lang w:val="en-US"/>
        </w:rPr>
        <w:t xml:space="preserve"> dilonggarkan jika data pada waktu penayangan hanya dihasilkan oleh pengguna. </w:t>
      </w:r>
    </w:p>
    <w:p w14:paraId="0067B848" w14:textId="77777777" w:rsidR="009D6083" w:rsidRDefault="009D6083" w:rsidP="002A6F34">
      <w:pPr>
        <w:pStyle w:val="ListParagraph"/>
        <w:numPr>
          <w:ilvl w:val="0"/>
          <w:numId w:val="12"/>
        </w:numPr>
        <w:jc w:val="both"/>
        <w:rPr>
          <w:lang w:val="en-US"/>
        </w:rPr>
      </w:pPr>
      <w:r w:rsidRPr="009D6083">
        <w:rPr>
          <w:b/>
          <w:bCs w:val="0"/>
          <w:lang w:val="en-US"/>
        </w:rPr>
        <w:t>Modul validasi dan pra-pemrosesan data</w:t>
      </w:r>
      <w:r w:rsidRPr="009D6083">
        <w:rPr>
          <w:lang w:val="en-US"/>
        </w:rPr>
        <w:t xml:space="preserve">: Saat data dimasukkan ke dalam alur pelatihan, data tersebut perlu divalidasi dan kemungkinan besar diproses terlebih dahulu untuk pelatihan. </w:t>
      </w:r>
    </w:p>
    <w:p w14:paraId="1301DE60" w14:textId="78BA7A58" w:rsidR="00B73C97" w:rsidRDefault="009D6083" w:rsidP="00A20B11">
      <w:pPr>
        <w:pStyle w:val="ListParagraph"/>
        <w:numPr>
          <w:ilvl w:val="0"/>
          <w:numId w:val="12"/>
        </w:numPr>
        <w:jc w:val="both"/>
        <w:rPr>
          <w:lang w:val="en-US"/>
        </w:rPr>
      </w:pPr>
      <w:r w:rsidRPr="009D6083">
        <w:rPr>
          <w:b/>
          <w:bCs w:val="0"/>
          <w:lang w:val="en-US"/>
        </w:rPr>
        <w:lastRenderedPageBreak/>
        <w:t>Modifikasi LoRA / QLoRA</w:t>
      </w:r>
      <w:r w:rsidRPr="009D6083">
        <w:rPr>
          <w:lang w:val="en-US"/>
        </w:rPr>
        <w:t>: Sekarang sudah umum untuk menyempurnakan LLM menggunakan Adaptor Tingkat Rendah (LoRA) atau versi</w:t>
      </w:r>
      <w:r w:rsidR="00B73C97">
        <w:rPr>
          <w:lang w:val="en-US"/>
        </w:rPr>
        <w:t xml:space="preserve"> </w:t>
      </w:r>
      <w:r w:rsidRPr="009D6083">
        <w:rPr>
          <w:lang w:val="en-US"/>
        </w:rPr>
        <w:t xml:space="preserve">Terkuantisasinya (QLoRA). Idenya adalah mengganti, dalam model, beberapa matriks besar dengan matriks yang lebih kecil untuk perhitungan gradien. Saat menyempurnakan, hanya memperbarui bobot matriks yang baru disisipkan. Matriks gradien jauh lebih kecil sehingga memerlukan ruang memori GPU yang jauh lebih sedikit. Karena bobot yang telah dilatih sebelumnya dibekukan, </w:t>
      </w:r>
      <w:r w:rsidR="00B42E95">
        <w:rPr>
          <w:lang w:val="id-ID"/>
        </w:rPr>
        <w:t xml:space="preserve">sehingga </w:t>
      </w:r>
      <w:r w:rsidRPr="009D6083">
        <w:rPr>
          <w:lang w:val="en-US"/>
        </w:rPr>
        <w:t>tidak perlu menghitung gradien untuk sebagian besar parameter.</w:t>
      </w:r>
    </w:p>
    <w:p w14:paraId="42DD0454" w14:textId="77981C70" w:rsidR="0005693F" w:rsidRDefault="009D6083" w:rsidP="00A20B11">
      <w:pPr>
        <w:pStyle w:val="ListParagraph"/>
        <w:numPr>
          <w:ilvl w:val="0"/>
          <w:numId w:val="12"/>
        </w:numPr>
        <w:jc w:val="both"/>
        <w:rPr>
          <w:lang w:val="en-US"/>
        </w:rPr>
      </w:pPr>
      <w:r w:rsidRPr="00B73C97">
        <w:rPr>
          <w:b/>
          <w:bCs w:val="0"/>
          <w:lang w:val="en-US"/>
        </w:rPr>
        <w:t>Registri LoRA / QLoRA</w:t>
      </w:r>
      <w:r w:rsidRPr="009D6083">
        <w:rPr>
          <w:lang w:val="en-US"/>
        </w:rPr>
        <w:t xml:space="preserve">: Dengan LoRA / QLoRA, </w:t>
      </w:r>
      <w:r w:rsidR="00B42E95">
        <w:rPr>
          <w:lang w:val="id-ID"/>
        </w:rPr>
        <w:t>dip</w:t>
      </w:r>
      <w:r w:rsidRPr="009D6083">
        <w:rPr>
          <w:lang w:val="en-US"/>
        </w:rPr>
        <w:t xml:space="preserve">erlukan registri untuk melacak bobot yang telah disesuaikan dan versinya. </w:t>
      </w:r>
    </w:p>
    <w:p w14:paraId="57443C81" w14:textId="2987CB17" w:rsidR="009318EE" w:rsidRPr="00D70446" w:rsidRDefault="009D6083" w:rsidP="00D70446">
      <w:pPr>
        <w:pStyle w:val="ListParagraph"/>
        <w:numPr>
          <w:ilvl w:val="0"/>
          <w:numId w:val="12"/>
        </w:numPr>
        <w:spacing w:after="240"/>
        <w:jc w:val="both"/>
        <w:rPr>
          <w:lang w:val="en-US"/>
        </w:rPr>
      </w:pPr>
      <w:r w:rsidRPr="0005693F">
        <w:rPr>
          <w:b/>
          <w:bCs w:val="0"/>
          <w:lang w:val="en-US"/>
        </w:rPr>
        <w:t>Modul validasi model</w:t>
      </w:r>
      <w:r w:rsidRPr="009D6083">
        <w:rPr>
          <w:lang w:val="en-US"/>
        </w:rPr>
        <w:t xml:space="preserve">: Seperti pelatihan model lainnya, model yang dihasilkan perlu divalidasi pada data validasi. Ini mengasumsikan </w:t>
      </w:r>
      <w:r w:rsidR="00B42E95">
        <w:rPr>
          <w:lang w:val="id-ID"/>
        </w:rPr>
        <w:t>dengan</w:t>
      </w:r>
      <w:r w:rsidRPr="009D6083">
        <w:rPr>
          <w:lang w:val="en-US"/>
        </w:rPr>
        <w:t xml:space="preserve"> memiliki data yang tepat untuk tugas tersebut. Hal ini </w:t>
      </w:r>
      <w:r w:rsidR="00AD16AA">
        <w:rPr>
          <w:lang w:val="id-ID"/>
        </w:rPr>
        <w:t>menjadi</w:t>
      </w:r>
      <w:r w:rsidRPr="009D6083">
        <w:rPr>
          <w:lang w:val="en-US"/>
        </w:rPr>
        <w:t xml:space="preserve"> rumit karena </w:t>
      </w:r>
      <w:r w:rsidR="00B42E95">
        <w:rPr>
          <w:lang w:val="id-ID"/>
        </w:rPr>
        <w:t xml:space="preserve">untuk </w:t>
      </w:r>
      <w:r w:rsidRPr="009D6083">
        <w:rPr>
          <w:lang w:val="en-US"/>
        </w:rPr>
        <w:t xml:space="preserve">menyempurnakan model pada tugas tertentu, namun juga </w:t>
      </w:r>
      <w:r w:rsidR="009E5EE7">
        <w:rPr>
          <w:lang w:val="id-ID"/>
        </w:rPr>
        <w:t>dengan</w:t>
      </w:r>
      <w:r w:rsidRPr="009D6083">
        <w:rPr>
          <w:lang w:val="en-US"/>
        </w:rPr>
        <w:t xml:space="preserve"> mempertahankan kemampuan aslinya. Untuk tugas spesifik, </w:t>
      </w:r>
      <w:r w:rsidR="00AD16AA">
        <w:rPr>
          <w:lang w:val="id-ID"/>
        </w:rPr>
        <w:t xml:space="preserve">dengan </w:t>
      </w:r>
      <w:r w:rsidRPr="009D6083">
        <w:rPr>
          <w:lang w:val="en-US"/>
        </w:rPr>
        <w:t xml:space="preserve">memiliki data validasi yang tepat, </w:t>
      </w:r>
      <w:r w:rsidR="006C1AD2">
        <w:rPr>
          <w:lang w:val="id-ID"/>
        </w:rPr>
        <w:t xml:space="preserve">dapat </w:t>
      </w:r>
      <w:r w:rsidRPr="009D6083">
        <w:rPr>
          <w:lang w:val="en-US"/>
        </w:rPr>
        <w:t xml:space="preserve">kehilangan data yang diperlukan untuk kemampuan aslinya, sehingga tidak dapat </w:t>
      </w:r>
      <w:r w:rsidR="009E5EE7">
        <w:rPr>
          <w:lang w:val="id-ID"/>
        </w:rPr>
        <w:t>di</w:t>
      </w:r>
      <w:r w:rsidRPr="009D6083">
        <w:rPr>
          <w:lang w:val="en-US"/>
        </w:rPr>
        <w:t>nilai apakah model tersebut tidak melupakan pemrograman sebelumnya</w:t>
      </w:r>
      <w:r w:rsidR="003134D3">
        <w:rPr>
          <w:lang w:val="id-ID"/>
        </w:rPr>
        <w:t xml:space="preserve"> </w:t>
      </w:r>
      <w:r w:rsidR="003134D3">
        <w:rPr>
          <w:lang w:val="en-US"/>
        </w:rPr>
        <w:fldChar w:fldCharType="begin" w:fldLock="1"/>
      </w:r>
      <w:r w:rsidR="00EA2110">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Pr>
          <w:lang w:val="en-US"/>
        </w:rPr>
        <w:fldChar w:fldCharType="separate"/>
      </w:r>
      <w:r w:rsidR="003134D3" w:rsidRPr="003134D3">
        <w:rPr>
          <w:noProof/>
          <w:lang w:val="en-US"/>
        </w:rPr>
        <w:t>(Benveniste, 2023)</w:t>
      </w:r>
      <w:r w:rsidR="003134D3">
        <w:rPr>
          <w:lang w:val="en-US"/>
        </w:rPr>
        <w:fldChar w:fldCharType="end"/>
      </w:r>
      <w:r w:rsidRPr="009D6083">
        <w:rPr>
          <w:lang w:val="en-US"/>
        </w:rPr>
        <w:t>.</w:t>
      </w:r>
    </w:p>
    <w:p w14:paraId="69938EA2" w14:textId="4BBACC5C" w:rsidR="009318EE" w:rsidRDefault="009318EE" w:rsidP="00A2036A">
      <w:pPr>
        <w:pStyle w:val="Heading3"/>
        <w:spacing w:after="240"/>
        <w:rPr>
          <w:lang w:val="en-US"/>
        </w:rPr>
      </w:pPr>
      <w:r>
        <w:rPr>
          <w:lang w:val="en-US"/>
        </w:rPr>
        <w:t>LLM dengan metode RAG</w:t>
      </w:r>
    </w:p>
    <w:p w14:paraId="7AAC59F7" w14:textId="2B1CBE52"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 xml:space="preserve">mengubah LLM; sebaliknya, </w:t>
      </w:r>
      <w:r>
        <w:rPr>
          <w:lang w:val="en-US"/>
        </w:rPr>
        <w:t xml:space="preserve">dengan </w:t>
      </w:r>
      <w:r w:rsidRPr="009318EE">
        <w:rPr>
          <w:lang w:val="en-US"/>
        </w:rPr>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LLM ke dalam embeddings dan mengindeks data tersebut ke dalam database vektor. Saat pengguna mengajukan pertanyaan, pertanyaan tersebut diubah 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prompt dengan data terkait untuk memberikan konteks bagi LLM untuk menjawab pertanyaan tersebut. Kemiripan di sini biasanya diukur menggunakan metrik kesamaan kosinus.</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8B0E2C">
        <w:t xml:space="preserve">Gambar </w:t>
      </w:r>
      <w:r w:rsidR="008B0E2C">
        <w:rPr>
          <w:noProof/>
        </w:rPr>
        <w:t>3</w:t>
      </w:r>
      <w:r w:rsidR="008B0E2C">
        <w:t>.</w:t>
      </w:r>
      <w:r w:rsidR="008B0E2C">
        <w:rPr>
          <w:noProof/>
        </w:rPr>
        <w:t>3</w:t>
      </w:r>
      <w:r w:rsidR="00266E68">
        <w:rPr>
          <w:lang w:val="en-US"/>
        </w:rPr>
        <w:fldChar w:fldCharType="end"/>
      </w:r>
      <w:r w:rsidR="007A6E8E">
        <w:rPr>
          <w:lang w:val="en-US"/>
        </w:rPr>
        <w:t xml:space="preserve"> </w:t>
      </w:r>
      <w:r w:rsidR="007A6E8E">
        <w:rPr>
          <w:lang w:val="en-US"/>
        </w:rPr>
        <w:fldChar w:fldCharType="begin" w:fldLock="1"/>
      </w:r>
      <w:r w:rsidR="007A6E8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7A6E8E">
        <w:rPr>
          <w:lang w:val="en-US"/>
        </w:rPr>
        <w:fldChar w:fldCharType="separate"/>
      </w:r>
      <w:r w:rsidR="007A6E8E" w:rsidRPr="007A6E8E">
        <w:rPr>
          <w:noProof/>
          <w:lang w:val="en-US"/>
        </w:rPr>
        <w:t>(Benveniste, 2023)</w:t>
      </w:r>
      <w:r w:rsidR="007A6E8E">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lastRenderedPageBreak/>
        <w:drawing>
          <wp:inline distT="0" distB="0" distL="0" distR="0" wp14:anchorId="3B8811B1" wp14:editId="09264E49">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401934A" w14:textId="6BAA9097" w:rsidR="00266E68" w:rsidRDefault="00266E68" w:rsidP="005C1644">
      <w:pPr>
        <w:pStyle w:val="Caption"/>
        <w:spacing w:line="360" w:lineRule="auto"/>
        <w:rPr>
          <w:lang w:val="en-US"/>
        </w:rPr>
      </w:pPr>
      <w:bookmarkStart w:id="93" w:name="_Ref164615528"/>
      <w:bookmarkStart w:id="94" w:name="_Toc173235042"/>
      <w:r>
        <w:t xml:space="preserve">Gambar </w:t>
      </w:r>
      <w:r w:rsidR="00D2109F">
        <w:fldChar w:fldCharType="begin"/>
      </w:r>
      <w:r w:rsidR="00D2109F">
        <w:instrText xml:space="preserve"> STYLEREF 1 \s </w:instrText>
      </w:r>
      <w:r w:rsidR="00D2109F">
        <w:fldChar w:fldCharType="separate"/>
      </w:r>
      <w:r w:rsidR="008B0E2C">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3</w:t>
      </w:r>
      <w:r w:rsidR="00D2109F">
        <w:fldChar w:fldCharType="end"/>
      </w:r>
      <w:bookmarkEnd w:id="93"/>
      <w:r>
        <w:rPr>
          <w:lang w:val="en-US"/>
        </w:rPr>
        <w:t xml:space="preserve"> Alur Pada RAG</w:t>
      </w:r>
      <w:r w:rsidR="001D23E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4"/>
      <w:r w:rsidR="001D23E8">
        <w:rPr>
          <w:lang w:val="en-US"/>
        </w:rPr>
        <w:fldChar w:fldCharType="end"/>
      </w:r>
    </w:p>
    <w:p w14:paraId="1BE01700" w14:textId="77777777" w:rsidR="00266E68" w:rsidRDefault="00266E68" w:rsidP="00266E68">
      <w:pPr>
        <w:rPr>
          <w:lang w:val="en-US"/>
        </w:rPr>
      </w:pPr>
    </w:p>
    <w:p w14:paraId="528AFE55" w14:textId="0B5455E0" w:rsidR="00266E68" w:rsidRDefault="00EA1911" w:rsidP="005C1644">
      <w:pPr>
        <w:pStyle w:val="ListParagraph"/>
        <w:numPr>
          <w:ilvl w:val="0"/>
          <w:numId w:val="13"/>
        </w:numPr>
        <w:rPr>
          <w:lang w:val="en-US"/>
        </w:rPr>
      </w:pPr>
      <w:r>
        <w:rPr>
          <w:lang w:val="en-US"/>
        </w:rPr>
        <w:t>S</w:t>
      </w:r>
      <w:r w:rsidR="00266E68" w:rsidRPr="00266E68">
        <w:rPr>
          <w:lang w:val="en-US"/>
        </w:rPr>
        <w:t xml:space="preserve">istem </w:t>
      </w:r>
      <w:r>
        <w:rPr>
          <w:lang w:val="en-US"/>
        </w:rPr>
        <w:t xml:space="preserve">Pengindeksan pada </w:t>
      </w:r>
      <w:r w:rsidR="00266E68" w:rsidRPr="00266E68">
        <w:rPr>
          <w:lang w:val="en-US"/>
        </w:rPr>
        <w:t>RAG</w:t>
      </w:r>
    </w:p>
    <w:p w14:paraId="027D2ED7" w14:textId="521DBFFF"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hanya memerlukan pipeline pengindeksan dan pipeline penyajian. Pipa pengindeksan digunakan untuk mengubah data menjadi representasi vektor dan mengindeksnya dalam database V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8B0E2C">
        <w:t xml:space="preserve">Gambar </w:t>
      </w:r>
      <w:r w:rsidR="008B0E2C">
        <w:rPr>
          <w:noProof/>
        </w:rPr>
        <w:t>3</w:t>
      </w:r>
      <w:r w:rsidR="008B0E2C">
        <w:t>.</w:t>
      </w:r>
      <w:r w:rsidR="008B0E2C">
        <w:rPr>
          <w:noProof/>
        </w:rPr>
        <w:t>4</w:t>
      </w:r>
      <w:r w:rsidR="005E780D">
        <w:rPr>
          <w:lang w:val="en-US"/>
        </w:rPr>
        <w:fldChar w:fldCharType="end"/>
      </w:r>
      <w:r w:rsidR="007A6E8E">
        <w:rPr>
          <w:lang w:val="en-US"/>
        </w:rPr>
        <w:t xml:space="preserve"> </w:t>
      </w:r>
      <w:r w:rsidR="007A6E8E">
        <w:rPr>
          <w:lang w:val="en-US"/>
        </w:rPr>
        <w:fldChar w:fldCharType="begin" w:fldLock="1"/>
      </w:r>
      <w:r w:rsidR="009D5961">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7A6E8E">
        <w:rPr>
          <w:lang w:val="en-US"/>
        </w:rPr>
        <w:fldChar w:fldCharType="separate"/>
      </w:r>
      <w:r w:rsidR="007A6E8E" w:rsidRPr="007A6E8E">
        <w:rPr>
          <w:noProof/>
          <w:lang w:val="en-US"/>
        </w:rPr>
        <w:t>(Benveniste, 2023)</w:t>
      </w:r>
      <w:r w:rsidR="007A6E8E">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drawing>
          <wp:inline distT="0" distB="0" distL="0" distR="0" wp14:anchorId="5811C189" wp14:editId="1D960EC1">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4087F79C" w:rsidR="00B33870" w:rsidRDefault="00266E68" w:rsidP="005C1644">
      <w:pPr>
        <w:pStyle w:val="Caption"/>
        <w:spacing w:after="240" w:line="360" w:lineRule="auto"/>
        <w:rPr>
          <w:lang w:val="en-US"/>
        </w:rPr>
      </w:pPr>
      <w:bookmarkStart w:id="95" w:name="_Ref164615669"/>
      <w:bookmarkStart w:id="96" w:name="_Toc173235043"/>
      <w:r>
        <w:t xml:space="preserve">Gambar </w:t>
      </w:r>
      <w:r w:rsidR="00D2109F">
        <w:fldChar w:fldCharType="begin"/>
      </w:r>
      <w:r w:rsidR="00D2109F">
        <w:instrText xml:space="preserve"> STYLEREF 1 \s </w:instrText>
      </w:r>
      <w:r w:rsidR="00D2109F">
        <w:fldChar w:fldCharType="separate"/>
      </w:r>
      <w:r w:rsidR="008B0E2C">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4</w:t>
      </w:r>
      <w:r w:rsidR="00D2109F">
        <w:fldChar w:fldCharType="end"/>
      </w:r>
      <w:bookmarkEnd w:id="95"/>
      <w:r>
        <w:rPr>
          <w:lang w:val="en-US"/>
        </w:rPr>
        <w:t xml:space="preserve"> Pipa pengideksan pada RAG</w:t>
      </w:r>
      <w:r w:rsidR="001D23E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6"/>
      <w:r w:rsidR="001D23E8">
        <w:rPr>
          <w:lang w:val="en-US"/>
        </w:rPr>
        <w:fldChar w:fldCharType="end"/>
      </w:r>
    </w:p>
    <w:p w14:paraId="45C2514F" w14:textId="46431CBD" w:rsidR="000A71CA" w:rsidRPr="00B33870" w:rsidRDefault="00B33870" w:rsidP="00B33870">
      <w:pPr>
        <w:autoSpaceDE/>
        <w:autoSpaceDN/>
        <w:rPr>
          <w:szCs w:val="18"/>
          <w:lang w:val="en-US"/>
        </w:rPr>
      </w:pPr>
      <w:r>
        <w:rPr>
          <w:lang w:val="en-US"/>
        </w:rPr>
        <w:br w:type="page"/>
      </w:r>
    </w:p>
    <w:p w14:paraId="18F99595" w14:textId="4F2FED06" w:rsidR="00EA5414" w:rsidRDefault="00EA5414" w:rsidP="008047E9">
      <w:pPr>
        <w:pStyle w:val="Heading3"/>
        <w:rPr>
          <w:lang w:val="en-US"/>
        </w:rPr>
      </w:pPr>
      <w:r>
        <w:rPr>
          <w:lang w:val="en-US"/>
        </w:rPr>
        <w:lastRenderedPageBreak/>
        <w:t>Evaluasi Kinerja Model</w:t>
      </w:r>
    </w:p>
    <w:p w14:paraId="55AFBC06" w14:textId="68131D6D" w:rsidR="00BC798C" w:rsidRDefault="00EA5414" w:rsidP="00B33870">
      <w:pPr>
        <w:spacing w:line="360" w:lineRule="auto"/>
        <w:ind w:firstLine="720"/>
        <w:rPr>
          <w:lang w:val="en-US"/>
        </w:rPr>
      </w:pPr>
      <w:r w:rsidRPr="00EA5414">
        <w:rPr>
          <w:lang w:val="en-US"/>
        </w:rPr>
        <w:t>Metrik yang digunakan untuk evaluasi kinerja model pada penelitian ini:</w:t>
      </w:r>
    </w:p>
    <w:p w14:paraId="4ED2AAA9" w14:textId="2AA231A2" w:rsidR="00EA5414" w:rsidRPr="00975EC6" w:rsidRDefault="00F40C8A" w:rsidP="005542AE">
      <w:pPr>
        <w:pStyle w:val="ListParagraph"/>
        <w:numPr>
          <w:ilvl w:val="0"/>
          <w:numId w:val="14"/>
        </w:numPr>
        <w:spacing w:before="240"/>
        <w:ind w:left="426"/>
        <w:rPr>
          <w:b/>
          <w:bCs w:val="0"/>
          <w:lang w:val="en-US"/>
        </w:rPr>
      </w:pPr>
      <w:r w:rsidRPr="00975EC6">
        <w:rPr>
          <w:b/>
          <w:bCs w:val="0"/>
          <w:i/>
          <w:iCs w:val="0"/>
          <w:lang w:val="en-US"/>
        </w:rPr>
        <w:t>Recall-Oriented Understudy for Gisting Evaluation</w:t>
      </w:r>
      <w:r w:rsidRPr="00975EC6">
        <w:rPr>
          <w:b/>
          <w:bCs w:val="0"/>
          <w:lang w:val="en-US"/>
        </w:rPr>
        <w:t xml:space="preserve"> (ROUGE)</w:t>
      </w:r>
    </w:p>
    <w:p w14:paraId="59FC269F" w14:textId="5F621F1E" w:rsidR="00F40C8A" w:rsidRDefault="00F40C8A" w:rsidP="005542AE">
      <w:pPr>
        <w:spacing w:line="360" w:lineRule="auto"/>
        <w:ind w:left="142" w:firstLine="284"/>
        <w:jc w:val="both"/>
        <w:rPr>
          <w:lang w:val="en-US"/>
        </w:rPr>
      </w:pPr>
      <w:r w:rsidRPr="00F40C8A">
        <w:rPr>
          <w:lang w:val="en-US"/>
        </w:rPr>
        <w:t>Metrik Rouge adalah metrik evaluasi yang umum digunakan</w:t>
      </w:r>
      <w:r w:rsidR="008B6A64">
        <w:rPr>
          <w:lang w:val="id-ID"/>
        </w:rPr>
        <w:t xml:space="preserve"> </w:t>
      </w:r>
      <w:r w:rsidRPr="00F40C8A">
        <w:rPr>
          <w:lang w:val="en-US"/>
        </w:rPr>
        <w:t>dalam tugas</w:t>
      </w:r>
      <w:r w:rsidR="008B6A64">
        <w:rPr>
          <w:lang w:val="id-ID"/>
        </w:rPr>
        <w:t xml:space="preserve"> </w:t>
      </w:r>
      <w:r w:rsidRPr="00F40C8A">
        <w:rPr>
          <w:lang w:val="en-US"/>
        </w:rPr>
        <w:t>NLP  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Rouge sebagian besar digunakan untuk mengevaluasi tugas peringkasan teks. Nilai metrik Rouges berkisar antara 0 hingga 1. 1 adalah skor yang lebih tinggi, menunjukkan bahwa ringkasan yang dihasilkan komputer dan ringkasan referensi memiliki kesamaan yang tinggi.</w:t>
      </w:r>
    </w:p>
    <w:p w14:paraId="48A6A7B8" w14:textId="769EC7E3" w:rsidR="00F40C8A" w:rsidRDefault="00F40C8A" w:rsidP="001E0172">
      <w:pPr>
        <w:spacing w:after="240" w:line="360" w:lineRule="auto"/>
        <w:ind w:left="142" w:firstLine="284"/>
        <w:jc w:val="both"/>
        <w:rPr>
          <w:lang w:val="en-US"/>
        </w:rPr>
      </w:pP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2D7EF5">
      <w:pPr>
        <w:spacing w:after="240" w:line="360" w:lineRule="auto"/>
        <w:ind w:left="142" w:firstLine="284"/>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5905F885"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2A104DFA" w14:textId="36BB16BE" w:rsidR="00877AD6" w:rsidRDefault="006967C0" w:rsidP="00877AD6">
      <w:pPr>
        <w:spacing w:line="360" w:lineRule="auto"/>
        <w:ind w:left="142" w:firstLine="426"/>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3F623C96" w14:textId="1AD5BE9C" w:rsidR="00877AD6" w:rsidRDefault="00877AD6" w:rsidP="00877AD6">
      <w:pPr>
        <w:autoSpaceDE/>
        <w:autoSpaceDN/>
        <w:rPr>
          <w:lang w:val="en-US"/>
        </w:rPr>
      </w:pPr>
      <w:r>
        <w:rPr>
          <w:lang w:val="en-US"/>
        </w:rPr>
        <w:br w:type="page"/>
      </w: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t>Rouge-</w:t>
      </w:r>
      <w:r>
        <w:rPr>
          <w:lang w:val="en-US"/>
        </w:rPr>
        <w:t>L</w:t>
      </w:r>
    </w:p>
    <w:p w14:paraId="4437C4EA" w14:textId="2883EFED" w:rsidR="006967C0" w:rsidRDefault="006967C0" w:rsidP="002D7EF5">
      <w:pPr>
        <w:spacing w:after="240" w:line="360" w:lineRule="auto"/>
        <w:ind w:firstLine="426"/>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1E9F9671" w:rsidR="00B825DD" w:rsidRDefault="00B825DD" w:rsidP="005C1644">
      <w:pPr>
        <w:spacing w:after="240" w:line="360" w:lineRule="auto"/>
        <w:ind w:firstLine="709"/>
        <w:jc w:val="both"/>
      </w:pPr>
      <w:r>
        <w:t xml:space="preserve">Pada tahap ini, model yang telah dilatih dengan dataset USK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gradio yang</w:t>
      </w:r>
      <w:r w:rsidRPr="008F393C">
        <w:t xml:space="preserve"> dapat dengan cepat membuat antarmuka pengguna yang indah.</w:t>
      </w:r>
      <w:r>
        <w:t xml:space="preserve"> </w:t>
      </w:r>
      <w:r w:rsidRPr="008F393C">
        <w:t>Antarmuka</w:t>
      </w:r>
      <w:r>
        <w:t xml:space="preserve"> pada gradio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lastRenderedPageBreak/>
        <w:drawing>
          <wp:inline distT="0" distB="0" distL="0" distR="0" wp14:anchorId="036E99AD" wp14:editId="60C57EFD">
            <wp:extent cx="4973424" cy="2343150"/>
            <wp:effectExtent l="0" t="0" r="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
                    <pic:cNvPicPr/>
                  </pic:nvPicPr>
                  <pic:blipFill>
                    <a:blip r:embed="rId27"/>
                    <a:stretch>
                      <a:fillRect/>
                    </a:stretch>
                  </pic:blipFill>
                  <pic:spPr>
                    <a:xfrm>
                      <a:off x="0" y="0"/>
                      <a:ext cx="4996233" cy="2353896"/>
                    </a:xfrm>
                    <a:prstGeom prst="rect">
                      <a:avLst/>
                    </a:prstGeom>
                  </pic:spPr>
                </pic:pic>
              </a:graphicData>
            </a:graphic>
          </wp:inline>
        </w:drawing>
      </w:r>
    </w:p>
    <w:p w14:paraId="132B692D" w14:textId="26687046" w:rsidR="00B825DD" w:rsidRPr="00F91DED" w:rsidRDefault="00B825DD" w:rsidP="005C1644">
      <w:pPr>
        <w:pStyle w:val="Caption"/>
        <w:spacing w:line="360" w:lineRule="auto"/>
        <w:rPr>
          <w:lang w:val="en-US"/>
        </w:rPr>
      </w:pPr>
      <w:bookmarkStart w:id="97" w:name="_Toc173235044"/>
      <w:r>
        <w:t xml:space="preserve">Gambar </w:t>
      </w:r>
      <w:r w:rsidR="00D2109F">
        <w:fldChar w:fldCharType="begin"/>
      </w:r>
      <w:r w:rsidR="00D2109F">
        <w:instrText xml:space="preserve"> STYLEREF 1 \s </w:instrText>
      </w:r>
      <w:r w:rsidR="00D2109F">
        <w:fldChar w:fldCharType="separate"/>
      </w:r>
      <w:r w:rsidR="008B0E2C">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5</w:t>
      </w:r>
      <w:r w:rsidR="00D2109F">
        <w:fldChar w:fldCharType="end"/>
      </w:r>
      <w:r>
        <w:rPr>
          <w:lang w:val="en-US"/>
        </w:rPr>
        <w:t xml:space="preserve"> </w:t>
      </w:r>
      <w:bookmarkStart w:id="98" w:name="_Hlk165742833"/>
      <w:r>
        <w:rPr>
          <w:lang w:val="en-US"/>
        </w:rPr>
        <w:t>Desain UI Chatbot menggunakan Gradio</w:t>
      </w:r>
      <w:bookmarkEnd w:id="98"/>
      <w:r>
        <w:rPr>
          <w:lang w:val="en-US"/>
        </w:rPr>
        <w:t xml:space="preserve"> </w:t>
      </w:r>
      <w:r w:rsidR="001D23E8">
        <w:rPr>
          <w:lang w:val="en-US"/>
        </w:rPr>
        <w:fldChar w:fldCharType="begin" w:fldLock="1"/>
      </w:r>
      <w:r w:rsidR="003134D3">
        <w:rPr>
          <w:lang w:val="en-US"/>
        </w:rPr>
        <w:instrText>ADDIN CSL_CITATION {"citationItems":[{"id":"ITEM-1","itemData":{"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Pr>
          <w:lang w:val="en-US"/>
        </w:rPr>
        <w:fldChar w:fldCharType="separate"/>
      </w:r>
      <w:r w:rsidR="001D23E8" w:rsidRPr="001D23E8">
        <w:rPr>
          <w:noProof/>
          <w:lang w:val="en-US"/>
        </w:rPr>
        <w:t>(www.gradio.app, 2024)</w:t>
      </w:r>
      <w:bookmarkEnd w:id="97"/>
      <w:r w:rsidR="001D23E8">
        <w:rPr>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99" w:name="_Toc173235007"/>
      <w:bookmarkStart w:id="100" w:name="_Toc163126463"/>
      <w:r w:rsidRPr="005C11B9">
        <w:lastRenderedPageBreak/>
        <w:t xml:space="preserve">BAB IV </w:t>
      </w:r>
      <w:r w:rsidRPr="005C11B9">
        <w:br/>
        <w:t>HASIL DAN PEMBAHASAN</w:t>
      </w:r>
      <w:bookmarkEnd w:id="99"/>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5D1C9ADE" w:rsidR="007127BE" w:rsidRDefault="007127BE" w:rsidP="00B11DF1">
      <w:pPr>
        <w:spacing w:line="360" w:lineRule="auto"/>
        <w:ind w:firstLine="432"/>
        <w:jc w:val="both"/>
      </w:pPr>
      <w:bookmarkStart w:id="101"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5D2A81">
        <w:rPr>
          <w:i/>
          <w:iCs w:val="0"/>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membantu calon mahasiswa baru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w:t>
      </w:r>
      <w:r w:rsidR="005C03E3">
        <w:rPr>
          <w:lang w:val="en-US"/>
        </w:rPr>
        <w:t xml:space="preserve">USK </w:t>
      </w:r>
      <w:r w:rsidR="00A8286C">
        <w:rPr>
          <w:lang w:val="en-US"/>
        </w:rPr>
        <w:t xml:space="preserve">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 sistem perkuliahan </w:t>
      </w:r>
      <w:r w:rsidR="00FC7B5E">
        <w:rPr>
          <w:lang w:val="en-US"/>
        </w:rPr>
        <w:t xml:space="preserve">dan penerimaan mahasiswa baru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informasi </w:t>
      </w:r>
      <w:r w:rsidR="00FC7B5E">
        <w:rPr>
          <w:lang w:val="en-US"/>
        </w:rPr>
        <w:t xml:space="preserve">sistem perkuliahan dan </w:t>
      </w:r>
      <w:r w:rsidR="005D2A81">
        <w:rPr>
          <w:lang w:val="en-US"/>
        </w:rPr>
        <w:t xml:space="preserve">penerimaan mahasiswa baru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A4623C">
        <w:rPr>
          <w:lang w:val="id-ID"/>
        </w:rPr>
        <w:t>csv</w:t>
      </w:r>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5D2A81">
        <w:rPr>
          <w:i/>
          <w:iCs w:val="0"/>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B21A9E">
        <w:rPr>
          <w:lang w:val="en-US"/>
        </w:rPr>
        <w:t xml:space="preserve">AI generatif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101"/>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102" w:name="_Toc173235008"/>
      <w:r>
        <w:t xml:space="preserve">Tampilan Chatbot dan </w:t>
      </w:r>
      <w:r w:rsidR="00362397">
        <w:rPr>
          <w:lang w:val="en-US"/>
        </w:rPr>
        <w:t xml:space="preserve">Hasil </w:t>
      </w:r>
      <w:r w:rsidR="007127BE">
        <w:rPr>
          <w:lang w:val="en-US"/>
        </w:rPr>
        <w:t>Inferensi LLM</w:t>
      </w:r>
      <w:bookmarkEnd w:id="102"/>
    </w:p>
    <w:p w14:paraId="1C395490" w14:textId="3CBA8B18" w:rsidR="00F35FD4" w:rsidRDefault="00A06952" w:rsidP="00B11DF1">
      <w:pPr>
        <w:spacing w:line="360" w:lineRule="auto"/>
        <w:ind w:firstLine="432"/>
        <w:jc w:val="both"/>
      </w:pPr>
      <w:bookmarkStart w:id="103" w:name="_Hlk166177324"/>
      <w:r>
        <w:t>D</w:t>
      </w:r>
      <w:r w:rsidRPr="00A06952">
        <w:t xml:space="preserve">alam penelitian ini </w:t>
      </w:r>
      <w:r w:rsidRPr="00A06952">
        <w:rPr>
          <w:i/>
          <w:iCs w:val="0"/>
        </w:rPr>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mengenai sistem perkuliahan dan penerimaan mahasiswa baru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inferensi generatif.</w:t>
      </w:r>
      <w:r w:rsidR="00F35FD4">
        <w:t xml:space="preserve"> Hasil inferensi dari model Mistral 7B dapat dilihat pada</w:t>
      </w:r>
      <w:bookmarkEnd w:id="103"/>
      <w:r w:rsidR="00F35FD4">
        <w:t xml:space="preserve"> </w:t>
      </w:r>
      <w:r w:rsidR="004C6BCF">
        <w:fldChar w:fldCharType="begin"/>
      </w:r>
      <w:r w:rsidR="004C6BCF">
        <w:instrText xml:space="preserve"> REF _Ref166177302 \h </w:instrText>
      </w:r>
      <w:r w:rsidR="004C6BCF">
        <w:fldChar w:fldCharType="separate"/>
      </w:r>
      <w:r w:rsidR="008B0E2C">
        <w:t xml:space="preserve">Gambar </w:t>
      </w:r>
      <w:r w:rsidR="008B0E2C">
        <w:rPr>
          <w:noProof/>
        </w:rPr>
        <w:t>4</w:t>
      </w:r>
      <w:r w:rsidR="008B0E2C">
        <w:t>.</w:t>
      </w:r>
      <w:r w:rsidR="008B0E2C">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drawing>
          <wp:inline distT="0" distB="0" distL="0" distR="0" wp14:anchorId="19D64F01" wp14:editId="1C98ACCE">
            <wp:extent cx="5400675" cy="2555240"/>
            <wp:effectExtent l="0" t="0" r="952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
                    <pic:cNvPicPr/>
                  </pic:nvPicPr>
                  <pic:blipFill>
                    <a:blip r:embed="rId28"/>
                    <a:stretch>
                      <a:fillRect/>
                    </a:stretch>
                  </pic:blipFill>
                  <pic:spPr>
                    <a:xfrm>
                      <a:off x="0" y="0"/>
                      <a:ext cx="5400675" cy="2555240"/>
                    </a:xfrm>
                    <a:prstGeom prst="rect">
                      <a:avLst/>
                    </a:prstGeom>
                  </pic:spPr>
                </pic:pic>
              </a:graphicData>
            </a:graphic>
          </wp:inline>
        </w:drawing>
      </w:r>
    </w:p>
    <w:p w14:paraId="54C68E72" w14:textId="13A26AD4" w:rsidR="0012790F" w:rsidRPr="005C1644" w:rsidRDefault="008E6012" w:rsidP="005C1644">
      <w:pPr>
        <w:pStyle w:val="Caption"/>
        <w:spacing w:after="240" w:line="360" w:lineRule="auto"/>
        <w:rPr>
          <w:lang w:val="en-US"/>
        </w:rPr>
      </w:pPr>
      <w:bookmarkStart w:id="104" w:name="_Ref166177302"/>
      <w:bookmarkStart w:id="105" w:name="_Toc173235045"/>
      <w:r>
        <w:t xml:space="preserve">Gambar </w:t>
      </w:r>
      <w:r w:rsidR="00D2109F">
        <w:fldChar w:fldCharType="begin"/>
      </w:r>
      <w:r w:rsidR="00D2109F">
        <w:instrText xml:space="preserve"> STYLEREF 1 \s </w:instrText>
      </w:r>
      <w:r w:rsidR="00D2109F">
        <w:fldChar w:fldCharType="separate"/>
      </w:r>
      <w:r w:rsidR="008B0E2C">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1</w:t>
      </w:r>
      <w:r w:rsidR="00D2109F">
        <w:fldChar w:fldCharType="end"/>
      </w:r>
      <w:bookmarkEnd w:id="104"/>
      <w:r>
        <w:rPr>
          <w:lang w:val="en-US"/>
        </w:rPr>
        <w:t xml:space="preserve"> </w:t>
      </w:r>
      <w:bookmarkStart w:id="106"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105"/>
      <w:bookmarkEnd w:id="106"/>
      <w:r>
        <w:rPr>
          <w:lang w:val="en-US"/>
        </w:rPr>
        <w:t xml:space="preserve"> </w:t>
      </w:r>
    </w:p>
    <w:p w14:paraId="50B97756" w14:textId="46F3431F" w:rsidR="00362397" w:rsidRPr="00DD11F9" w:rsidRDefault="00F35FD4" w:rsidP="00B11DF1">
      <w:pPr>
        <w:spacing w:line="360" w:lineRule="auto"/>
        <w:ind w:firstLine="432"/>
        <w:jc w:val="both"/>
      </w:pPr>
      <w:bookmarkStart w:id="107"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107"/>
    </w:p>
    <w:p w14:paraId="5E865D10" w14:textId="77777777" w:rsidR="00362397" w:rsidRDefault="00362397" w:rsidP="008B0972"/>
    <w:p w14:paraId="63AD2905" w14:textId="7E5FB691" w:rsidR="00362397" w:rsidRPr="00A25460" w:rsidRDefault="007621FF" w:rsidP="00264EA8">
      <w:pPr>
        <w:pStyle w:val="Heading2"/>
        <w:rPr>
          <w:lang w:val="id-ID"/>
        </w:rPr>
      </w:pPr>
      <w:bookmarkStart w:id="108" w:name="_Toc173235009"/>
      <w:r>
        <w:rPr>
          <w:lang w:val="en-US"/>
        </w:rPr>
        <w:t xml:space="preserve">Kondisi </w:t>
      </w:r>
      <w:r w:rsidR="00362397">
        <w:rPr>
          <w:lang w:val="en-US"/>
        </w:rPr>
        <w:t>Dataset</w:t>
      </w:r>
      <w:bookmarkEnd w:id="108"/>
      <w:r w:rsidR="00362397">
        <w:rPr>
          <w:lang w:val="en-US"/>
        </w:rPr>
        <w:t xml:space="preserve"> </w:t>
      </w:r>
    </w:p>
    <w:p w14:paraId="20022EF2" w14:textId="3AAB8857" w:rsidR="00002D6C" w:rsidRDefault="00151FB0" w:rsidP="00541AA3">
      <w:pPr>
        <w:spacing w:line="360" w:lineRule="auto"/>
        <w:ind w:firstLine="432"/>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Pr>
          <w:lang w:val="id-ID"/>
        </w:rPr>
        <w:t xml:space="preserve">csv </w:t>
      </w:r>
      <w:r>
        <w:rPr>
          <w:lang w:val="en-US"/>
        </w:rPr>
        <w:t xml:space="preserve">disimpan ke dalam repositori </w:t>
      </w:r>
      <w:r w:rsidRPr="00151FB0">
        <w:rPr>
          <w:i/>
          <w:iCs w:val="0"/>
          <w:lang w:val="en-US"/>
        </w:rPr>
        <w:t>huggingface</w:t>
      </w:r>
      <w:r>
        <w:rPr>
          <w:lang w:val="en-US"/>
        </w:rPr>
        <w:t xml:space="preserve"> </w:t>
      </w:r>
      <w:r w:rsidR="001D2E03">
        <w:rPr>
          <w:lang w:val="en-US"/>
        </w:rPr>
        <w:t xml:space="preserve">dan </w:t>
      </w:r>
      <w:r>
        <w:rPr>
          <w:lang w:val="en-US"/>
        </w:rPr>
        <w:t xml:space="preserve">digunakan pada tahap </w:t>
      </w:r>
      <w:r w:rsidRPr="00151FB0">
        <w:rPr>
          <w:i/>
          <w:iCs w:val="0"/>
          <w:lang w:val="en-US"/>
        </w:rPr>
        <w:t>finetuning</w:t>
      </w:r>
      <w:r>
        <w:rPr>
          <w:i/>
          <w:iCs w:val="0"/>
          <w:lang w:val="en-US"/>
        </w:rPr>
        <w:t xml:space="preserve"> </w:t>
      </w:r>
      <w:r w:rsidRPr="00151FB0">
        <w:rPr>
          <w:lang w:val="en-US"/>
        </w:rPr>
        <w:t>Model</w:t>
      </w:r>
      <w:r>
        <w:rPr>
          <w:lang w:val="en-US"/>
        </w:rPr>
        <w:t xml:space="preserve">. Dan untuk data dengan format .pdf </w:t>
      </w:r>
      <w:r w:rsidR="00FC0111">
        <w:t xml:space="preserve">sebanyak </w:t>
      </w:r>
      <w:r w:rsidR="00FC0111">
        <w:rPr>
          <w:lang w:val="id-ID"/>
        </w:rPr>
        <w:t>231</w:t>
      </w:r>
      <w:r w:rsidR="00FC0111">
        <w:t xml:space="preserve"> data </w:t>
      </w:r>
      <w:r>
        <w:rPr>
          <w:lang w:val="en-US"/>
        </w:rPr>
        <w:t xml:space="preserve">digunakan pada metode RAG </w:t>
      </w:r>
      <w:r w:rsidR="001D2E03">
        <w:rPr>
          <w:lang w:val="en-US"/>
        </w:rPr>
        <w:t>dengan tujuan agar</w:t>
      </w:r>
      <w:r>
        <w:rPr>
          <w:lang w:val="en-US"/>
        </w:rPr>
        <w:t xml:space="preserve"> data tersebut dapat dikelola dengan lebih mudah.</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109" w:name="_Toc173235010"/>
      <w:r>
        <w:rPr>
          <w:lang w:val="en-US"/>
        </w:rPr>
        <w:lastRenderedPageBreak/>
        <w:t xml:space="preserve">Kuantisasi dan </w:t>
      </w:r>
      <w:r w:rsidR="00362397">
        <w:rPr>
          <w:lang w:val="en-US"/>
        </w:rPr>
        <w:t>Pelatihan Model</w:t>
      </w:r>
      <w:bookmarkEnd w:id="109"/>
    </w:p>
    <w:p w14:paraId="11D78C2E" w14:textId="6D7B69C4" w:rsidR="00362397" w:rsidRDefault="008F393C" w:rsidP="00B11DF1">
      <w:pPr>
        <w:spacing w:line="360" w:lineRule="auto"/>
        <w:ind w:firstLine="432"/>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8B0E2C">
        <w:t xml:space="preserve">Gambar </w:t>
      </w:r>
      <w:r w:rsidR="008B0E2C">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6432" behindDoc="0" locked="0" layoutInCell="1" allowOverlap="1" wp14:anchorId="0510AB1B" wp14:editId="4C2A7B79">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4144" behindDoc="0" locked="0" layoutInCell="1" allowOverlap="1" wp14:anchorId="454F6147" wp14:editId="14CFB37E">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41856" behindDoc="0" locked="0" layoutInCell="1" allowOverlap="1" wp14:anchorId="0DF692CD" wp14:editId="7F2596C7">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60288" behindDoc="0" locked="0" layoutInCell="1" allowOverlap="1" wp14:anchorId="179DA6F1" wp14:editId="60163E5C">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5872A3D"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" strokecolor="black [3040]" strokeweight="1.5pt">
                <v:stroke endarrow="block"/>
              </v:shape>
            </w:pict>
          </mc:Fallback>
        </mc:AlternateContent>
      </w:r>
      <w:r>
        <w:rPr>
          <w:noProof/>
        </w:rPr>
        <mc:AlternateContent>
          <mc:Choice Requires="wps">
            <w:drawing>
              <wp:anchor distT="0" distB="0" distL="114300" distR="114300" simplePos="0" relativeHeight="251648000" behindDoc="0" locked="0" layoutInCell="1" allowOverlap="1" wp14:anchorId="055A9B82" wp14:editId="5063492E">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191132" id="Straight Arrow Connector 2" o:spid="_x0000_s1026" type="#_x0000_t32" style="position:absolute;margin-left:62.9pt;margin-top:33.7pt;width:33.55pt;height:0;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78720" behindDoc="0" locked="0" layoutInCell="1" allowOverlap="1" wp14:anchorId="474B1C40" wp14:editId="0BFB49EC">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72576" behindDoc="0" locked="0" layoutInCell="1" allowOverlap="1" wp14:anchorId="0DCA6EE4" wp14:editId="424F9EE7">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756F7AE" id="Straight Arrow Connector 2" o:spid="_x0000_s1026" type="#_x0000_t32" style="position:absolute;margin-left:292.95pt;margin-top:7.85pt;width:33.65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004C0F6F" w14:textId="41A7919D" w:rsidR="002108FB" w:rsidRDefault="00A432DB" w:rsidP="00E30756">
      <w:pPr>
        <w:pStyle w:val="Caption"/>
        <w:spacing w:line="360" w:lineRule="auto"/>
        <w:rPr>
          <w:lang w:val="en-US"/>
        </w:rPr>
      </w:pPr>
      <w:bookmarkStart w:id="110" w:name="_Ref164864301"/>
      <w:bookmarkStart w:id="111" w:name="_Toc173235046"/>
      <w:r>
        <w:t xml:space="preserve">Gambar </w:t>
      </w:r>
      <w:r w:rsidR="00D2109F">
        <w:fldChar w:fldCharType="begin"/>
      </w:r>
      <w:r w:rsidR="00D2109F">
        <w:instrText xml:space="preserve"> STYLEREF 1 \s </w:instrText>
      </w:r>
      <w:r w:rsidR="00D2109F">
        <w:fldChar w:fldCharType="separate"/>
      </w:r>
      <w:r w:rsidR="008B0E2C">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2</w:t>
      </w:r>
      <w:r w:rsidR="00D2109F">
        <w:fldChar w:fldCharType="end"/>
      </w:r>
      <w:bookmarkEnd w:id="110"/>
      <w:r>
        <w:rPr>
          <w:lang w:val="en-US"/>
        </w:rPr>
        <w:t xml:space="preserve"> Proses </w:t>
      </w:r>
      <w:r>
        <w:rPr>
          <w:i/>
          <w:iCs w:val="0"/>
          <w:lang w:val="en-US"/>
        </w:rPr>
        <w:t xml:space="preserve">Fine-tuning </w:t>
      </w:r>
      <w:r>
        <w:rPr>
          <w:lang w:val="en-US"/>
        </w:rPr>
        <w:t>pada Model Mistral 7B</w:t>
      </w:r>
      <w:bookmarkEnd w:id="111"/>
    </w:p>
    <w:p w14:paraId="41060639" w14:textId="77777777" w:rsidR="007F30AD" w:rsidRDefault="007F30AD" w:rsidP="007F30AD">
      <w:pPr>
        <w:rPr>
          <w:lang w:val="en-US"/>
        </w:rPr>
      </w:pPr>
    </w:p>
    <w:p w14:paraId="18CB17D4" w14:textId="2969B7F7" w:rsidR="007F30AD" w:rsidRPr="0074570F" w:rsidRDefault="007F30AD" w:rsidP="00B11DF1">
      <w:pPr>
        <w:spacing w:line="360" w:lineRule="auto"/>
        <w:ind w:firstLine="426"/>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D7CAA">
      <w:pPr>
        <w:pStyle w:val="ListParagraph"/>
        <w:ind w:firstLine="426"/>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54339439" w14:textId="77777777" w:rsidR="0065607B" w:rsidRDefault="0065607B" w:rsidP="002A6F34">
      <w:pPr>
        <w:pStyle w:val="ListParagraph"/>
        <w:numPr>
          <w:ilvl w:val="0"/>
          <w:numId w:val="15"/>
        </w:numPr>
        <w:ind w:left="426" w:hanging="426"/>
        <w:jc w:val="both"/>
      </w:pPr>
      <w:r w:rsidRPr="0065607B">
        <w:rPr>
          <w:i/>
          <w:iCs w:val="0"/>
        </w:rPr>
        <w:t>Parameter-Efficient Fine-Tuning</w:t>
      </w:r>
      <w:r w:rsidRPr="0065607B">
        <w:t xml:space="preserve"> (PEFT)</w:t>
      </w:r>
    </w:p>
    <w:p w14:paraId="5677ABD0" w14:textId="634F78CE" w:rsidR="00B11DF1" w:rsidRDefault="0065607B" w:rsidP="00E703F8">
      <w:pPr>
        <w:spacing w:line="360" w:lineRule="auto"/>
        <w:ind w:left="-142" w:firstLine="568"/>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 xml:space="preserve">Progressive </w:t>
      </w:r>
      <w:r w:rsidR="003F0E65" w:rsidRPr="003F0E65">
        <w:rPr>
          <w:i/>
          <w:iCs w:val="0"/>
        </w:rPr>
        <w:lastRenderedPageBreak/>
        <w:t>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914CA7">
      <w:pPr>
        <w:spacing w:line="360" w:lineRule="auto"/>
        <w:ind w:left="-142" w:firstLine="568"/>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1D9021E4" w:rsidR="00796152" w:rsidRPr="00D872AE" w:rsidRDefault="00E53E90" w:rsidP="00D63EEC">
      <w:pPr>
        <w:spacing w:line="360" w:lineRule="auto"/>
        <w:ind w:left="-142" w:firstLine="568"/>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8B0E2C">
        <w:t xml:space="preserve">Tabel </w:t>
      </w:r>
      <w:r w:rsidR="008B0E2C">
        <w:rPr>
          <w:noProof/>
        </w:rPr>
        <w:t>4</w:t>
      </w:r>
      <w:r w:rsidR="008B0E2C">
        <w:t>.</w:t>
      </w:r>
      <w:r w:rsidR="008B0E2C">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714C4371" w:rsidR="006F44A8" w:rsidRPr="006F44A8" w:rsidRDefault="006F44A8" w:rsidP="00E30756">
      <w:pPr>
        <w:pStyle w:val="Caption"/>
        <w:spacing w:after="240" w:line="360" w:lineRule="auto"/>
        <w:rPr>
          <w:lang w:val="en-US"/>
        </w:rPr>
      </w:pPr>
      <w:bookmarkStart w:id="112" w:name="_Ref173232709"/>
      <w:bookmarkStart w:id="113" w:name="_Ref173232702"/>
      <w:bookmarkStart w:id="114" w:name="_Toc173235028"/>
      <w:r>
        <w:t xml:space="preserve">Tabel </w:t>
      </w:r>
      <w:r w:rsidR="00372695">
        <w:fldChar w:fldCharType="begin"/>
      </w:r>
      <w:r w:rsidR="00372695">
        <w:instrText xml:space="preserve"> STYLEREF 1 \s </w:instrText>
      </w:r>
      <w:r w:rsidR="00372695">
        <w:fldChar w:fldCharType="separate"/>
      </w:r>
      <w:r w:rsidR="008B0E2C">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1</w:t>
      </w:r>
      <w:r w:rsidR="00372695">
        <w:fldChar w:fldCharType="end"/>
      </w:r>
      <w:bookmarkEnd w:id="112"/>
      <w:r>
        <w:rPr>
          <w:lang w:val="en-US"/>
        </w:rPr>
        <w:t xml:space="preserve"> </w:t>
      </w:r>
      <w:r w:rsidRPr="006F44A8">
        <w:rPr>
          <w:lang w:val="en-US"/>
        </w:rPr>
        <w:t xml:space="preserve">Konfigurasi </w:t>
      </w:r>
      <w:r w:rsidR="002E6761" w:rsidRPr="001E5596">
        <w:rPr>
          <w:i/>
          <w:iCs w:val="0"/>
          <w:lang w:val="en-US"/>
        </w:rPr>
        <w:t>FastLanguageModel.from_pretrained</w:t>
      </w:r>
      <w:bookmarkEnd w:id="113"/>
      <w:bookmarkEnd w:id="114"/>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7C2613EC"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8B0E2C">
        <w:t xml:space="preserve">Tabel </w:t>
      </w:r>
      <w:r w:rsidR="008B0E2C">
        <w:rPr>
          <w:noProof/>
        </w:rPr>
        <w:t>4</w:t>
      </w:r>
      <w:r w:rsidR="008B0E2C">
        <w:t>.</w:t>
      </w:r>
      <w:r w:rsidR="008B0E2C">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7ED4352F" w:rsidR="0094155F" w:rsidRPr="0094155F" w:rsidRDefault="0094155F" w:rsidP="00E30756">
      <w:pPr>
        <w:pStyle w:val="Caption"/>
        <w:spacing w:after="240" w:line="360" w:lineRule="auto"/>
        <w:rPr>
          <w:lang w:val="en-US"/>
        </w:rPr>
      </w:pPr>
      <w:bookmarkStart w:id="115" w:name="_Ref173232911"/>
      <w:bookmarkStart w:id="116" w:name="_Toc173235029"/>
      <w:r>
        <w:lastRenderedPageBreak/>
        <w:t xml:space="preserve">Tabel </w:t>
      </w:r>
      <w:r w:rsidR="00372695">
        <w:fldChar w:fldCharType="begin"/>
      </w:r>
      <w:r w:rsidR="00372695">
        <w:instrText xml:space="preserve"> STYLEREF 1 \s </w:instrText>
      </w:r>
      <w:r w:rsidR="00372695">
        <w:fldChar w:fldCharType="separate"/>
      </w:r>
      <w:r w:rsidR="008B0E2C">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2</w:t>
      </w:r>
      <w:r w:rsidR="00372695">
        <w:fldChar w:fldCharType="end"/>
      </w:r>
      <w:bookmarkEnd w:id="115"/>
      <w:r>
        <w:rPr>
          <w:lang w:val="en-US"/>
        </w:rPr>
        <w:t xml:space="preserve"> Konfigurasi </w:t>
      </w:r>
      <w:r w:rsidR="002E6761" w:rsidRPr="002E6761">
        <w:rPr>
          <w:lang w:val="en-US"/>
        </w:rPr>
        <w:t>FastLanguageModel.get_peft_model</w:t>
      </w:r>
      <w:bookmarkEnd w:id="116"/>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0E8D8580"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8B0E2C">
        <w:t xml:space="preserve">Tabel </w:t>
      </w:r>
      <w:r w:rsidR="008B0E2C">
        <w:rPr>
          <w:noProof/>
        </w:rPr>
        <w:t>4</w:t>
      </w:r>
      <w:r w:rsidR="008B0E2C">
        <w:t>.</w:t>
      </w:r>
      <w:r w:rsidR="008B0E2C">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8B0E2C">
        <w:t xml:space="preserve">Tabel </w:t>
      </w:r>
      <w:r w:rsidR="008B0E2C">
        <w:rPr>
          <w:noProof/>
        </w:rPr>
        <w:t>4</w:t>
      </w:r>
      <w:r w:rsidR="008B0E2C">
        <w:t>.</w:t>
      </w:r>
      <w:r w:rsidR="008B0E2C">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5D91C106" w:rsidR="00761273" w:rsidRPr="00761273" w:rsidRDefault="00761273" w:rsidP="00600353">
      <w:pPr>
        <w:pStyle w:val="Caption"/>
        <w:spacing w:line="360" w:lineRule="auto"/>
        <w:rPr>
          <w:lang w:val="en-US"/>
        </w:rPr>
      </w:pPr>
      <w:bookmarkStart w:id="117" w:name="_Ref173233289"/>
      <w:bookmarkStart w:id="118" w:name="_Toc173235030"/>
      <w:r>
        <w:t xml:space="preserve">Tabel </w:t>
      </w:r>
      <w:r w:rsidR="00372695">
        <w:fldChar w:fldCharType="begin"/>
      </w:r>
      <w:r w:rsidR="00372695">
        <w:instrText xml:space="preserve"> STYLEREF 1 \s </w:instrText>
      </w:r>
      <w:r w:rsidR="00372695">
        <w:fldChar w:fldCharType="separate"/>
      </w:r>
      <w:r w:rsidR="008B0E2C">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3</w:t>
      </w:r>
      <w:r w:rsidR="00372695">
        <w:fldChar w:fldCharType="end"/>
      </w:r>
      <w:bookmarkEnd w:id="117"/>
      <w:r>
        <w:rPr>
          <w:lang w:val="en-US"/>
        </w:rPr>
        <w:t xml:space="preserve"> </w:t>
      </w:r>
      <w:bookmarkStart w:id="119" w:name="_Hlk165742710"/>
      <w:r w:rsidR="00446ABA">
        <w:t>Konfigurasi</w:t>
      </w:r>
      <w:r>
        <w:rPr>
          <w:lang w:val="en-US"/>
        </w:rPr>
        <w:t xml:space="preserve"> </w:t>
      </w:r>
      <w:bookmarkEnd w:id="119"/>
      <w:r w:rsidR="00446ABA" w:rsidRPr="00446ABA">
        <w:rPr>
          <w:i/>
          <w:iCs w:val="0"/>
          <w:lang w:val="en-US"/>
        </w:rPr>
        <w:t>SFTTrainer</w:t>
      </w:r>
      <w:bookmarkEnd w:id="118"/>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7D1C57E0" w14:textId="615BF793" w:rsidR="00761273" w:rsidRPr="00761273" w:rsidRDefault="00761273" w:rsidP="007A4526">
      <w:pPr>
        <w:pStyle w:val="Caption"/>
        <w:spacing w:line="360" w:lineRule="auto"/>
        <w:rPr>
          <w:lang w:val="en-US"/>
        </w:rPr>
      </w:pPr>
      <w:bookmarkStart w:id="120" w:name="_Ref173233291"/>
      <w:bookmarkStart w:id="121" w:name="_Toc173235031"/>
      <w:r>
        <w:lastRenderedPageBreak/>
        <w:t xml:space="preserve">Tabel </w:t>
      </w:r>
      <w:r w:rsidR="00372695">
        <w:fldChar w:fldCharType="begin"/>
      </w:r>
      <w:r w:rsidR="00372695">
        <w:instrText xml:space="preserve"> STYLEREF 1 \s </w:instrText>
      </w:r>
      <w:r w:rsidR="00372695">
        <w:fldChar w:fldCharType="separate"/>
      </w:r>
      <w:r w:rsidR="008B0E2C">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4</w:t>
      </w:r>
      <w:r w:rsidR="00372695">
        <w:fldChar w:fldCharType="end"/>
      </w:r>
      <w:bookmarkEnd w:id="120"/>
      <w:r>
        <w:rPr>
          <w:lang w:val="en-US"/>
        </w:rPr>
        <w:t xml:space="preserve"> </w:t>
      </w:r>
      <w:r w:rsidR="002619C5">
        <w:t>Konfigurasi</w:t>
      </w:r>
      <w:r w:rsidR="002619C5">
        <w:rPr>
          <w:lang w:val="en-US"/>
        </w:rPr>
        <w:t xml:space="preserve"> </w:t>
      </w:r>
      <w:r w:rsidR="00286FC3" w:rsidRPr="00286FC3">
        <w:rPr>
          <w:i/>
          <w:iCs w:val="0"/>
          <w:lang w:val="en-US"/>
        </w:rPr>
        <w:t>TrainingArguments</w:t>
      </w:r>
      <w:bookmarkEnd w:id="121"/>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22"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22"/>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23" w:name="_Toc173235011"/>
      <w:r>
        <w:rPr>
          <w:lang w:val="en-US"/>
        </w:rPr>
        <w:t>Pendekatan LLM dengan metode RAG</w:t>
      </w:r>
      <w:bookmarkEnd w:id="123"/>
    </w:p>
    <w:p w14:paraId="7939C40B" w14:textId="356913C9" w:rsidR="00FA77AA" w:rsidRDefault="00AF3862" w:rsidP="00FA77AA">
      <w:pPr>
        <w:spacing w:line="360" w:lineRule="auto"/>
        <w:ind w:firstLine="576"/>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 simpan dalam format berekstensi .pdf.</w:t>
      </w:r>
      <w:r w:rsidR="003C5917">
        <w:rPr>
          <w:lang w:val="en-US"/>
        </w:rPr>
        <w:t xml:space="preserve"> Kumpulan data informasi tersebut kemudian dilakukan embedding untuk mengubah teks menjadi vektor sehingga dapat disimpan ke dalam vektor database. Vektor database yang digunakan pada penelitian ini yaitu FAISS.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784E2F">
        <w:rPr>
          <w:lang w:val="en-US"/>
        </w:rPr>
        <w:t>sehingga dapat</w:t>
      </w:r>
      <w:r w:rsidR="003E12E4" w:rsidRPr="003E12E4">
        <w:rPr>
          <w:lang w:val="en-US"/>
        </w:rPr>
        <w:t xml:space="preserve"> mempercepat</w:t>
      </w:r>
      <w:r w:rsidR="003E12E4">
        <w:rPr>
          <w:lang w:val="en-US"/>
        </w:rPr>
        <w:t xml:space="preserve"> 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w:t>
      </w:r>
      <w:r w:rsidR="003C5917">
        <w:rPr>
          <w:lang w:val="en-US"/>
        </w:rPr>
        <w:lastRenderedPageBreak/>
        <w:t xml:space="preserve">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8B0E2C">
        <w:t xml:space="preserve">Gambar </w:t>
      </w:r>
      <w:r w:rsidR="008B0E2C">
        <w:rPr>
          <w:noProof/>
        </w:rPr>
        <w:t>4</w:t>
      </w:r>
      <w:r w:rsidR="008B0E2C">
        <w:t>.</w:t>
      </w:r>
      <w:r w:rsidR="008B0E2C">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42504794" w:rsidR="001D23E8" w:rsidRDefault="00F84E39" w:rsidP="00E30756">
      <w:pPr>
        <w:pStyle w:val="Caption"/>
        <w:spacing w:line="360" w:lineRule="auto"/>
        <w:ind w:left="1134" w:hanging="1134"/>
        <w:jc w:val="left"/>
        <w:rPr>
          <w:lang w:val="en-US"/>
        </w:rPr>
      </w:pPr>
      <w:bookmarkStart w:id="124" w:name="_Ref164870858"/>
      <w:bookmarkStart w:id="125" w:name="_Toc173235047"/>
      <w:r>
        <w:t xml:space="preserve">Gambar </w:t>
      </w:r>
      <w:r w:rsidR="00D2109F">
        <w:fldChar w:fldCharType="begin"/>
      </w:r>
      <w:r w:rsidR="00D2109F">
        <w:instrText xml:space="preserve"> STYLEREF 1 \s </w:instrText>
      </w:r>
      <w:r w:rsidR="00D2109F">
        <w:fldChar w:fldCharType="separate"/>
      </w:r>
      <w:r w:rsidR="008B0E2C">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8B0E2C">
        <w:rPr>
          <w:noProof/>
        </w:rPr>
        <w:t>3</w:t>
      </w:r>
      <w:r w:rsidR="00D2109F">
        <w:fldChar w:fldCharType="end"/>
      </w:r>
      <w:bookmarkEnd w:id="124"/>
      <w:r>
        <w:rPr>
          <w:lang w:val="en-US"/>
        </w:rPr>
        <w:t xml:space="preserve"> </w:t>
      </w:r>
      <w:r w:rsidRPr="00F84E39">
        <w:rPr>
          <w:lang w:val="en-US"/>
        </w:rPr>
        <w:t>Pipeline RAG, selama fase kueri, mengambil konteks yang paling relevan dari perintah pengguna, meneruskannya ke Model Bahasa Besar</w:t>
      </w:r>
      <w:bookmarkEnd w:id="125"/>
      <w:r w:rsidR="001D23E8">
        <w:rPr>
          <w:lang w:val="en-US"/>
        </w:rPr>
        <w:t xml:space="preserve"> </w:t>
      </w:r>
    </w:p>
    <w:p w14:paraId="27492E9A" w14:textId="621DE56C" w:rsidR="00FA77AA" w:rsidRPr="00F84E39" w:rsidRDefault="001D23E8" w:rsidP="001D23E8">
      <w:pPr>
        <w:pStyle w:val="Caption"/>
        <w:spacing w:line="360" w:lineRule="auto"/>
        <w:ind w:left="1134"/>
        <w:jc w:val="left"/>
        <w:rPr>
          <w:lang w:val="en-US"/>
        </w:rPr>
      </w:pPr>
      <w:r>
        <w:rPr>
          <w:lang w:val="en-US"/>
        </w:rPr>
        <w:fldChar w:fldCharType="begin" w:fldLock="1"/>
      </w:r>
      <w:r w:rsidR="003134D3">
        <w:rPr>
          <w:lang w:val="en-US"/>
        </w:rPr>
        <w:instrText>ADDIN CSL_CITATION {"citationItems":[{"id":"ITEM-1","itemData":{"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26" w:name="_Toc173235012"/>
      <w:r>
        <w:rPr>
          <w:lang w:val="en-US"/>
        </w:rPr>
        <w:t xml:space="preserve">Hasil </w:t>
      </w:r>
      <w:r w:rsidR="00362397">
        <w:rPr>
          <w:lang w:val="en-US"/>
        </w:rPr>
        <w:t xml:space="preserve">Pengujian dan Evaluasi </w:t>
      </w:r>
      <w:r w:rsidR="001C44FC">
        <w:rPr>
          <w:lang w:val="en-US"/>
        </w:rPr>
        <w:t>Hasil Inferensi</w:t>
      </w:r>
      <w:bookmarkEnd w:id="126"/>
    </w:p>
    <w:p w14:paraId="371F7818" w14:textId="66062C27" w:rsidR="00362397" w:rsidRDefault="001C44FC" w:rsidP="005A37D9">
      <w:pPr>
        <w:spacing w:line="360" w:lineRule="auto"/>
        <w:ind w:firstLine="432"/>
        <w:jc w:val="both"/>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rPr>
          <w:lang w:val="id-ID"/>
        </w:rPr>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Hasil perhitungan </w:t>
      </w:r>
      <w:r w:rsidR="00951887">
        <w:t xml:space="preserve">ROUGE </w:t>
      </w:r>
      <w:r>
        <w:t xml:space="preserve">skor pada model ditunjukan pada </w:t>
      </w:r>
      <w:r w:rsidR="009618FF">
        <w:fldChar w:fldCharType="begin"/>
      </w:r>
      <w:r w:rsidR="009618FF">
        <w:instrText xml:space="preserve"> REF _Ref166522659 \h </w:instrText>
      </w:r>
      <w:r w:rsidR="005A37D9">
        <w:instrText xml:space="preserve"> \* MERGEFORMAT </w:instrText>
      </w:r>
      <w:r w:rsidR="009618FF">
        <w:fldChar w:fldCharType="separate"/>
      </w:r>
      <w:r w:rsidR="008B0E2C">
        <w:t xml:space="preserve">Tabel </w:t>
      </w:r>
      <w:r w:rsidR="008B0E2C">
        <w:rPr>
          <w:noProof/>
        </w:rPr>
        <w:t>4.5</w:t>
      </w:r>
      <w:r w:rsidR="009618FF">
        <w:fldChar w:fldCharType="end"/>
      </w:r>
      <w:r w:rsidR="00F2524E">
        <w:t>.</w:t>
      </w:r>
    </w:p>
    <w:p w14:paraId="72D6C775" w14:textId="3A52AD6F" w:rsidR="009618FF" w:rsidRPr="009618FF" w:rsidRDefault="009618FF" w:rsidP="005A37D9">
      <w:pPr>
        <w:pStyle w:val="Caption"/>
        <w:spacing w:line="360" w:lineRule="auto"/>
        <w:rPr>
          <w:lang w:val="en-US"/>
        </w:rPr>
      </w:pPr>
      <w:bookmarkStart w:id="127" w:name="_Ref166522659"/>
      <w:bookmarkStart w:id="128" w:name="_Toc173235032"/>
      <w:r>
        <w:t xml:space="preserve">Tabel </w:t>
      </w:r>
      <w:r w:rsidR="00372695">
        <w:fldChar w:fldCharType="begin"/>
      </w:r>
      <w:r w:rsidR="00372695">
        <w:instrText xml:space="preserve"> STYLEREF 1 \s </w:instrText>
      </w:r>
      <w:r w:rsidR="00372695">
        <w:fldChar w:fldCharType="separate"/>
      </w:r>
      <w:r w:rsidR="008B0E2C">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5</w:t>
      </w:r>
      <w:r w:rsidR="00372695">
        <w:fldChar w:fldCharType="end"/>
      </w:r>
      <w:bookmarkEnd w:id="127"/>
      <w:r>
        <w:rPr>
          <w:lang w:val="en-US"/>
        </w:rPr>
        <w:t xml:space="preserve"> </w:t>
      </w:r>
      <w:r>
        <w:t>Nilai skor ROUGE</w:t>
      </w:r>
      <w:bookmarkEnd w:id="12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386364">
        <w:trPr>
          <w:trHeight w:val="241"/>
          <w:jc w:val="center"/>
        </w:trPr>
        <w:tc>
          <w:tcPr>
            <w:tcW w:w="1518" w:type="dxa"/>
            <w:vMerge w:val="restart"/>
            <w:tcBorders>
              <w:top w:val="single" w:sz="12" w:space="0" w:color="auto"/>
            </w:tcBorders>
            <w:vAlign w:val="center"/>
          </w:tcPr>
          <w:p w14:paraId="55C73745" w14:textId="77777777" w:rsidR="00386364" w:rsidRDefault="00386364" w:rsidP="00506866">
            <w:r>
              <w:t>Metode</w:t>
            </w:r>
          </w:p>
        </w:tc>
        <w:tc>
          <w:tcPr>
            <w:tcW w:w="1884" w:type="dxa"/>
            <w:vMerge w:val="restart"/>
            <w:tcBorders>
              <w:top w:val="single" w:sz="12"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12" w:space="0" w:color="auto"/>
              <w:bottom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386364">
        <w:trPr>
          <w:trHeight w:val="293"/>
          <w:jc w:val="center"/>
        </w:trPr>
        <w:tc>
          <w:tcPr>
            <w:tcW w:w="1518" w:type="dxa"/>
            <w:vMerge/>
            <w:tcBorders>
              <w:bottom w:val="single" w:sz="12" w:space="0" w:color="auto"/>
            </w:tcBorders>
          </w:tcPr>
          <w:p w14:paraId="3095358E" w14:textId="77777777" w:rsidR="00386364" w:rsidRDefault="00386364" w:rsidP="00321DA6">
            <w:pPr>
              <w:jc w:val="both"/>
            </w:pPr>
          </w:p>
        </w:tc>
        <w:tc>
          <w:tcPr>
            <w:tcW w:w="1884" w:type="dxa"/>
            <w:vMerge/>
            <w:tcBorders>
              <w:bottom w:val="single" w:sz="12" w:space="0" w:color="auto"/>
            </w:tcBorders>
          </w:tcPr>
          <w:p w14:paraId="28F93201" w14:textId="77777777" w:rsidR="00386364" w:rsidRDefault="00386364" w:rsidP="009618FF">
            <w:pPr>
              <w:jc w:val="center"/>
            </w:pPr>
          </w:p>
        </w:tc>
        <w:tc>
          <w:tcPr>
            <w:tcW w:w="1474" w:type="dxa"/>
            <w:tcBorders>
              <w:top w:val="single" w:sz="4" w:space="0" w:color="auto"/>
              <w:bottom w:val="single" w:sz="12" w:space="0" w:color="auto"/>
            </w:tcBorders>
            <w:vAlign w:val="center"/>
          </w:tcPr>
          <w:p w14:paraId="67344966" w14:textId="7EB60C0C" w:rsidR="00386364" w:rsidRDefault="00386364" w:rsidP="009618FF">
            <w:pPr>
              <w:jc w:val="center"/>
            </w:pPr>
            <w:r>
              <w:t>R-1</w:t>
            </w:r>
          </w:p>
        </w:tc>
        <w:tc>
          <w:tcPr>
            <w:tcW w:w="935" w:type="dxa"/>
            <w:tcBorders>
              <w:top w:val="single" w:sz="4" w:space="0" w:color="auto"/>
              <w:bottom w:val="single" w:sz="12" w:space="0" w:color="auto"/>
            </w:tcBorders>
            <w:vAlign w:val="center"/>
          </w:tcPr>
          <w:p w14:paraId="5BF0AC77" w14:textId="77777777" w:rsidR="00386364" w:rsidRDefault="00386364" w:rsidP="009618FF">
            <w:pPr>
              <w:jc w:val="center"/>
            </w:pPr>
            <w:r>
              <w:t>R-2</w:t>
            </w:r>
          </w:p>
        </w:tc>
        <w:tc>
          <w:tcPr>
            <w:tcW w:w="1274" w:type="dxa"/>
            <w:tcBorders>
              <w:top w:val="single" w:sz="4" w:space="0" w:color="auto"/>
              <w:bottom w:val="single" w:sz="12" w:space="0" w:color="auto"/>
            </w:tcBorders>
            <w:vAlign w:val="center"/>
          </w:tcPr>
          <w:p w14:paraId="3B1525FA" w14:textId="77777777" w:rsidR="00386364" w:rsidRDefault="00386364" w:rsidP="009618FF">
            <w:pPr>
              <w:jc w:val="center"/>
            </w:pPr>
            <w:r>
              <w:t>R-L</w:t>
            </w:r>
          </w:p>
        </w:tc>
      </w:tr>
      <w:tr w:rsidR="00386364" w14:paraId="2ABCB25F" w14:textId="77777777" w:rsidTr="00386364">
        <w:trPr>
          <w:trHeight w:val="359"/>
          <w:jc w:val="center"/>
        </w:trPr>
        <w:tc>
          <w:tcPr>
            <w:tcW w:w="1518" w:type="dxa"/>
            <w:tcBorders>
              <w:top w:val="single" w:sz="12" w:space="0" w:color="auto"/>
            </w:tcBorders>
            <w:vAlign w:val="center"/>
          </w:tcPr>
          <w:p w14:paraId="0BF98772" w14:textId="77777777" w:rsidR="00386364" w:rsidRPr="00FF616C" w:rsidRDefault="00386364" w:rsidP="005A37D9">
            <w:pPr>
              <w:spacing w:line="360" w:lineRule="auto"/>
              <w:rPr>
                <w:i/>
                <w:iCs w:val="0"/>
              </w:rPr>
            </w:pPr>
            <w:r w:rsidRPr="00FF616C">
              <w:rPr>
                <w:i/>
              </w:rPr>
              <w:t>Fine-tuning</w:t>
            </w:r>
          </w:p>
        </w:tc>
        <w:tc>
          <w:tcPr>
            <w:tcW w:w="1884" w:type="dxa"/>
            <w:tcBorders>
              <w:top w:val="single" w:sz="12" w:space="0" w:color="auto"/>
            </w:tcBorders>
          </w:tcPr>
          <w:p w14:paraId="4E82B408" w14:textId="3B2AD732" w:rsidR="00386364" w:rsidRPr="00347B2C" w:rsidRDefault="00D92605" w:rsidP="005A37D9">
            <w:pPr>
              <w:spacing w:line="360" w:lineRule="auto"/>
              <w:jc w:val="center"/>
            </w:pPr>
            <w:r>
              <w:t>20/</w:t>
            </w:r>
            <w:r w:rsidR="00386364">
              <w:t>20</w:t>
            </w:r>
          </w:p>
        </w:tc>
        <w:tc>
          <w:tcPr>
            <w:tcW w:w="1474" w:type="dxa"/>
            <w:tcBorders>
              <w:top w:val="single" w:sz="12" w:space="0" w:color="auto"/>
            </w:tcBorders>
            <w:vAlign w:val="center"/>
          </w:tcPr>
          <w:p w14:paraId="7ECDD529" w14:textId="7B001DC3" w:rsidR="00386364" w:rsidRPr="00896E6F" w:rsidRDefault="00386364" w:rsidP="005A37D9">
            <w:pPr>
              <w:spacing w:line="360" w:lineRule="auto"/>
              <w:jc w:val="center"/>
              <w:rPr>
                <w:highlight w:val="yellow"/>
              </w:rPr>
            </w:pPr>
            <w:r w:rsidRPr="00347B2C">
              <w:t>1.0</w:t>
            </w:r>
          </w:p>
        </w:tc>
        <w:tc>
          <w:tcPr>
            <w:tcW w:w="935" w:type="dxa"/>
            <w:tcBorders>
              <w:top w:val="single" w:sz="12" w:space="0" w:color="auto"/>
            </w:tcBorders>
            <w:vAlign w:val="center"/>
          </w:tcPr>
          <w:p w14:paraId="3977814D" w14:textId="6F5F6F46" w:rsidR="00386364" w:rsidRPr="00896E6F" w:rsidRDefault="00386364" w:rsidP="005A37D9">
            <w:pPr>
              <w:spacing w:line="360" w:lineRule="auto"/>
              <w:jc w:val="center"/>
              <w:rPr>
                <w:highlight w:val="yellow"/>
              </w:rPr>
            </w:pPr>
            <w:r w:rsidRPr="00347B2C">
              <w:t>1.0</w:t>
            </w:r>
          </w:p>
        </w:tc>
        <w:tc>
          <w:tcPr>
            <w:tcW w:w="1274" w:type="dxa"/>
            <w:tcBorders>
              <w:top w:val="single" w:sz="12" w:space="0" w:color="auto"/>
            </w:tcBorders>
            <w:vAlign w:val="center"/>
          </w:tcPr>
          <w:p w14:paraId="38A8471B" w14:textId="27E8BF7E" w:rsidR="00386364" w:rsidRPr="00896E6F" w:rsidRDefault="00386364" w:rsidP="005A37D9">
            <w:pPr>
              <w:spacing w:line="360" w:lineRule="auto"/>
              <w:jc w:val="center"/>
              <w:rPr>
                <w:highlight w:val="yellow"/>
              </w:rPr>
            </w:pPr>
            <w:r w:rsidRPr="00347B2C">
              <w:t>1.0</w:t>
            </w:r>
          </w:p>
        </w:tc>
      </w:tr>
      <w:tr w:rsidR="00386364" w14:paraId="37C96989" w14:textId="77777777" w:rsidTr="00386364">
        <w:trPr>
          <w:jc w:val="center"/>
        </w:trPr>
        <w:tc>
          <w:tcPr>
            <w:tcW w:w="1518" w:type="dxa"/>
            <w:vAlign w:val="center"/>
          </w:tcPr>
          <w:p w14:paraId="2413BF01" w14:textId="77777777" w:rsidR="00386364" w:rsidRDefault="00386364" w:rsidP="005A37D9">
            <w:pPr>
              <w:spacing w:line="360" w:lineRule="auto"/>
            </w:pPr>
            <w:r>
              <w:t>RAG</w:t>
            </w:r>
          </w:p>
        </w:tc>
        <w:tc>
          <w:tcPr>
            <w:tcW w:w="1884" w:type="dxa"/>
          </w:tcPr>
          <w:p w14:paraId="7386ACF4" w14:textId="0A6EE041" w:rsidR="00386364" w:rsidRPr="00347B2C" w:rsidRDefault="00D92605" w:rsidP="005A37D9">
            <w:pPr>
              <w:spacing w:line="360" w:lineRule="auto"/>
              <w:jc w:val="center"/>
            </w:pPr>
            <w:r>
              <w:t>15/</w:t>
            </w:r>
            <w:r w:rsidR="00386364">
              <w:t>56</w:t>
            </w:r>
          </w:p>
        </w:tc>
        <w:tc>
          <w:tcPr>
            <w:tcW w:w="1474" w:type="dxa"/>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29" w:name="_Toc173235013"/>
      <w:r w:rsidRPr="00C42385">
        <w:rPr>
          <w:lang w:val="id-ID"/>
        </w:rPr>
        <w:t xml:space="preserve">Kategori </w:t>
      </w:r>
      <w:r>
        <w:t>skor ROUGE</w:t>
      </w:r>
      <w:bookmarkEnd w:id="129"/>
    </w:p>
    <w:p w14:paraId="7304DB4F" w14:textId="758B80FA" w:rsidR="00A76C8D" w:rsidRDefault="00A76C8D" w:rsidP="001C44FC">
      <w:pPr>
        <w:spacing w:line="360" w:lineRule="auto"/>
        <w:ind w:firstLine="432"/>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1C44FC">
      <w:pPr>
        <w:spacing w:line="360" w:lineRule="auto"/>
        <w:ind w:firstLine="432"/>
        <w:jc w:val="both"/>
      </w:pPr>
      <w:r w:rsidRPr="005D2086">
        <w:lastRenderedPageBreak/>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0,3 hingga 0,4. Meskipun skor ROUGE 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1C3EEC53" w:rsidR="00372695" w:rsidRDefault="00372695" w:rsidP="00A24768">
      <w:pPr>
        <w:pStyle w:val="Caption"/>
        <w:spacing w:line="360" w:lineRule="auto"/>
      </w:pPr>
      <w:bookmarkStart w:id="130" w:name="_Toc173235033"/>
      <w:r>
        <w:t xml:space="preserve">Tabel </w:t>
      </w:r>
      <w:r>
        <w:fldChar w:fldCharType="begin"/>
      </w:r>
      <w:r>
        <w:instrText xml:space="preserve"> STYLEREF 1 \s </w:instrText>
      </w:r>
      <w:r>
        <w:fldChar w:fldCharType="separate"/>
      </w:r>
      <w:r w:rsidR="008B0E2C">
        <w:rPr>
          <w:noProof/>
        </w:rPr>
        <w:t>4</w:t>
      </w:r>
      <w:r>
        <w:fldChar w:fldCharType="end"/>
      </w:r>
      <w:r>
        <w:t>.</w:t>
      </w:r>
      <w:r>
        <w:fldChar w:fldCharType="begin"/>
      </w:r>
      <w:r>
        <w:instrText xml:space="preserve"> SEQ Tabel \* ARABIC \s 1 </w:instrText>
      </w:r>
      <w:r>
        <w:fldChar w:fldCharType="separate"/>
      </w:r>
      <w:r w:rsidR="008B0E2C">
        <w:rPr>
          <w:noProof/>
        </w:rPr>
        <w:t>6</w:t>
      </w:r>
      <w:r>
        <w:fldChar w:fldCharType="end"/>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30"/>
      <w:r w:rsidR="00EA2110">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884"/>
        <w:gridCol w:w="1884"/>
      </w:tblGrid>
      <w:tr w:rsidR="001B4715" w14:paraId="41F15C62" w14:textId="03133E67" w:rsidTr="001B4715">
        <w:trPr>
          <w:trHeight w:val="599"/>
          <w:jc w:val="center"/>
        </w:trPr>
        <w:tc>
          <w:tcPr>
            <w:tcW w:w="1518" w:type="dxa"/>
            <w:tcBorders>
              <w:top w:val="single" w:sz="12" w:space="0" w:color="auto"/>
            </w:tcBorders>
            <w:vAlign w:val="center"/>
          </w:tcPr>
          <w:p w14:paraId="4F2CA3B2" w14:textId="7A435CD9" w:rsidR="001B4715" w:rsidRPr="00FA4216" w:rsidRDefault="001B4715" w:rsidP="00D477F6">
            <w:pPr>
              <w:spacing w:line="360" w:lineRule="auto"/>
              <w:rPr>
                <w:lang w:val="id-ID"/>
              </w:rPr>
            </w:pPr>
            <w:r>
              <w:rPr>
                <w:lang w:val="id-ID"/>
              </w:rPr>
              <w:t>Metrik ROUGE</w:t>
            </w:r>
          </w:p>
        </w:tc>
        <w:tc>
          <w:tcPr>
            <w:tcW w:w="1884" w:type="dxa"/>
            <w:tcBorders>
              <w:top w:val="single" w:sz="12" w:space="0" w:color="auto"/>
            </w:tcBorders>
            <w:vAlign w:val="center"/>
          </w:tcPr>
          <w:p w14:paraId="7E90D361" w14:textId="4716621B" w:rsidR="001B4715" w:rsidRDefault="001B4715" w:rsidP="00D477F6">
            <w:pPr>
              <w:spacing w:line="360" w:lineRule="auto"/>
              <w:jc w:val="center"/>
            </w:pPr>
            <w:r>
              <w:rPr>
                <w:lang w:val="id-ID"/>
              </w:rPr>
              <w:t>Baik</w:t>
            </w:r>
            <w:r w:rsidRPr="000E519A">
              <w:t xml:space="preserve"> sekali</w:t>
            </w:r>
          </w:p>
        </w:tc>
        <w:tc>
          <w:tcPr>
            <w:tcW w:w="1884" w:type="dxa"/>
            <w:tcBorders>
              <w:top w:val="single" w:sz="12" w:space="0" w:color="auto"/>
            </w:tcBorders>
            <w:vAlign w:val="center"/>
          </w:tcPr>
          <w:p w14:paraId="2D9467BC" w14:textId="7696CA43" w:rsidR="001B4715" w:rsidRPr="000E519A" w:rsidRDefault="001B4715" w:rsidP="00D477F6">
            <w:pPr>
              <w:spacing w:line="360" w:lineRule="auto"/>
              <w:jc w:val="center"/>
              <w:rPr>
                <w:lang w:val="id-ID"/>
              </w:rPr>
            </w:pPr>
            <w:r>
              <w:rPr>
                <w:lang w:val="id-ID"/>
              </w:rPr>
              <w:t>Baik</w:t>
            </w:r>
          </w:p>
        </w:tc>
        <w:tc>
          <w:tcPr>
            <w:tcW w:w="1884" w:type="dxa"/>
            <w:tcBorders>
              <w:top w:val="single" w:sz="12" w:space="0" w:color="auto"/>
            </w:tcBorders>
            <w:vAlign w:val="center"/>
          </w:tcPr>
          <w:p w14:paraId="144DB20A" w14:textId="50F32BF8" w:rsidR="001B4715" w:rsidRPr="000E519A" w:rsidRDefault="001B4715" w:rsidP="00D477F6">
            <w:pPr>
              <w:spacing w:line="360" w:lineRule="auto"/>
              <w:jc w:val="center"/>
            </w:pPr>
            <w:r w:rsidRPr="000E519A">
              <w:t>Sedang</w:t>
            </w:r>
          </w:p>
        </w:tc>
      </w:tr>
      <w:tr w:rsidR="000E519A" w14:paraId="6C4F4724" w14:textId="6E34211B" w:rsidTr="00372695">
        <w:trPr>
          <w:trHeight w:val="676"/>
          <w:jc w:val="center"/>
        </w:trPr>
        <w:tc>
          <w:tcPr>
            <w:tcW w:w="1518" w:type="dxa"/>
            <w:tcBorders>
              <w:top w:val="single" w:sz="12" w:space="0" w:color="auto"/>
            </w:tcBorders>
            <w:vAlign w:val="center"/>
          </w:tcPr>
          <w:p w14:paraId="54B5735F" w14:textId="1CC89909" w:rsidR="000E519A" w:rsidRPr="00D477F6" w:rsidRDefault="00D477F6" w:rsidP="00D477F6">
            <w:pPr>
              <w:spacing w:line="360" w:lineRule="auto"/>
              <w:rPr>
                <w:iCs w:val="0"/>
              </w:rPr>
            </w:pPr>
            <w:r w:rsidRPr="00D477F6">
              <w:rPr>
                <w:iCs w:val="0"/>
              </w:rPr>
              <w:t>ROUGE-1</w:t>
            </w:r>
          </w:p>
        </w:tc>
        <w:tc>
          <w:tcPr>
            <w:tcW w:w="1884" w:type="dxa"/>
            <w:tcBorders>
              <w:top w:val="single" w:sz="12" w:space="0" w:color="auto"/>
            </w:tcBorders>
            <w:vAlign w:val="center"/>
          </w:tcPr>
          <w:p w14:paraId="5017D914" w14:textId="1438CFFB" w:rsidR="000E519A" w:rsidRPr="00347B2C" w:rsidRDefault="00D477F6" w:rsidP="00D477F6">
            <w:pPr>
              <w:spacing w:line="360" w:lineRule="auto"/>
              <w:jc w:val="center"/>
            </w:pPr>
            <w:r>
              <w:t>0.5+</w:t>
            </w:r>
          </w:p>
        </w:tc>
        <w:tc>
          <w:tcPr>
            <w:tcW w:w="1884" w:type="dxa"/>
            <w:tcBorders>
              <w:top w:val="single" w:sz="12" w:space="0" w:color="auto"/>
            </w:tcBorders>
            <w:vAlign w:val="center"/>
          </w:tcPr>
          <w:p w14:paraId="0505F364" w14:textId="2CE40BBF" w:rsidR="000E519A" w:rsidRDefault="00D477F6" w:rsidP="00D477F6">
            <w:pPr>
              <w:spacing w:line="360" w:lineRule="auto"/>
              <w:jc w:val="center"/>
            </w:pPr>
            <w:r>
              <w:t>&gt;0.5</w:t>
            </w:r>
          </w:p>
        </w:tc>
        <w:tc>
          <w:tcPr>
            <w:tcW w:w="1884" w:type="dxa"/>
            <w:tcBorders>
              <w:top w:val="single" w:sz="12" w:space="0" w:color="auto"/>
            </w:tcBorders>
            <w:vAlign w:val="center"/>
          </w:tcPr>
          <w:p w14:paraId="60E6F41B" w14:textId="16944D6D" w:rsidR="000E519A" w:rsidRPr="00D477F6" w:rsidRDefault="00D477F6" w:rsidP="00D477F6">
            <w:pPr>
              <w:spacing w:line="360" w:lineRule="auto"/>
              <w:jc w:val="center"/>
              <w:rPr>
                <w:lang w:val="id-ID"/>
              </w:rPr>
            </w:pPr>
            <w:r>
              <w:rPr>
                <w:lang w:val="id-ID"/>
              </w:rPr>
              <w:t>0.4-0.5</w:t>
            </w:r>
          </w:p>
        </w:tc>
      </w:tr>
      <w:tr w:rsidR="000E519A" w14:paraId="7DF80E94" w14:textId="172F8DD9" w:rsidTr="00372695">
        <w:trPr>
          <w:trHeight w:val="614"/>
          <w:jc w:val="center"/>
        </w:trPr>
        <w:tc>
          <w:tcPr>
            <w:tcW w:w="1518" w:type="dxa"/>
            <w:vAlign w:val="center"/>
          </w:tcPr>
          <w:p w14:paraId="386913CF" w14:textId="1B05F2D2" w:rsidR="000E519A" w:rsidRPr="00D477F6" w:rsidRDefault="00D477F6" w:rsidP="00D477F6">
            <w:pPr>
              <w:spacing w:line="360" w:lineRule="auto"/>
              <w:rPr>
                <w:lang w:val="id-ID"/>
              </w:rPr>
            </w:pPr>
            <w:r w:rsidRPr="00D477F6">
              <w:t>ROUGE-</w:t>
            </w:r>
            <w:r>
              <w:rPr>
                <w:lang w:val="id-ID"/>
              </w:rPr>
              <w:t>2</w:t>
            </w:r>
          </w:p>
        </w:tc>
        <w:tc>
          <w:tcPr>
            <w:tcW w:w="1884" w:type="dxa"/>
            <w:vAlign w:val="center"/>
          </w:tcPr>
          <w:p w14:paraId="3229BD0C" w14:textId="04A3895C" w:rsidR="000E519A" w:rsidRPr="00D477F6" w:rsidRDefault="00D477F6" w:rsidP="00D477F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D477F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D477F6">
            <w:pPr>
              <w:spacing w:line="360" w:lineRule="auto"/>
              <w:jc w:val="center"/>
              <w:rPr>
                <w:lang w:val="id-ID"/>
              </w:rPr>
            </w:pPr>
            <w:r>
              <w:rPr>
                <w:lang w:val="id-ID"/>
              </w:rPr>
              <w:t>0.2</w:t>
            </w:r>
            <w:r w:rsidR="009530ED">
              <w:rPr>
                <w:lang w:val="id-ID"/>
              </w:rPr>
              <w:t>-0.4</w:t>
            </w:r>
          </w:p>
        </w:tc>
      </w:tr>
      <w:tr w:rsidR="00D477F6" w14:paraId="702CD075" w14:textId="77777777" w:rsidTr="00372695">
        <w:trPr>
          <w:trHeight w:val="578"/>
          <w:jc w:val="center"/>
        </w:trPr>
        <w:tc>
          <w:tcPr>
            <w:tcW w:w="1518" w:type="dxa"/>
            <w:vAlign w:val="center"/>
          </w:tcPr>
          <w:p w14:paraId="28B750EF" w14:textId="707987F4" w:rsidR="00D477F6" w:rsidRPr="00D477F6" w:rsidRDefault="00D477F6" w:rsidP="00D477F6">
            <w:pPr>
              <w:spacing w:line="360" w:lineRule="auto"/>
              <w:rPr>
                <w:lang w:val="id-ID"/>
              </w:rPr>
            </w:pPr>
            <w:r w:rsidRPr="00D477F6">
              <w:t>ROUGE-</w:t>
            </w:r>
            <w:r>
              <w:rPr>
                <w:lang w:val="id-ID"/>
              </w:rPr>
              <w:t>L</w:t>
            </w:r>
          </w:p>
        </w:tc>
        <w:tc>
          <w:tcPr>
            <w:tcW w:w="1884" w:type="dxa"/>
            <w:vAlign w:val="center"/>
          </w:tcPr>
          <w:p w14:paraId="1BA8A8C2" w14:textId="10D94C9E" w:rsidR="00D477F6" w:rsidRPr="00D477F6" w:rsidRDefault="00D477F6" w:rsidP="00D477F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D477F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D477F6">
            <w:pPr>
              <w:spacing w:line="360" w:lineRule="auto"/>
              <w:jc w:val="center"/>
              <w:rPr>
                <w:lang w:val="id-ID"/>
              </w:rPr>
            </w:pPr>
            <w:r>
              <w:rPr>
                <w:lang w:val="id-ID"/>
              </w:rPr>
              <w:t>0.3-0.4</w:t>
            </w:r>
          </w:p>
        </w:tc>
      </w:tr>
    </w:tbl>
    <w:p w14:paraId="16E10A6A" w14:textId="77777777" w:rsidR="004F7EA8" w:rsidRDefault="004F7EA8" w:rsidP="00F12E3C">
      <w:pPr>
        <w:spacing w:line="360" w:lineRule="auto"/>
        <w:jc w:val="both"/>
      </w:pPr>
    </w:p>
    <w:p w14:paraId="7D87ACDF" w14:textId="66DF31A6" w:rsidR="00CE4B9F" w:rsidRDefault="00CE4B9F" w:rsidP="003F3282">
      <w:pPr>
        <w:pStyle w:val="Heading2"/>
      </w:pPr>
      <w:bookmarkStart w:id="131" w:name="_Toc173235014"/>
      <w:r w:rsidRPr="00CE4B9F">
        <w:t>Menghitung Evaluasi Sumber Daya</w:t>
      </w:r>
      <w:bookmarkEnd w:id="131"/>
    </w:p>
    <w:p w14:paraId="270D43B4" w14:textId="5CA76818" w:rsidR="006C0590" w:rsidRDefault="00263D97" w:rsidP="003F3282">
      <w:pPr>
        <w:spacing w:line="360" w:lineRule="auto"/>
        <w:ind w:firstLine="576"/>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8B0E2C">
        <w:t xml:space="preserve">Tabel </w:t>
      </w:r>
      <w:r w:rsidR="008B0E2C">
        <w:rPr>
          <w:noProof/>
        </w:rPr>
        <w:t>4.7</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273432A9" w:rsidR="006C0590" w:rsidRDefault="006C0590" w:rsidP="003F3282">
      <w:pPr>
        <w:pStyle w:val="Caption"/>
        <w:spacing w:line="360" w:lineRule="auto"/>
      </w:pPr>
      <w:bookmarkStart w:id="132" w:name="_Ref173227232"/>
      <w:bookmarkStart w:id="133" w:name="_Toc173235034"/>
      <w:r>
        <w:t xml:space="preserve">Tabel </w:t>
      </w:r>
      <w:r w:rsidR="00372695">
        <w:fldChar w:fldCharType="begin"/>
      </w:r>
      <w:r w:rsidR="00372695">
        <w:instrText xml:space="preserve"> STYLEREF 1 \s </w:instrText>
      </w:r>
      <w:r w:rsidR="00372695">
        <w:fldChar w:fldCharType="separate"/>
      </w:r>
      <w:r w:rsidR="008B0E2C">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8B0E2C">
        <w:rPr>
          <w:noProof/>
        </w:rPr>
        <w:t>7</w:t>
      </w:r>
      <w:r w:rsidR="00372695">
        <w:fldChar w:fldCharType="end"/>
      </w:r>
      <w:bookmarkEnd w:id="132"/>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3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F927AA">
        <w:trPr>
          <w:trHeight w:val="628"/>
          <w:jc w:val="center"/>
        </w:trPr>
        <w:tc>
          <w:tcPr>
            <w:tcW w:w="1993" w:type="dxa"/>
            <w:tcBorders>
              <w:top w:val="single" w:sz="12"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12"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12"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F927AA">
        <w:trPr>
          <w:trHeight w:val="505"/>
          <w:jc w:val="center"/>
        </w:trPr>
        <w:tc>
          <w:tcPr>
            <w:tcW w:w="1993" w:type="dxa"/>
            <w:tcBorders>
              <w:top w:val="single" w:sz="12"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12"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12"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63E39B9F" w14:textId="77777777" w:rsidR="006C0590" w:rsidRPr="00D844C8" w:rsidRDefault="006C0590" w:rsidP="00D844C8">
      <w:pPr>
        <w:spacing w:line="360" w:lineRule="auto"/>
        <w:ind w:firstLine="576"/>
        <w:jc w:val="both"/>
        <w:rPr>
          <w:lang w:val="id-ID"/>
        </w:rPr>
      </w:pPr>
    </w:p>
    <w:p w14:paraId="7CC7B530" w14:textId="77777777" w:rsidR="00D844C8" w:rsidRPr="00CE4B9F" w:rsidRDefault="00D844C8" w:rsidP="00263D97">
      <w:pPr>
        <w:spacing w:line="360" w:lineRule="auto"/>
        <w:ind w:firstLine="576"/>
      </w:pPr>
    </w:p>
    <w:p w14:paraId="16EC230B" w14:textId="09D3691D" w:rsidR="005255A8" w:rsidRPr="005255A8" w:rsidRDefault="00400E7D" w:rsidP="005255A8">
      <w:pPr>
        <w:pStyle w:val="Heading2"/>
      </w:pPr>
      <w:bookmarkStart w:id="134" w:name="_Toc173235015"/>
      <w:r w:rsidRPr="00400E7D">
        <w:t>Analisis Hasil</w:t>
      </w:r>
      <w:bookmarkEnd w:id="134"/>
    </w:p>
    <w:p w14:paraId="6A7B9EAF" w14:textId="16CD013B" w:rsidR="00B31BE3" w:rsidRDefault="00B31BE3" w:rsidP="005255A8">
      <w:pPr>
        <w:pStyle w:val="ListParagraph"/>
        <w:numPr>
          <w:ilvl w:val="0"/>
          <w:numId w:val="17"/>
        </w:numPr>
        <w:ind w:left="567"/>
        <w:jc w:val="both"/>
      </w:pPr>
      <w:r w:rsidRPr="00B31BE3">
        <w:t>Masalah Data Pelatihan</w:t>
      </w:r>
    </w:p>
    <w:p w14:paraId="0E3D03CB" w14:textId="3E4A9D04" w:rsidR="009618FF" w:rsidRDefault="00B31BE3" w:rsidP="008F76F1">
      <w:pPr>
        <w:spacing w:line="360" w:lineRule="auto"/>
        <w:ind w:firstLine="432"/>
        <w:jc w:val="both"/>
      </w:pPr>
      <w:r w:rsidRPr="00B31BE3">
        <w:t xml:space="preserve">Faktor penting yang berkontribusi terhadap halusinasi LLM adalah sifat data pelatihan. LLM, seperti </w:t>
      </w:r>
      <w:r w:rsidR="00EA04CC">
        <w:rPr>
          <w:lang w:val="id-ID"/>
        </w:rPr>
        <w:t xml:space="preserve">Mistral 7B, </w:t>
      </w:r>
      <w:r w:rsidRPr="00B31BE3">
        <w:t>GPT, Falcon, dan Llama, menjalani pelatihan ekstensif tanpa pengawasan dengan kumpulan data yang besar dan beragam dari berbagai asal.</w:t>
      </w:r>
      <w:r>
        <w:rPr>
          <w:lang w:val="id-ID"/>
        </w:rPr>
        <w:t xml:space="preserve"> </w:t>
      </w:r>
      <w:r w:rsidRPr="00B31BE3">
        <w:t>Memverifikasi</w:t>
      </w:r>
      <w:r>
        <w:rPr>
          <w:lang w:val="id-ID"/>
        </w:rPr>
        <w:t xml:space="preserve"> </w:t>
      </w:r>
      <w:r w:rsidRPr="00B31BE3">
        <w:t>keadilan, ketidakberpihakan, dan 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LLM yang dilatih berdasarkan kumpulan data yang bersumber dari internet </w:t>
      </w:r>
      <w:r w:rsidR="00846114">
        <w:rPr>
          <w:lang w:val="id-ID"/>
        </w:rPr>
        <w:t xml:space="preserve">dapat </w:t>
      </w:r>
      <w:r w:rsidRPr="00B31BE3">
        <w:t>berisi informasi yang bias atau salah. Informasi yang salah ini dapat menyebar ke 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5255A8">
      <w:pPr>
        <w:pStyle w:val="ListParagraph"/>
        <w:numPr>
          <w:ilvl w:val="0"/>
          <w:numId w:val="17"/>
        </w:numPr>
        <w:ind w:left="567"/>
        <w:jc w:val="both"/>
      </w:pPr>
      <w:r w:rsidRPr="00B31BE3">
        <w:t>Mengurangi Halusinasi</w:t>
      </w:r>
    </w:p>
    <w:p w14:paraId="285279EA" w14:textId="77777777" w:rsidR="00B31BE3" w:rsidRDefault="00B31BE3" w:rsidP="009A66F7">
      <w:pPr>
        <w:spacing w:line="360" w:lineRule="auto"/>
        <w:ind w:firstLine="432"/>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77777777" w:rsidR="00B31BE3" w:rsidRDefault="00B31BE3" w:rsidP="005255A8">
      <w:pPr>
        <w:pStyle w:val="ListParagraph"/>
        <w:numPr>
          <w:ilvl w:val="0"/>
          <w:numId w:val="18"/>
        </w:numPr>
        <w:ind w:left="567"/>
        <w:jc w:val="both"/>
      </w:pPr>
      <w:r w:rsidRPr="00B31BE3">
        <w:t>Metrik kualitas linguistik seperti ROUGE dan BLEU</w:t>
      </w:r>
    </w:p>
    <w:p w14:paraId="11EA1885" w14:textId="77777777" w:rsidR="00B31BE3" w:rsidRDefault="00B31BE3" w:rsidP="005255A8">
      <w:pPr>
        <w:pStyle w:val="ListParagraph"/>
        <w:numPr>
          <w:ilvl w:val="0"/>
          <w:numId w:val="18"/>
        </w:numPr>
        <w:ind w:left="567"/>
        <w:jc w:val="both"/>
      </w:pPr>
      <w:r w:rsidRPr="00B31BE3">
        <w:t>Metrik validitas konten, yaitu berbasis IE, berbasis QA, dan berbasis NLI</w:t>
      </w:r>
    </w:p>
    <w:p w14:paraId="748C3378" w14:textId="0A2A70F3" w:rsidR="008F76F1" w:rsidRDefault="00B31BE3" w:rsidP="00AD3632">
      <w:pPr>
        <w:pStyle w:val="ListParagraph"/>
        <w:numPr>
          <w:ilvl w:val="0"/>
          <w:numId w:val="18"/>
        </w:numPr>
        <w:spacing w:after="120"/>
        <w:ind w:left="567" w:hanging="357"/>
        <w:jc w:val="both"/>
      </w:pPr>
      <w:r w:rsidRPr="00590188">
        <w:rPr>
          <w:i/>
          <w:iCs w:val="0"/>
        </w:rPr>
        <w:t>FactScore</w:t>
      </w:r>
      <w:r w:rsidRPr="00B31BE3">
        <w:t xml:space="preserve"> untuk memeriksa keakuratan fakta individu</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7E6A0F">
      <w:pPr>
        <w:pStyle w:val="ListParagraph"/>
        <w:numPr>
          <w:ilvl w:val="0"/>
          <w:numId w:val="17"/>
        </w:numPr>
        <w:spacing w:before="240"/>
        <w:ind w:left="567"/>
        <w:jc w:val="both"/>
      </w:pPr>
      <w:r w:rsidRPr="00B31BE3">
        <w:t xml:space="preserve">Metode </w:t>
      </w:r>
      <w:r w:rsidRPr="005255A8">
        <w:rPr>
          <w:i/>
          <w:iCs w:val="0"/>
        </w:rPr>
        <w:t>Retrieval-Augmented Generation</w:t>
      </w:r>
      <w:r w:rsidRPr="00B31BE3">
        <w:t xml:space="preserve"> (RAG)</w:t>
      </w:r>
    </w:p>
    <w:p w14:paraId="44F7B20B" w14:textId="24EFA6B2" w:rsidR="00E40C23" w:rsidRDefault="00B31BE3" w:rsidP="00AD3632">
      <w:pPr>
        <w:spacing w:line="360" w:lineRule="auto"/>
        <w:ind w:firstLine="432"/>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p>
    <w:p w14:paraId="18DAB5DC" w14:textId="197F7F6F" w:rsidR="00AE2369" w:rsidRDefault="00AE2369" w:rsidP="00AD3632">
      <w:pPr>
        <w:spacing w:line="360" w:lineRule="auto"/>
        <w:ind w:firstLine="432"/>
        <w:jc w:val="both"/>
      </w:pPr>
    </w:p>
    <w:p w14:paraId="4B4875E1" w14:textId="77777777" w:rsidR="00AE2369" w:rsidRDefault="00AE2369" w:rsidP="00AD3632">
      <w:pPr>
        <w:spacing w:line="360" w:lineRule="auto"/>
        <w:ind w:firstLine="432"/>
        <w:jc w:val="both"/>
      </w:pPr>
    </w:p>
    <w:p w14:paraId="4FAA6274" w14:textId="256FCD77" w:rsidR="0055197F" w:rsidRDefault="0055197F" w:rsidP="0055197F">
      <w:pPr>
        <w:pStyle w:val="ListParagraph"/>
        <w:numPr>
          <w:ilvl w:val="0"/>
          <w:numId w:val="13"/>
        </w:numPr>
        <w:ind w:left="567"/>
        <w:jc w:val="both"/>
      </w:pPr>
      <w:r w:rsidRPr="0055197F">
        <w:t>Pengaruh GPU dalam Implementasi</w:t>
      </w:r>
      <w:r>
        <w:t xml:space="preserve"> LLM</w:t>
      </w:r>
    </w:p>
    <w:p w14:paraId="2A357C21" w14:textId="0C5FA526" w:rsidR="0055197F" w:rsidRDefault="0055197F" w:rsidP="009A66F7">
      <w:pPr>
        <w:spacing w:line="360" w:lineRule="auto"/>
        <w:ind w:firstLine="432"/>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NVIDIA Tesla T4 GPU</w:t>
      </w:r>
      <w:r w:rsidR="00797794">
        <w:t>”</w:t>
      </w:r>
      <w:r w:rsidR="00797794" w:rsidRPr="00797794">
        <w:t xml:space="preserve"> yang tersedia di Google Colab</w:t>
      </w:r>
      <w:r w:rsidR="00797794">
        <w:t xml:space="preserve"> secara gratis, hasil pengujian dengan GPU ini menggunakan metode RAG membutuhkan waktu 4-5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35" w:name="_Toc173235016"/>
      <w:r>
        <w:lastRenderedPageBreak/>
        <w:t xml:space="preserve">BAB V </w:t>
      </w:r>
      <w:r>
        <w:br/>
        <w:t>KESIMPULAN DAN SARAN</w:t>
      </w:r>
      <w:bookmarkEnd w:id="135"/>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Pr="00A25460" w:rsidRDefault="0078646B" w:rsidP="0078646B">
      <w:pPr>
        <w:pStyle w:val="Heading2"/>
        <w:rPr>
          <w:lang w:val="id-ID"/>
        </w:rPr>
      </w:pPr>
      <w:bookmarkStart w:id="136" w:name="_Toc173235017"/>
      <w:r>
        <w:rPr>
          <w:lang w:val="en-US"/>
        </w:rPr>
        <w:t>Kesimpulan</w:t>
      </w:r>
      <w:bookmarkEnd w:id="136"/>
    </w:p>
    <w:p w14:paraId="20160408" w14:textId="6429CE55" w:rsidR="0078646B" w:rsidRDefault="00090CB8" w:rsidP="001D23E8">
      <w:pPr>
        <w:spacing w:line="360" w:lineRule="auto"/>
        <w:ind w:firstLine="432"/>
        <w:jc w:val="both"/>
      </w:pPr>
      <w:r w:rsidRPr="00090CB8">
        <w:rPr>
          <w:i/>
          <w:iCs w:val="0"/>
        </w:rPr>
        <w:t>Fine-tuning</w:t>
      </w:r>
      <w:r w:rsidR="00DB6478">
        <w:rPr>
          <w:i/>
          <w:iCs w:val="0"/>
        </w:rPr>
        <w:t xml:space="preserve"> </w:t>
      </w:r>
      <w:r w:rsidR="00DB6478">
        <w:t xml:space="preserve">pada model </w:t>
      </w:r>
      <w:r w:rsidR="00437678">
        <w:t xml:space="preserve">Mistral 7B </w:t>
      </w:r>
      <w:r w:rsidR="00D92605">
        <w:t xml:space="preserve">menjadi USK Mistral 7B </w:t>
      </w:r>
      <w:r w:rsidR="00313F12">
        <w:t>meme</w:t>
      </w:r>
      <w:r w:rsidR="00376E13">
        <w:t>rlukan banyak data sehingga dapat menghasilkan LLM yang lebih baik dalam menjawab pertanyaan terkait sistem perkuliahan dan penerimaan mahasiswa baru di USK</w:t>
      </w:r>
      <w:r w:rsidR="00313F12">
        <w:t>.</w:t>
      </w:r>
      <w:r w:rsidR="00162E53">
        <w:t xml:space="preserve"> Dan membutuhkan waktu yang lama lebih kurang 2 jam untuk mendapatkan model hasil </w:t>
      </w:r>
      <w:r w:rsidR="00162E53" w:rsidRPr="00162E53">
        <w:rPr>
          <w:i/>
          <w:iCs w:val="0"/>
        </w:rPr>
        <w:t>fine</w:t>
      </w:r>
      <w:r w:rsidR="00162E53">
        <w:rPr>
          <w:i/>
          <w:iCs w:val="0"/>
        </w:rPr>
        <w:t>-</w:t>
      </w:r>
      <w:r w:rsidR="00162E53" w:rsidRPr="00162E53">
        <w:rPr>
          <w:i/>
          <w:iCs w:val="0"/>
        </w:rPr>
        <w:t>tuning</w:t>
      </w:r>
      <w:r w:rsidR="00162E53">
        <w:rPr>
          <w:i/>
          <w:iCs w:val="0"/>
        </w:rPr>
        <w:t xml:space="preserve"> </w:t>
      </w:r>
      <w:r w:rsidR="00162E53" w:rsidRPr="00162E53">
        <w:t>dengan</w:t>
      </w:r>
      <w:r w:rsidR="00162E53">
        <w:t xml:space="preserve"> dataset</w:t>
      </w:r>
      <w:r w:rsidR="00CB3762">
        <w:rPr>
          <w:lang w:val="id-ID"/>
        </w:rPr>
        <w:t xml:space="preserve"> </w:t>
      </w:r>
      <w:r w:rsidR="00162E53">
        <w:t>sebanyak 20 data pertanyaan dan jawaban.</w:t>
      </w:r>
    </w:p>
    <w:p w14:paraId="7FA2E51C" w14:textId="1DE11397" w:rsidR="00EA04CC" w:rsidRDefault="00313F12" w:rsidP="001D23E8">
      <w:pPr>
        <w:spacing w:line="360" w:lineRule="auto"/>
        <w:ind w:firstLine="432"/>
        <w:jc w:val="both"/>
      </w:pPr>
      <w:r>
        <w:t xml:space="preserve">Metode </w:t>
      </w:r>
      <w:r w:rsidRPr="00683F5C">
        <w:rPr>
          <w:i/>
          <w:iCs w:val="0"/>
          <w:lang w:val="en-US"/>
        </w:rPr>
        <w:t>Retrieval Augmented Generation</w:t>
      </w:r>
      <w:r>
        <w:rPr>
          <w:i/>
          <w:iCs w:val="0"/>
          <w:lang w:val="en-US"/>
        </w:rPr>
        <w:t xml:space="preserve"> </w:t>
      </w:r>
      <w:r w:rsidRPr="00313F12">
        <w:rPr>
          <w:lang w:val="en-US"/>
        </w:rPr>
        <w:t>(RAG)</w:t>
      </w:r>
      <w:r w:rsidR="00D92605">
        <w:rPr>
          <w:lang w:val="en-US"/>
        </w:rPr>
        <w:t xml:space="preserve"> mengatasi </w:t>
      </w:r>
      <w:r w:rsidR="00D92605" w:rsidRPr="00B21A9E">
        <w:rPr>
          <w:lang w:val="en-US"/>
        </w:rPr>
        <w:t>batas</w:t>
      </w:r>
      <w:r w:rsidR="00D92605">
        <w:rPr>
          <w:lang w:val="en-US"/>
        </w:rPr>
        <w:t>an</w:t>
      </w:r>
      <w:r w:rsidR="00D92605" w:rsidRPr="00B21A9E">
        <w:rPr>
          <w:lang w:val="en-US"/>
        </w:rPr>
        <w:t xml:space="preserve"> </w:t>
      </w:r>
      <w:r w:rsidR="00D92605">
        <w:rPr>
          <w:lang w:val="en-US"/>
        </w:rPr>
        <w:t xml:space="preserve">pada </w:t>
      </w:r>
      <w:r w:rsidR="00D92605" w:rsidRPr="00B21A9E">
        <w:rPr>
          <w:lang w:val="en-US"/>
        </w:rPr>
        <w:t xml:space="preserve">AI generatif </w:t>
      </w:r>
      <w:r w:rsidR="00D92605">
        <w:rPr>
          <w:lang w:val="en-US"/>
        </w:rPr>
        <w:t xml:space="preserve">ketika </w:t>
      </w:r>
      <w:r w:rsidR="00D92605" w:rsidRPr="00B21A9E">
        <w:rPr>
          <w:lang w:val="en-US"/>
        </w:rPr>
        <w:t xml:space="preserve">memerlukan informasi yang berada di luar korpus pelatihan LLM, </w:t>
      </w:r>
      <w:r w:rsidR="00D92605">
        <w:rPr>
          <w:lang w:val="en-US"/>
        </w:rPr>
        <w:t>sehingga dengan metode ini akan</w:t>
      </w:r>
      <w:r w:rsidR="00D92605" w:rsidRPr="00B21A9E">
        <w:rPr>
          <w:lang w:val="en-US"/>
        </w:rPr>
        <w:t xml:space="preserve"> </w:t>
      </w:r>
      <w:r w:rsidR="00D92605">
        <w:rPr>
          <w:lang w:val="en-US"/>
        </w:rPr>
        <w:t xml:space="preserve">menghindari LLM yang akan menghasilkan teks yang tidak akurat, </w:t>
      </w:r>
      <w:r w:rsidR="00D92605" w:rsidRPr="00B21A9E">
        <w:rPr>
          <w:lang w:val="en-US"/>
        </w:rPr>
        <w:t>halusinasi, atau pembelokan</w:t>
      </w:r>
      <w:r w:rsidR="00D92605">
        <w:rPr>
          <w:lang w:val="en-US"/>
        </w:rPr>
        <w:t xml:space="preserve"> pada saat memberikan jawaban dari pertanyaan yang diberikan. Metode RAG ini</w:t>
      </w:r>
      <w:r>
        <w:rPr>
          <w:lang w:val="en-US"/>
        </w:rPr>
        <w:t xml:space="preserve"> dapat digunakan untuk menghasilkan jawaban dengan lebih cepat </w:t>
      </w:r>
      <w:r w:rsidR="00162E53">
        <w:rPr>
          <w:lang w:val="en-US"/>
        </w:rPr>
        <w:t>karena</w:t>
      </w:r>
      <w:r>
        <w:rPr>
          <w:lang w:val="en-US"/>
        </w:rPr>
        <w:t xml:space="preserve"> menggunakan data eksternal. Metode RAG </w:t>
      </w:r>
      <w:r w:rsidR="00952BFC" w:rsidRPr="00952BFC">
        <w:rPr>
          <w:lang w:val="en-US"/>
        </w:rPr>
        <w:t xml:space="preserve">memungkinkan </w:t>
      </w:r>
      <w:r w:rsidR="00622833">
        <w:rPr>
          <w:lang w:val="en-US"/>
        </w:rPr>
        <w:t xml:space="preserve">model </w:t>
      </w:r>
      <w:r w:rsidR="00952BFC">
        <w:rPr>
          <w:lang w:val="en-US"/>
        </w:rPr>
        <w:t>untuk</w:t>
      </w:r>
      <w:r w:rsidR="00952BFC" w:rsidRPr="00952BFC">
        <w:rPr>
          <w:lang w:val="en-US"/>
        </w:rPr>
        <w:t xml:space="preserve"> menghindari batasan </w:t>
      </w:r>
      <w:r w:rsidR="00952BFC">
        <w:rPr>
          <w:lang w:val="en-US"/>
        </w:rPr>
        <w:t xml:space="preserve">pada model </w:t>
      </w:r>
      <w:r w:rsidR="00CB3762">
        <w:rPr>
          <w:lang w:val="en-US"/>
        </w:rPr>
        <w:t>generative</w:t>
      </w:r>
      <w:r w:rsidR="00CB3762">
        <w:rPr>
          <w:lang w:val="id-ID"/>
        </w:rPr>
        <w:t xml:space="preserve"> </w:t>
      </w:r>
      <w:r w:rsidR="00952BFC">
        <w:rPr>
          <w:lang w:val="en-US"/>
        </w:rPr>
        <w:t>AI</w:t>
      </w:r>
      <w:r w:rsidR="00622833">
        <w:rPr>
          <w:lang w:val="en-US"/>
        </w:rPr>
        <w:t>.</w:t>
      </w:r>
      <w:r w:rsidR="00CB3762">
        <w:rPr>
          <w:lang w:val="id-ID"/>
        </w:rPr>
        <w:t xml:space="preserve"> </w:t>
      </w:r>
      <w:r w:rsidR="00F07C4A">
        <w:t xml:space="preserve">Respon yang dihasilkan dengan metode </w:t>
      </w:r>
      <w:r w:rsidR="00F07C4A" w:rsidRPr="00162E53">
        <w:t xml:space="preserve">RAG </w:t>
      </w:r>
      <w:r w:rsidR="00162E53" w:rsidRPr="00162E53">
        <w:t xml:space="preserve">mampu menghasilkan </w:t>
      </w:r>
      <w:r w:rsidR="00F07C4A" w:rsidRPr="00162E53">
        <w:t xml:space="preserve">jawaban yang </w:t>
      </w:r>
      <w:r w:rsidR="00162E53" w:rsidRPr="00162E53">
        <w:t xml:space="preserve">cukup </w:t>
      </w:r>
      <w:r w:rsidR="00F07C4A" w:rsidRPr="00162E53">
        <w:t xml:space="preserve">baik </w:t>
      </w:r>
      <w:r w:rsidR="00162E53" w:rsidRPr="00162E53">
        <w:t>dengan melihat dari nilai ROUGE skor yang telah di uji</w:t>
      </w:r>
      <w:r w:rsidR="00F07C4A" w:rsidRPr="00162E53">
        <w:t>.</w:t>
      </w:r>
    </w:p>
    <w:p w14:paraId="419EB01E" w14:textId="5CF1CDDB" w:rsidR="00E70F54" w:rsidRDefault="00EA04CC" w:rsidP="001D23E8">
      <w:pPr>
        <w:spacing w:line="360" w:lineRule="auto"/>
        <w:ind w:firstLine="432"/>
        <w:jc w:val="both"/>
        <w:rPr>
          <w:lang w:val="id-ID"/>
        </w:rPr>
      </w:pPr>
      <w:r w:rsidRPr="00EA04CC">
        <w:rPr>
          <w:lang w:val="en-US"/>
        </w:rPr>
        <w:t xml:space="preserve">Berdasarkan metrik teknik dan penilaian sumber daya komputasi yang </w:t>
      </w:r>
      <w:r w:rsidRPr="00EA04CC">
        <w:rPr>
          <w:i/>
          <w:iCs w:val="0"/>
          <w:lang w:val="id-ID"/>
        </w:rPr>
        <w:t>open-source</w:t>
      </w:r>
      <w:r w:rsidRPr="00EA04CC">
        <w:rPr>
          <w:lang w:val="en-US"/>
        </w:rPr>
        <w:t xml:space="preserve">, hal ini dapat </w:t>
      </w:r>
      <w:r>
        <w:rPr>
          <w:lang w:val="id-ID"/>
        </w:rPr>
        <w:t xml:space="preserve">disimpulkan </w:t>
      </w:r>
      <w:r w:rsidRPr="00EA04CC">
        <w:rPr>
          <w:lang w:val="id-ID"/>
        </w:rPr>
        <w:t xml:space="preserve">bahwa </w:t>
      </w:r>
      <w:r>
        <w:rPr>
          <w:lang w:val="id-ID"/>
        </w:rPr>
        <w:t xml:space="preserve">USK Mistral 7B </w:t>
      </w:r>
      <w:r w:rsidRPr="00EA04CC">
        <w:rPr>
          <w:lang w:val="id-ID"/>
        </w:rPr>
        <w:t xml:space="preserve">memiliki </w:t>
      </w:r>
      <w:r>
        <w:rPr>
          <w:lang w:val="id-ID"/>
        </w:rPr>
        <w:t xml:space="preserve">potensi untuk diterapkan karena dengan </w:t>
      </w:r>
      <w:r w:rsidRPr="00EA04CC">
        <w:rPr>
          <w:lang w:val="id-ID"/>
        </w:rPr>
        <w:t>konsumsi energi yang rendah</w:t>
      </w:r>
      <w:r>
        <w:rPr>
          <w:lang w:val="id-ID"/>
        </w:rPr>
        <w:t xml:space="preserve"> dapat menghasilkan respons yang memiliki skor ROUGE &gt;5.</w:t>
      </w:r>
    </w:p>
    <w:p w14:paraId="6302AD60" w14:textId="0E8CF396" w:rsidR="001D23E8" w:rsidRDefault="00EA04CC" w:rsidP="001D23E8">
      <w:pPr>
        <w:spacing w:line="360" w:lineRule="auto"/>
        <w:ind w:firstLine="432"/>
        <w:jc w:val="both"/>
        <w:rPr>
          <w:lang w:val="id-ID"/>
        </w:rPr>
      </w:pPr>
      <w:r w:rsidRPr="00EA04CC">
        <w:rPr>
          <w:lang w:val="id-ID"/>
        </w:rPr>
        <w:t xml:space="preserve">LLM, khususnya </w:t>
      </w:r>
      <w:r w:rsidR="00E018E0">
        <w:rPr>
          <w:lang w:val="id-ID"/>
        </w:rPr>
        <w:t>Mistral 7B</w:t>
      </w:r>
      <w:r w:rsidRPr="00EA04CC">
        <w:rPr>
          <w:lang w:val="id-ID"/>
        </w:rPr>
        <w:t xml:space="preserve"> memiliki potensi yang luar biasa</w:t>
      </w:r>
      <w:r w:rsidR="0055197F">
        <w:rPr>
          <w:lang w:val="en-US"/>
        </w:rPr>
        <w:t xml:space="preserve"> dalam</w:t>
      </w:r>
      <w:r w:rsidRPr="00EA04CC">
        <w:rPr>
          <w:lang w:val="id-ID"/>
        </w:rPr>
        <w:t xml:space="preserve"> </w:t>
      </w:r>
      <w:r w:rsidR="004C0323">
        <w:rPr>
          <w:lang w:val="en-US"/>
        </w:rPr>
        <w:t>penerapann</w:t>
      </w:r>
      <w:r w:rsidR="0055197F">
        <w:rPr>
          <w:lang w:val="en-US"/>
        </w:rPr>
        <w:t>y</w:t>
      </w:r>
      <w:r w:rsidR="004C0323">
        <w:rPr>
          <w:lang w:val="en-US"/>
        </w:rPr>
        <w:t xml:space="preserve">a </w:t>
      </w:r>
      <w:r w:rsidR="0055197F">
        <w:rPr>
          <w:lang w:val="en-US"/>
        </w:rPr>
        <w:t>di</w:t>
      </w:r>
      <w:r w:rsidR="004C0323">
        <w:rPr>
          <w:lang w:val="en-US"/>
        </w:rPr>
        <w:t xml:space="preserve"> berbagai bidang seperti </w:t>
      </w:r>
      <w:r w:rsidRPr="00EA04CC">
        <w:rPr>
          <w:lang w:val="id-ID"/>
        </w:rPr>
        <w:t xml:space="preserve">di bidang </w:t>
      </w:r>
      <w:r w:rsidR="00CC3F90">
        <w:rPr>
          <w:lang w:val="id-ID"/>
        </w:rPr>
        <w:t xml:space="preserve">pelayanan </w:t>
      </w:r>
      <w:r w:rsidR="00224854">
        <w:rPr>
          <w:lang w:val="id-ID"/>
        </w:rPr>
        <w:t xml:space="preserve">akademik dan </w:t>
      </w:r>
      <w:r w:rsidR="00B17EEB">
        <w:rPr>
          <w:lang w:val="id-ID"/>
        </w:rPr>
        <w:t>administras</w:t>
      </w:r>
      <w:r w:rsidR="00224854">
        <w:rPr>
          <w:lang w:val="id-ID"/>
        </w:rPr>
        <w:t>i</w:t>
      </w:r>
      <w:r w:rsidRPr="00EA04CC">
        <w:rPr>
          <w:lang w:val="id-ID"/>
        </w:rPr>
        <w:t>. P</w:t>
      </w:r>
      <w:r w:rsidR="0055197F">
        <w:rPr>
          <w:lang w:val="en-US"/>
        </w:rPr>
        <w:t>ada p</w:t>
      </w:r>
      <w:r w:rsidRPr="00EA04CC">
        <w:rPr>
          <w:lang w:val="id-ID"/>
        </w:rPr>
        <w:t xml:space="preserve">enelitian </w:t>
      </w:r>
      <w:r w:rsidR="00B17EEB">
        <w:rPr>
          <w:lang w:val="id-ID"/>
        </w:rPr>
        <w:t xml:space="preserve">ini </w:t>
      </w:r>
      <w:r w:rsidRPr="00EA04CC">
        <w:rPr>
          <w:lang w:val="id-ID"/>
        </w:rPr>
        <w:t>menunjukkan bahwa dengan</w:t>
      </w:r>
      <w:r w:rsidR="00B17EEB">
        <w:rPr>
          <w:lang w:val="id-ID"/>
        </w:rPr>
        <w:t xml:space="preserve"> </w:t>
      </w:r>
      <w:r w:rsidRPr="00EA04CC">
        <w:rPr>
          <w:lang w:val="id-ID"/>
        </w:rPr>
        <w:t xml:space="preserve">pelatihan sejumlah kecil </w:t>
      </w:r>
      <w:r w:rsidR="00224854">
        <w:rPr>
          <w:lang w:val="id-ID"/>
        </w:rPr>
        <w:t>data informasi terkait akademik dan administrasi di USK</w:t>
      </w:r>
      <w:r w:rsidRPr="00EA04CC">
        <w:rPr>
          <w:lang w:val="id-ID"/>
        </w:rPr>
        <w:t xml:space="preserve">, </w:t>
      </w:r>
      <w:r w:rsidR="00224854">
        <w:rPr>
          <w:lang w:val="id-ID"/>
        </w:rPr>
        <w:t xml:space="preserve">USK Mistral 7B </w:t>
      </w:r>
      <w:r w:rsidRPr="00EA04CC">
        <w:rPr>
          <w:lang w:val="id-ID"/>
        </w:rPr>
        <w:t xml:space="preserve">mampu </w:t>
      </w:r>
      <w:r w:rsidR="00224854">
        <w:rPr>
          <w:lang w:val="id-ID"/>
        </w:rPr>
        <w:t>meresp</w:t>
      </w:r>
      <w:r w:rsidR="008B4CAC">
        <w:rPr>
          <w:lang w:val="id-ID"/>
        </w:rPr>
        <w:t>o</w:t>
      </w:r>
      <w:r w:rsidR="00224854">
        <w:rPr>
          <w:lang w:val="id-ID"/>
        </w:rPr>
        <w:t>ns</w:t>
      </w:r>
      <w:r w:rsidR="008B4CAC">
        <w:rPr>
          <w:lang w:val="id-ID"/>
        </w:rPr>
        <w:t xml:space="preserve"> </w:t>
      </w:r>
      <w:r w:rsidRPr="00EA04CC">
        <w:rPr>
          <w:lang w:val="id-ID"/>
        </w:rPr>
        <w:t xml:space="preserve">berbagai </w:t>
      </w:r>
      <w:r w:rsidR="00224854">
        <w:rPr>
          <w:lang w:val="id-ID"/>
        </w:rPr>
        <w:t>pertanyaan</w:t>
      </w:r>
      <w:r w:rsidR="00622833">
        <w:rPr>
          <w:lang w:val="en-US"/>
        </w:rPr>
        <w:t xml:space="preserve"> dengan baik</w:t>
      </w:r>
      <w:r w:rsidRPr="00EA04CC">
        <w:rPr>
          <w:lang w:val="id-ID"/>
        </w:rPr>
        <w:t xml:space="preserve">. Kinerja LLM yang mengesankan seperti </w:t>
      </w:r>
      <w:r w:rsidR="008B4CAC">
        <w:rPr>
          <w:lang w:val="id-ID"/>
        </w:rPr>
        <w:t xml:space="preserve">Mistral 7B </w:t>
      </w:r>
      <w:r w:rsidRPr="00EA04CC">
        <w:rPr>
          <w:lang w:val="id-ID"/>
        </w:rPr>
        <w:t xml:space="preserve">menyoroti kemampuannya sebagai </w:t>
      </w:r>
      <w:r w:rsidR="008B4CAC">
        <w:rPr>
          <w:lang w:val="id-ID"/>
        </w:rPr>
        <w:t xml:space="preserve">suatu </w:t>
      </w:r>
      <w:r w:rsidRPr="00EA04CC">
        <w:rPr>
          <w:lang w:val="id-ID"/>
        </w:rPr>
        <w:t>alat yang</w:t>
      </w:r>
      <w:r w:rsidR="008B4CAC">
        <w:rPr>
          <w:lang w:val="id-ID"/>
        </w:rPr>
        <w:t xml:space="preserve"> </w:t>
      </w:r>
      <w:r w:rsidRPr="00EA04CC">
        <w:rPr>
          <w:lang w:val="id-ID"/>
        </w:rPr>
        <w:t xml:space="preserve">ampuh untuk membantu </w:t>
      </w:r>
      <w:r w:rsidR="001341BD">
        <w:rPr>
          <w:lang w:val="id-ID"/>
        </w:rPr>
        <w:t xml:space="preserve">Mahasiswa </w:t>
      </w:r>
      <w:r w:rsidRPr="00EA04CC">
        <w:rPr>
          <w:lang w:val="id-ID"/>
        </w:rPr>
        <w:t xml:space="preserve">dalam </w:t>
      </w:r>
      <w:r w:rsidR="001341BD">
        <w:rPr>
          <w:lang w:val="id-ID"/>
        </w:rPr>
        <w:t>mendapatkan informasi di USK</w:t>
      </w:r>
      <w:r w:rsidRPr="00EA04CC">
        <w:rPr>
          <w:lang w:val="id-ID"/>
        </w:rPr>
        <w:t xml:space="preserve">. </w:t>
      </w:r>
    </w:p>
    <w:p w14:paraId="1527131F" w14:textId="1D517183" w:rsidR="00EA04CC" w:rsidRPr="00EA04CC" w:rsidRDefault="001D23E8" w:rsidP="001D23E8">
      <w:pPr>
        <w:autoSpaceDE/>
        <w:autoSpaceDN/>
        <w:rPr>
          <w:lang w:val="id-ID"/>
        </w:rPr>
      </w:pPr>
      <w:r>
        <w:rPr>
          <w:lang w:val="id-ID"/>
        </w:rPr>
        <w:br w:type="page"/>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37" w:name="_Toc173235018"/>
      <w:r>
        <w:rPr>
          <w:lang w:val="en-US"/>
        </w:rPr>
        <w:t>Saran</w:t>
      </w:r>
      <w:bookmarkEnd w:id="137"/>
    </w:p>
    <w:p w14:paraId="0CB05B7F" w14:textId="0E7F0FAF" w:rsidR="001341BD" w:rsidRPr="00EA04CC" w:rsidRDefault="00812ACF" w:rsidP="001D23E8">
      <w:pPr>
        <w:spacing w:line="360" w:lineRule="auto"/>
        <w:ind w:firstLine="432"/>
        <w:jc w:val="both"/>
        <w:rPr>
          <w:lang w:val="id-ID"/>
        </w:rPr>
      </w:pPr>
      <w:r>
        <w:t>Disarankan untuk penelitian selanjutnya</w:t>
      </w:r>
      <w:r>
        <w:rPr>
          <w:lang w:val="id-ID"/>
        </w:rPr>
        <w:t xml:space="preserve"> selain menambah dataset agar model menjadi lebih handal diperlukan pengujian pada model-model lain yang </w:t>
      </w:r>
      <w:r>
        <w:rPr>
          <w:rStyle w:val="rynqvb"/>
        </w:rPr>
        <w:t xml:space="preserve">lebih baru dengan fitur-fitur </w:t>
      </w:r>
      <w:r w:rsidR="00F833C3">
        <w:rPr>
          <w:rStyle w:val="rynqvb"/>
          <w:lang w:val="id-ID"/>
        </w:rPr>
        <w:t>yang lebih canggih</w:t>
      </w:r>
      <w:r>
        <w:rPr>
          <w:rStyle w:val="rynqvb"/>
        </w:rPr>
        <w:t xml:space="preserve">, </w:t>
      </w:r>
      <w:r>
        <w:rPr>
          <w:rStyle w:val="rynqvb"/>
          <w:lang w:val="id-ID"/>
        </w:rPr>
        <w:t xml:space="preserve">dengan </w:t>
      </w:r>
      <w:r>
        <w:rPr>
          <w:rStyle w:val="rynqvb"/>
        </w:rPr>
        <w:t xml:space="preserve">menjelajahi hal tersebut dapat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38" w:name="_Toc173235019"/>
      <w:r w:rsidRPr="00A25460">
        <w:lastRenderedPageBreak/>
        <w:t>DAFTAR KEPUSTAKAAN</w:t>
      </w:r>
      <w:bookmarkEnd w:id="100"/>
      <w:bookmarkEnd w:id="138"/>
    </w:p>
    <w:p w14:paraId="0C5E76D0" w14:textId="77777777" w:rsidR="0050361A" w:rsidRPr="00A25460" w:rsidRDefault="0050361A" w:rsidP="00537026">
      <w:pPr>
        <w:pStyle w:val="ListParagraph"/>
        <w:spacing w:line="240" w:lineRule="auto"/>
        <w:ind w:left="709" w:hanging="709"/>
        <w:rPr>
          <w:rStyle w:val="Emphasis"/>
        </w:rPr>
      </w:pPr>
    </w:p>
    <w:p w14:paraId="46B5B208" w14:textId="7798B7B5" w:rsidR="009F765F" w:rsidRPr="009F765F" w:rsidRDefault="0050361A" w:rsidP="009F765F">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9F765F" w:rsidRPr="009F765F">
        <w:rPr>
          <w:noProof/>
        </w:rPr>
        <w:t xml:space="preserve">Ainslie, J., Lee-Thorp, J., de Jong, M., Zemlyanskiy, Y., Lebrón, F., &amp; Sanghai, S. (2023). GQA: Training Generalized Multi-Query Transformer Models from Multi-Head Checkpoints. </w:t>
      </w:r>
      <w:r w:rsidR="009F765F" w:rsidRPr="009F765F">
        <w:rPr>
          <w:i/>
          <w:iCs w:val="0"/>
          <w:noProof/>
        </w:rPr>
        <w:t>EMNLP 2023 - 2023 Conference on Empirical Methods in Natural Language Processing, Proceedings</w:t>
      </w:r>
      <w:r w:rsidR="009F765F" w:rsidRPr="009F765F">
        <w:rPr>
          <w:noProof/>
        </w:rPr>
        <w:t>, 4895–4901. https://doi.org/10.18653/v1/2023.emnlp-main.298</w:t>
      </w:r>
    </w:p>
    <w:p w14:paraId="437BAD61" w14:textId="77777777" w:rsidR="009F765F" w:rsidRPr="009F765F" w:rsidRDefault="009F765F" w:rsidP="009F765F">
      <w:pPr>
        <w:widowControl w:val="0"/>
        <w:adjustRightInd w:val="0"/>
        <w:ind w:left="480" w:hanging="480"/>
        <w:rPr>
          <w:noProof/>
        </w:rPr>
      </w:pPr>
      <w:r w:rsidRPr="009F765F">
        <w:rPr>
          <w:noProof/>
        </w:rPr>
        <w:t xml:space="preserve">Amanat, M. U. (2024). </w:t>
      </w:r>
      <w:r w:rsidRPr="009F765F">
        <w:rPr>
          <w:i/>
          <w:iCs w:val="0"/>
          <w:noProof/>
        </w:rPr>
        <w:t>LLM evaluation with Rouge</w:t>
      </w:r>
      <w:r w:rsidRPr="009F765F">
        <w:rPr>
          <w:noProof/>
        </w:rPr>
        <w:t>. Medium.Com. https://medium.com/@MUmarAmanat/llm-evaluation-with-rouge-0ebf6cf2aed4</w:t>
      </w:r>
    </w:p>
    <w:p w14:paraId="7AB73F39" w14:textId="77777777" w:rsidR="009F765F" w:rsidRPr="009F765F" w:rsidRDefault="009F765F" w:rsidP="009F765F">
      <w:pPr>
        <w:widowControl w:val="0"/>
        <w:adjustRightInd w:val="0"/>
        <w:ind w:left="480" w:hanging="480"/>
        <w:rPr>
          <w:noProof/>
        </w:rPr>
      </w:pPr>
      <w:r w:rsidRPr="009F765F">
        <w:rPr>
          <w:noProof/>
        </w:rPr>
        <w:t xml:space="preserve">Andryanto, S. D. (2021). </w:t>
      </w:r>
      <w:r w:rsidRPr="009F765F">
        <w:rPr>
          <w:i/>
          <w:iCs w:val="0"/>
          <w:noProof/>
        </w:rPr>
        <w:t>Apa itu Chatbot? Begini Cara Kerja Asisten Digital ini</w:t>
      </w:r>
      <w:r w:rsidRPr="009F765F">
        <w:rPr>
          <w:noProof/>
        </w:rPr>
        <w:t>. Tekno.Tempo.Co. https://tekno.tempo.co/read/1536593/apa-itu-chatbot-begini-cara-kerja-asisten-digital-ini</w:t>
      </w:r>
    </w:p>
    <w:p w14:paraId="63015781" w14:textId="77777777" w:rsidR="009F765F" w:rsidRPr="009F765F" w:rsidRDefault="009F765F" w:rsidP="009F765F">
      <w:pPr>
        <w:widowControl w:val="0"/>
        <w:adjustRightInd w:val="0"/>
        <w:ind w:left="480" w:hanging="480"/>
        <w:rPr>
          <w:noProof/>
        </w:rPr>
      </w:pPr>
      <w:r w:rsidRPr="009F765F">
        <w:rPr>
          <w:noProof/>
        </w:rPr>
        <w:t xml:space="preserve">Anil, R., Dai, A. M., Firat, O., Johnson, M., Lepikhin, D., Passos, A., Shakeri, S., Taropa, E., Bailey, P., Chen, Z., Chu, E., Clark, J. H., Shafey, L. El, Huang, Y., Meier-Hellstern, K., Mishra, G., Moreira, E., Omernick, M., Robinson, K., … Wu, Y. (2023). </w:t>
      </w:r>
      <w:r w:rsidRPr="009F765F">
        <w:rPr>
          <w:i/>
          <w:iCs w:val="0"/>
          <w:noProof/>
        </w:rPr>
        <w:t>PaLM 2 Technical Report</w:t>
      </w:r>
      <w:r w:rsidRPr="009F765F">
        <w:rPr>
          <w:noProof/>
        </w:rPr>
        <w:t xml:space="preserve">. </w:t>
      </w:r>
      <w:r w:rsidRPr="009F765F">
        <w:rPr>
          <w:i/>
          <w:iCs w:val="0"/>
          <w:noProof/>
        </w:rPr>
        <w:t>May</w:t>
      </w:r>
      <w:r w:rsidRPr="009F765F">
        <w:rPr>
          <w:noProof/>
        </w:rPr>
        <w:t>. http://arxiv.org/abs/2305.10403</w:t>
      </w:r>
    </w:p>
    <w:p w14:paraId="4586DBFC" w14:textId="77777777" w:rsidR="009F765F" w:rsidRPr="009F765F" w:rsidRDefault="009F765F" w:rsidP="009F765F">
      <w:pPr>
        <w:widowControl w:val="0"/>
        <w:adjustRightInd w:val="0"/>
        <w:ind w:left="480" w:hanging="480"/>
        <w:rPr>
          <w:noProof/>
        </w:rPr>
      </w:pPr>
      <w:r w:rsidRPr="009F765F">
        <w:rPr>
          <w:noProof/>
        </w:rPr>
        <w:t xml:space="preserve">Austin, J., Odena, A., Nye, M., Bosma, M., Michalewski, H., Dohan, D., Jiang, E., Cai, C., Terry, M., Le, Q., &amp; Sutton, C. (2021). </w:t>
      </w:r>
      <w:r w:rsidRPr="009F765F">
        <w:rPr>
          <w:i/>
          <w:iCs w:val="0"/>
          <w:noProof/>
        </w:rPr>
        <w:t>Program Synthesis with Large Language Models</w:t>
      </w:r>
      <w:r w:rsidRPr="009F765F">
        <w:rPr>
          <w:noProof/>
        </w:rPr>
        <w:t>. 1–34. http://arxiv.org/abs/2108.07732</w:t>
      </w:r>
    </w:p>
    <w:p w14:paraId="61B23081" w14:textId="77777777" w:rsidR="009F765F" w:rsidRPr="009F765F" w:rsidRDefault="009F765F" w:rsidP="009F765F">
      <w:pPr>
        <w:widowControl w:val="0"/>
        <w:adjustRightInd w:val="0"/>
        <w:ind w:left="480" w:hanging="480"/>
        <w:rPr>
          <w:noProof/>
        </w:rPr>
      </w:pPr>
      <w:r w:rsidRPr="009F765F">
        <w:rPr>
          <w:noProof/>
        </w:rPr>
        <w:t xml:space="preserve">Baker, H. P., Dwyer, E., Kalidoss, S., Hynes, K., Wolf, J., &amp; Strelzow, J. A. (2024). ChatGPT’s Ability to Assist with Clinical Documentation: A Randomized Controlled Trial. </w:t>
      </w:r>
      <w:r w:rsidRPr="009F765F">
        <w:rPr>
          <w:i/>
          <w:iCs w:val="0"/>
          <w:noProof/>
        </w:rPr>
        <w:t>Journal of the American Academy of Orthopaedic Surgeons</w:t>
      </w:r>
      <w:r w:rsidRPr="009F765F">
        <w:rPr>
          <w:noProof/>
        </w:rPr>
        <w:t xml:space="preserve">, </w:t>
      </w:r>
      <w:r w:rsidRPr="009F765F">
        <w:rPr>
          <w:i/>
          <w:iCs w:val="0"/>
          <w:noProof/>
        </w:rPr>
        <w:t>32</w:t>
      </w:r>
      <w:r w:rsidRPr="009F765F">
        <w:rPr>
          <w:noProof/>
        </w:rPr>
        <w:t>(3), 123–129. https://doi.org/10.5435/JAAOS-D-23-00474</w:t>
      </w:r>
    </w:p>
    <w:p w14:paraId="0BFBBC87" w14:textId="77777777" w:rsidR="009F765F" w:rsidRPr="009F765F" w:rsidRDefault="009F765F" w:rsidP="009F765F">
      <w:pPr>
        <w:widowControl w:val="0"/>
        <w:adjustRightInd w:val="0"/>
        <w:ind w:left="480" w:hanging="480"/>
        <w:rPr>
          <w:noProof/>
        </w:rPr>
      </w:pPr>
      <w:r w:rsidRPr="009F765F">
        <w:rPr>
          <w:noProof/>
        </w:rPr>
        <w:t xml:space="preserve">Barandoni, S., Chiarello, F., Cascone, L., &amp; Puccio, S. (2024). </w:t>
      </w:r>
      <w:r w:rsidRPr="009F765F">
        <w:rPr>
          <w:i/>
          <w:iCs w:val="0"/>
          <w:noProof/>
        </w:rPr>
        <w:t>Automating Customer Needs Analysis : A Comparative Study of Large Language Models in the Travel Industry</w:t>
      </w:r>
      <w:r w:rsidRPr="009F765F">
        <w:rPr>
          <w:noProof/>
        </w:rPr>
        <w:t>.</w:t>
      </w:r>
    </w:p>
    <w:p w14:paraId="537C3D97" w14:textId="77777777" w:rsidR="009F765F" w:rsidRPr="009F765F" w:rsidRDefault="009F765F" w:rsidP="009F765F">
      <w:pPr>
        <w:widowControl w:val="0"/>
        <w:adjustRightInd w:val="0"/>
        <w:ind w:left="480" w:hanging="480"/>
        <w:rPr>
          <w:noProof/>
        </w:rPr>
      </w:pPr>
      <w:r w:rsidRPr="009F765F">
        <w:rPr>
          <w:noProof/>
        </w:rPr>
        <w:t xml:space="preserve">Benveniste, D. (2023). </w:t>
      </w:r>
      <w:r w:rsidRPr="009F765F">
        <w:rPr>
          <w:i/>
          <w:iCs w:val="0"/>
          <w:noProof/>
        </w:rPr>
        <w:t>Augmenting LLMs: Fine-Tuning or RAG?</w:t>
      </w:r>
      <w:r w:rsidRPr="009F765F">
        <w:rPr>
          <w:noProof/>
        </w:rPr>
        <w:t xml:space="preserve"> Newsletter.Theaiedge.Io. https://newsletter.theaiedge.io/p/augmenting-llms-fine-tuning-or-rag</w:t>
      </w:r>
    </w:p>
    <w:p w14:paraId="6053ACAF" w14:textId="77777777" w:rsidR="009F765F" w:rsidRPr="009F765F" w:rsidRDefault="009F765F" w:rsidP="009F765F">
      <w:pPr>
        <w:widowControl w:val="0"/>
        <w:adjustRightInd w:val="0"/>
        <w:ind w:left="480" w:hanging="480"/>
        <w:rPr>
          <w:noProof/>
        </w:rPr>
      </w:pPr>
      <w:r w:rsidRPr="009F765F">
        <w:rPr>
          <w:noProof/>
        </w:rPr>
        <w:t xml:space="preserve">Bhatti, A., Parmar, S., &amp; Lee, S. (2023). </w:t>
      </w:r>
      <w:r w:rsidRPr="009F765F">
        <w:rPr>
          <w:i/>
          <w:iCs w:val="0"/>
          <w:noProof/>
        </w:rPr>
        <w:t>SM70: A Large Language Model for Medical Devices</w:t>
      </w:r>
      <w:r w:rsidRPr="009F765F">
        <w:rPr>
          <w:noProof/>
        </w:rPr>
        <w:t xml:space="preserve">. </w:t>
      </w:r>
      <w:r w:rsidRPr="009F765F">
        <w:rPr>
          <w:i/>
          <w:iCs w:val="0"/>
          <w:noProof/>
        </w:rPr>
        <w:t>1</w:t>
      </w:r>
      <w:r w:rsidRPr="009F765F">
        <w:rPr>
          <w:noProof/>
        </w:rPr>
        <w:t>, 1–5.</w:t>
      </w:r>
    </w:p>
    <w:p w14:paraId="0514A5D2" w14:textId="77777777" w:rsidR="009F765F" w:rsidRPr="009F765F" w:rsidRDefault="009F765F" w:rsidP="009F765F">
      <w:pPr>
        <w:widowControl w:val="0"/>
        <w:adjustRightInd w:val="0"/>
        <w:ind w:left="480" w:hanging="480"/>
        <w:rPr>
          <w:noProof/>
        </w:rPr>
      </w:pPr>
      <w:r w:rsidRPr="009F765F">
        <w:rPr>
          <w:noProof/>
        </w:rPr>
        <w:t xml:space="preserve">Bisk, Y., Zellers, R., Le Bras, R., Gao, J., &amp; Choi, Y. (2020). PIQA: Reasoning about physical commonsense in natural language. </w:t>
      </w:r>
      <w:r w:rsidRPr="009F765F">
        <w:rPr>
          <w:i/>
          <w:iCs w:val="0"/>
          <w:noProof/>
        </w:rPr>
        <w:t>AAAI 2020 - 34th AAAI Conference on Artificial Intelligence</w:t>
      </w:r>
      <w:r w:rsidRPr="009F765F">
        <w:rPr>
          <w:noProof/>
        </w:rPr>
        <w:t>, 7432–7439. https://doi.org/10.1609/aaai.v34i05.6239</w:t>
      </w:r>
    </w:p>
    <w:p w14:paraId="042A2084" w14:textId="77777777" w:rsidR="009F765F" w:rsidRPr="009F765F" w:rsidRDefault="009F765F" w:rsidP="009F765F">
      <w:pPr>
        <w:widowControl w:val="0"/>
        <w:adjustRightInd w:val="0"/>
        <w:ind w:left="480" w:hanging="480"/>
        <w:rPr>
          <w:noProof/>
        </w:rPr>
      </w:pPr>
      <w:r w:rsidRPr="009F765F">
        <w:rPr>
          <w:noProof/>
        </w:rPr>
        <w:t xml:space="preserve">Chen, M., Tworek, J., Jun, H., Yuan, Q., Pinto, H. P. de O., Kaplan, J., Edwards, H., Burda, Y., Joseph, N., Brockman, G., Ray, A., Puri, R., Krueger, G., Petrov, M., Khlaaf, H., Sastry, G., Mishkin, P., Chan, B., Gray, S., … Zaremba, W. (2021). </w:t>
      </w:r>
      <w:r w:rsidRPr="009F765F">
        <w:rPr>
          <w:i/>
          <w:iCs w:val="0"/>
          <w:noProof/>
        </w:rPr>
        <w:t>Evaluating Large Language Models Trained on Code</w:t>
      </w:r>
      <w:r w:rsidRPr="009F765F">
        <w:rPr>
          <w:noProof/>
        </w:rPr>
        <w:t>. http://arxiv.org/abs/2107.03374</w:t>
      </w:r>
    </w:p>
    <w:p w14:paraId="5F2E1668" w14:textId="77777777" w:rsidR="009F765F" w:rsidRPr="009F765F" w:rsidRDefault="009F765F" w:rsidP="009F765F">
      <w:pPr>
        <w:widowControl w:val="0"/>
        <w:adjustRightInd w:val="0"/>
        <w:ind w:left="480" w:hanging="480"/>
        <w:rPr>
          <w:noProof/>
        </w:rPr>
      </w:pPr>
      <w:r w:rsidRPr="009F765F">
        <w:rPr>
          <w:noProof/>
        </w:rPr>
        <w:t xml:space="preserve">Choi, E., He, H., Iyyer, M., Yatskar, M., Yih, W. T., Choi, Y., Liang, P., &amp; Zettlemoyer, L. (2018). QUAC: Question answering in context. </w:t>
      </w:r>
      <w:r w:rsidRPr="009F765F">
        <w:rPr>
          <w:i/>
          <w:iCs w:val="0"/>
          <w:noProof/>
        </w:rPr>
        <w:t>Proceedings of the 2018 Conference on Empirical Methods in Natural Language Processing, EMNLP 2018</w:t>
      </w:r>
      <w:r w:rsidRPr="009F765F">
        <w:rPr>
          <w:noProof/>
        </w:rPr>
        <w:t>, 2174–2184. https://doi.org/10.18653/v1/d18-1241</w:t>
      </w:r>
    </w:p>
    <w:p w14:paraId="061E854D" w14:textId="77777777" w:rsidR="009F765F" w:rsidRPr="009F765F" w:rsidRDefault="009F765F" w:rsidP="009F765F">
      <w:pPr>
        <w:widowControl w:val="0"/>
        <w:adjustRightInd w:val="0"/>
        <w:ind w:left="480" w:hanging="480"/>
        <w:rPr>
          <w:noProof/>
        </w:rPr>
      </w:pPr>
      <w:r w:rsidRPr="009F765F">
        <w:rPr>
          <w:noProof/>
        </w:rPr>
        <w:t xml:space="preserve">Chowdhery, A., Narang, S., Devlin, J., Bosma, M., Mishra, G., Roberts, A., Barham, P., Chung, H. W., Sutton, C., Gehrmann, S., Schuh, P., Shi, K., Tsvyashchenko, S., Maynez, J., Rao, A., Barnes, P., Tay, Y., Shazeer, N., Prabhakaran, V., … Fiedel, N. (2022). </w:t>
      </w:r>
      <w:r w:rsidRPr="009F765F">
        <w:rPr>
          <w:i/>
          <w:iCs w:val="0"/>
          <w:noProof/>
        </w:rPr>
        <w:t>PaLM: Scaling Language Modeling with Pathways</w:t>
      </w:r>
      <w:r w:rsidRPr="009F765F">
        <w:rPr>
          <w:noProof/>
        </w:rPr>
        <w:t xml:space="preserve">. 1–87. </w:t>
      </w:r>
      <w:r w:rsidRPr="009F765F">
        <w:rPr>
          <w:noProof/>
        </w:rPr>
        <w:lastRenderedPageBreak/>
        <w:t>http://arxiv.org/abs/2204.02311</w:t>
      </w:r>
    </w:p>
    <w:p w14:paraId="5BEC9591" w14:textId="77777777" w:rsidR="009F765F" w:rsidRPr="009F765F" w:rsidRDefault="009F765F" w:rsidP="009F765F">
      <w:pPr>
        <w:widowControl w:val="0"/>
        <w:adjustRightInd w:val="0"/>
        <w:ind w:left="480" w:hanging="480"/>
        <w:rPr>
          <w:noProof/>
        </w:rPr>
      </w:pPr>
      <w:r w:rsidRPr="009F765F">
        <w:rPr>
          <w:noProof/>
        </w:rPr>
        <w:t xml:space="preserve">Clark, C., Lee, K., Chang, M. W., Kwiatkowski, T., Collins, M., &amp; Toutanova, K. (2019). Boolq: Exploring the surprising difficulty of natural yes/no questions. </w:t>
      </w:r>
      <w:r w:rsidRPr="009F765F">
        <w:rPr>
          <w:i/>
          <w:iCs w:val="0"/>
          <w:noProof/>
        </w:rPr>
        <w:t>NAACL HLT 2019 - 2019 Conference of the North American Chapter of the Association for Computational Linguistics: Human Language Technologies - Proceedings of the Conference</w:t>
      </w:r>
      <w:r w:rsidRPr="009F765F">
        <w:rPr>
          <w:noProof/>
        </w:rPr>
        <w:t xml:space="preserve">, </w:t>
      </w:r>
      <w:r w:rsidRPr="009F765F">
        <w:rPr>
          <w:i/>
          <w:iCs w:val="0"/>
          <w:noProof/>
        </w:rPr>
        <w:t>1</w:t>
      </w:r>
      <w:r w:rsidRPr="009F765F">
        <w:rPr>
          <w:noProof/>
        </w:rPr>
        <w:t>, 2924–2936.</w:t>
      </w:r>
    </w:p>
    <w:p w14:paraId="1E32B72A" w14:textId="77777777" w:rsidR="009F765F" w:rsidRPr="009F765F" w:rsidRDefault="009F765F" w:rsidP="009F765F">
      <w:pPr>
        <w:widowControl w:val="0"/>
        <w:adjustRightInd w:val="0"/>
        <w:ind w:left="480" w:hanging="480"/>
        <w:rPr>
          <w:noProof/>
        </w:rPr>
      </w:pPr>
      <w:r w:rsidRPr="009F765F">
        <w:rPr>
          <w:noProof/>
        </w:rPr>
        <w:t xml:space="preserve">Clark, P., Cowhey, I., Etzioni, O., Khot, T., Sabharwal, A., Schoenick, C., &amp; Tafjord, O. (2018). </w:t>
      </w:r>
      <w:r w:rsidRPr="009F765F">
        <w:rPr>
          <w:i/>
          <w:iCs w:val="0"/>
          <w:noProof/>
        </w:rPr>
        <w:t>Think you have Solved Question Answering? Try ARC, the AI2 Reasoning Challenge</w:t>
      </w:r>
      <w:r w:rsidRPr="009F765F">
        <w:rPr>
          <w:noProof/>
        </w:rPr>
        <w:t>. http://arxiv.org/abs/1803.05457</w:t>
      </w:r>
    </w:p>
    <w:p w14:paraId="1AA997C8" w14:textId="77777777" w:rsidR="009F765F" w:rsidRPr="009F765F" w:rsidRDefault="009F765F" w:rsidP="009F765F">
      <w:pPr>
        <w:widowControl w:val="0"/>
        <w:adjustRightInd w:val="0"/>
        <w:ind w:left="480" w:hanging="480"/>
        <w:rPr>
          <w:noProof/>
        </w:rPr>
      </w:pPr>
      <w:r w:rsidRPr="009F765F">
        <w:rPr>
          <w:noProof/>
        </w:rPr>
        <w:t xml:space="preserve">Cobbe, K., Kosaraju, V., Bavarian, M., Chen, M., Jun, H., Kaiser, L., Plappert, M., Tworek, J., Hilton, J., Nakano, R., Hesse, C., &amp; Schulman, J. (2021). </w:t>
      </w:r>
      <w:r w:rsidRPr="009F765F">
        <w:rPr>
          <w:i/>
          <w:iCs w:val="0"/>
          <w:noProof/>
        </w:rPr>
        <w:t>Training Verifiers to Solve Math Word Problems</w:t>
      </w:r>
      <w:r w:rsidRPr="009F765F">
        <w:rPr>
          <w:noProof/>
        </w:rPr>
        <w:t>. 1–22. http://arxiv.org/abs/2110.14168</w:t>
      </w:r>
    </w:p>
    <w:p w14:paraId="77309F1B" w14:textId="77777777" w:rsidR="009F765F" w:rsidRPr="009F765F" w:rsidRDefault="009F765F" w:rsidP="009F765F">
      <w:pPr>
        <w:widowControl w:val="0"/>
        <w:adjustRightInd w:val="0"/>
        <w:ind w:left="480" w:hanging="480"/>
        <w:rPr>
          <w:noProof/>
        </w:rPr>
      </w:pPr>
      <w:r w:rsidRPr="009F765F">
        <w:rPr>
          <w:noProof/>
        </w:rPr>
        <w:t xml:space="preserve">data.usk.ac.id. (2024). </w:t>
      </w:r>
      <w:r w:rsidRPr="009F765F">
        <w:rPr>
          <w:i/>
          <w:iCs w:val="0"/>
          <w:noProof/>
        </w:rPr>
        <w:t>Data Mahasiswa Daftar Ulang</w:t>
      </w:r>
      <w:r w:rsidRPr="009F765F">
        <w:rPr>
          <w:noProof/>
        </w:rPr>
        <w:t>. Data.Usk.Ac.Id. https://data.usk.ac.id/mahasiswa-daftar</w:t>
      </w:r>
    </w:p>
    <w:p w14:paraId="1F54CBA4" w14:textId="77777777" w:rsidR="009F765F" w:rsidRPr="009F765F" w:rsidRDefault="009F765F" w:rsidP="009F765F">
      <w:pPr>
        <w:widowControl w:val="0"/>
        <w:adjustRightInd w:val="0"/>
        <w:ind w:left="480" w:hanging="480"/>
        <w:rPr>
          <w:noProof/>
        </w:rPr>
      </w:pPr>
      <w:r w:rsidRPr="009F765F">
        <w:rPr>
          <w:noProof/>
        </w:rPr>
        <w:t xml:space="preserve">diskominfo.kedirikab.go.id. (2023). </w:t>
      </w:r>
      <w:r w:rsidRPr="009F765F">
        <w:rPr>
          <w:i/>
          <w:iCs w:val="0"/>
          <w:noProof/>
        </w:rPr>
        <w:t>Apa itu bahasa Python?</w:t>
      </w:r>
      <w:r w:rsidRPr="009F765F">
        <w:rPr>
          <w:noProof/>
        </w:rPr>
        <w:t xml:space="preserve"> Diskominfo.Kedirikab.Go.Id. https://diskominfo.kedirikab.go.id/baca/apa-itu-bahasa-python</w:t>
      </w:r>
    </w:p>
    <w:p w14:paraId="13151DBC" w14:textId="77777777" w:rsidR="009F765F" w:rsidRPr="009F765F" w:rsidRDefault="009F765F" w:rsidP="009F765F">
      <w:pPr>
        <w:widowControl w:val="0"/>
        <w:adjustRightInd w:val="0"/>
        <w:ind w:left="480" w:hanging="480"/>
        <w:rPr>
          <w:noProof/>
        </w:rPr>
      </w:pPr>
      <w:r w:rsidRPr="009F765F">
        <w:rPr>
          <w:noProof/>
        </w:rPr>
        <w:t xml:space="preserve">docs.llamaindex.ai. (2023). </w:t>
      </w:r>
      <w:r w:rsidRPr="009F765F">
        <w:rPr>
          <w:i/>
          <w:iCs w:val="0"/>
          <w:noProof/>
        </w:rPr>
        <w:t>High-Level Concepts</w:t>
      </w:r>
      <w:r w:rsidRPr="009F765F">
        <w:rPr>
          <w:noProof/>
        </w:rPr>
        <w:t>. Docs.Llamaindex.Ai.</w:t>
      </w:r>
    </w:p>
    <w:p w14:paraId="2C226FE4" w14:textId="77777777" w:rsidR="009F765F" w:rsidRPr="009F765F" w:rsidRDefault="009F765F" w:rsidP="009F765F">
      <w:pPr>
        <w:widowControl w:val="0"/>
        <w:adjustRightInd w:val="0"/>
        <w:ind w:left="480" w:hanging="480"/>
        <w:rPr>
          <w:noProof/>
        </w:rPr>
      </w:pPr>
      <w:r w:rsidRPr="009F765F">
        <w:rPr>
          <w:noProof/>
        </w:rPr>
        <w:t xml:space="preserve">Fatyanosa, T. (2020). </w:t>
      </w:r>
      <w:r w:rsidRPr="009F765F">
        <w:rPr>
          <w:i/>
          <w:iCs w:val="0"/>
          <w:noProof/>
        </w:rPr>
        <w:t>Fine-Tuning Pre-Trained Transformer-based Language Model</w:t>
      </w:r>
      <w:r w:rsidRPr="009F765F">
        <w:rPr>
          <w:noProof/>
        </w:rPr>
        <w:t>. Medium.Com. https://fatyanosa.medium.com/fine-tuning-pre-trained-transformer-based-language-model-c542af0e7fc1</w:t>
      </w:r>
    </w:p>
    <w:p w14:paraId="402B5951" w14:textId="77777777" w:rsidR="009F765F" w:rsidRPr="009F765F" w:rsidRDefault="009F765F" w:rsidP="009F765F">
      <w:pPr>
        <w:widowControl w:val="0"/>
        <w:adjustRightInd w:val="0"/>
        <w:ind w:left="480" w:hanging="480"/>
        <w:rPr>
          <w:noProof/>
        </w:rPr>
      </w:pPr>
      <w:r w:rsidRPr="009F765F">
        <w:rPr>
          <w:noProof/>
        </w:rPr>
        <w:t xml:space="preserve">Grootendorst, M. (2023). </w:t>
      </w:r>
      <w:r w:rsidRPr="009F765F">
        <w:rPr>
          <w:i/>
          <w:iCs w:val="0"/>
          <w:noProof/>
        </w:rPr>
        <w:t>Which Quantization Method is Right for You? (GPTQ vs. GGUF vs. AWQ)</w:t>
      </w:r>
      <w:r w:rsidRPr="009F765F">
        <w:rPr>
          <w:noProof/>
        </w:rPr>
        <w:t>. Maartengrootendorst.Com. https://www.maartengrootendorst.com/blog/quantization/</w:t>
      </w:r>
    </w:p>
    <w:p w14:paraId="5A0E49F2" w14:textId="77777777" w:rsidR="009F765F" w:rsidRPr="009F765F" w:rsidRDefault="009F765F" w:rsidP="009F765F">
      <w:pPr>
        <w:widowControl w:val="0"/>
        <w:adjustRightInd w:val="0"/>
        <w:ind w:left="480" w:hanging="480"/>
        <w:rPr>
          <w:noProof/>
        </w:rPr>
      </w:pPr>
      <w:r w:rsidRPr="009F765F">
        <w:rPr>
          <w:noProof/>
        </w:rPr>
        <w:t xml:space="preserve">Hendrycks, D., Burns, C., Basart, S., Zou, A., Mazeika, M., Song, D., &amp; Steinhardt, J. (2021). Measuring Massive Multitask Language Understanding. </w:t>
      </w:r>
      <w:r w:rsidRPr="009F765F">
        <w:rPr>
          <w:i/>
          <w:iCs w:val="0"/>
          <w:noProof/>
        </w:rPr>
        <w:t>ICLR 2021 - 9th International Conference on Learning Representations</w:t>
      </w:r>
      <w:r w:rsidRPr="009F765F">
        <w:rPr>
          <w:noProof/>
        </w:rPr>
        <w:t>.</w:t>
      </w:r>
    </w:p>
    <w:p w14:paraId="7137BABA" w14:textId="77777777" w:rsidR="009F765F" w:rsidRPr="009F765F" w:rsidRDefault="009F765F" w:rsidP="009F765F">
      <w:pPr>
        <w:widowControl w:val="0"/>
        <w:adjustRightInd w:val="0"/>
        <w:ind w:left="480" w:hanging="480"/>
        <w:rPr>
          <w:noProof/>
        </w:rPr>
      </w:pPr>
      <w:r w:rsidRPr="009F765F">
        <w:rPr>
          <w:noProof/>
        </w:rPr>
        <w:t xml:space="preserve">Hendrycks, D., Burns, C., Kadavath, S., Arora, A., Basart, S., Tang, E., Song, D., &amp; Steinhardt, J. (2021). </w:t>
      </w:r>
      <w:r w:rsidRPr="009F765F">
        <w:rPr>
          <w:i/>
          <w:iCs w:val="0"/>
          <w:noProof/>
        </w:rPr>
        <w:t>Measuring Mathematical Problem Solving With the MATH Dataset</w:t>
      </w:r>
      <w:r w:rsidRPr="009F765F">
        <w:rPr>
          <w:noProof/>
        </w:rPr>
        <w:t xml:space="preserve">. </w:t>
      </w:r>
      <w:r w:rsidRPr="009F765F">
        <w:rPr>
          <w:i/>
          <w:iCs w:val="0"/>
          <w:noProof/>
        </w:rPr>
        <w:t>NeurIPS</w:t>
      </w:r>
      <w:r w:rsidRPr="009F765F">
        <w:rPr>
          <w:noProof/>
        </w:rPr>
        <w:t>, 1–22. http://arxiv.org/abs/2103.03874</w:t>
      </w:r>
    </w:p>
    <w:p w14:paraId="02036E68" w14:textId="77777777" w:rsidR="009F765F" w:rsidRPr="009F765F" w:rsidRDefault="009F765F" w:rsidP="009F765F">
      <w:pPr>
        <w:widowControl w:val="0"/>
        <w:adjustRightInd w:val="0"/>
        <w:ind w:left="480" w:hanging="480"/>
        <w:rPr>
          <w:noProof/>
        </w:rPr>
      </w:pPr>
      <w:r w:rsidRPr="009F765F">
        <w:rPr>
          <w:noProof/>
        </w:rPr>
        <w:t xml:space="preserve">Hu, E., Shen, Y., Wallis, P., Allen-Zhu, Z., Li, Y., Wang, S., Wang, L., &amp; Chen, W. (2022). Lora: Low-Rank Adaptation of Large Language Models. </w:t>
      </w:r>
      <w:r w:rsidRPr="009F765F">
        <w:rPr>
          <w:i/>
          <w:iCs w:val="0"/>
          <w:noProof/>
        </w:rPr>
        <w:t>ICLR 2022 - 10th International Conference on Learning Representations</w:t>
      </w:r>
      <w:r w:rsidRPr="009F765F">
        <w:rPr>
          <w:noProof/>
        </w:rPr>
        <w:t>, 1–26.</w:t>
      </w:r>
    </w:p>
    <w:p w14:paraId="58AF3092" w14:textId="77777777" w:rsidR="009F765F" w:rsidRPr="009F765F" w:rsidRDefault="009F765F" w:rsidP="009F765F">
      <w:pPr>
        <w:widowControl w:val="0"/>
        <w:adjustRightInd w:val="0"/>
        <w:ind w:left="480" w:hanging="480"/>
        <w:rPr>
          <w:noProof/>
        </w:rPr>
      </w:pPr>
      <w:r w:rsidRPr="009F765F">
        <w:rPr>
          <w:noProof/>
        </w:rPr>
        <w:t xml:space="preserve">Huang, Q., Tao, M., Zhang, C., &amp; An, Z. (2023). </w:t>
      </w:r>
      <w:r w:rsidRPr="009F765F">
        <w:rPr>
          <w:i/>
          <w:iCs w:val="0"/>
          <w:noProof/>
        </w:rPr>
        <w:t>Lawyer LLaMA: Enhancing LLMs with Legal Knowledge</w:t>
      </w:r>
      <w:r w:rsidRPr="009F765F">
        <w:rPr>
          <w:noProof/>
        </w:rPr>
        <w:t>.</w:t>
      </w:r>
    </w:p>
    <w:p w14:paraId="53E731FF" w14:textId="77777777" w:rsidR="009F765F" w:rsidRPr="009F765F" w:rsidRDefault="009F765F" w:rsidP="009F765F">
      <w:pPr>
        <w:widowControl w:val="0"/>
        <w:adjustRightInd w:val="0"/>
        <w:ind w:left="480" w:hanging="480"/>
        <w:rPr>
          <w:noProof/>
        </w:rPr>
      </w:pPr>
      <w:r w:rsidRPr="009F765F">
        <w:rPr>
          <w:noProof/>
        </w:rPr>
        <w:t xml:space="preserve">Jiang, A. Q., Sablayrolles, A., Mensch, A., Bamford, C., Chaplot, D. S., Casas, D. de las, Bressand, F., Lengyel, G., Lample, G., Saulnier, L., Lavaud, L. R., Lachaux, M.-A., Stock, P., Scao, T. Le, Lavril, T., Wang, T., Lacroix, T., &amp; Sayed, W. El. (2023). </w:t>
      </w:r>
      <w:r w:rsidRPr="009F765F">
        <w:rPr>
          <w:i/>
          <w:iCs w:val="0"/>
          <w:noProof/>
        </w:rPr>
        <w:t>Mistral 7B</w:t>
      </w:r>
      <w:r w:rsidRPr="009F765F">
        <w:rPr>
          <w:noProof/>
        </w:rPr>
        <w:t>. 1–9. http://arxiv.org/abs/2310.06825</w:t>
      </w:r>
    </w:p>
    <w:p w14:paraId="6775F620" w14:textId="77777777" w:rsidR="009F765F" w:rsidRPr="009F765F" w:rsidRDefault="009F765F" w:rsidP="009F765F">
      <w:pPr>
        <w:widowControl w:val="0"/>
        <w:adjustRightInd w:val="0"/>
        <w:ind w:left="480" w:hanging="480"/>
        <w:rPr>
          <w:noProof/>
        </w:rPr>
      </w:pPr>
      <w:r w:rsidRPr="009F765F">
        <w:rPr>
          <w:noProof/>
        </w:rPr>
        <w:t xml:space="preserve">Jonatan, V., &amp; Igor,  and A.-A. (2023). Creation of a Chatbot Based on Natural Language Processing for Whatsapp. </w:t>
      </w:r>
      <w:r w:rsidRPr="009F765F">
        <w:rPr>
          <w:i/>
          <w:iCs w:val="0"/>
          <w:noProof/>
        </w:rPr>
        <w:t>Journal of Database Management</w:t>
      </w:r>
      <w:r w:rsidRPr="009F765F">
        <w:rPr>
          <w:noProof/>
        </w:rPr>
        <w:t xml:space="preserve">, </w:t>
      </w:r>
      <w:r w:rsidRPr="009F765F">
        <w:rPr>
          <w:i/>
          <w:iCs w:val="0"/>
          <w:noProof/>
        </w:rPr>
        <w:t>3</w:t>
      </w:r>
      <w:r w:rsidRPr="009F765F">
        <w:rPr>
          <w:noProof/>
        </w:rPr>
        <w:t>(4), 39–53. https://doi.org/10.14810/elelij.2023.12402</w:t>
      </w:r>
    </w:p>
    <w:p w14:paraId="33701872" w14:textId="77777777" w:rsidR="009F765F" w:rsidRPr="009F765F" w:rsidRDefault="009F765F" w:rsidP="009F765F">
      <w:pPr>
        <w:widowControl w:val="0"/>
        <w:adjustRightInd w:val="0"/>
        <w:ind w:left="480" w:hanging="480"/>
        <w:rPr>
          <w:noProof/>
        </w:rPr>
      </w:pPr>
      <w:r w:rsidRPr="009F765F">
        <w:rPr>
          <w:noProof/>
        </w:rPr>
        <w:t xml:space="preserve">Joshi, M., Choi, E., Weld, D. S., &amp; Zettlemoyer, L. (2017). TriviaQA: A large scale distantly supervised challenge dataset for reading comprehension. </w:t>
      </w:r>
      <w:r w:rsidRPr="009F765F">
        <w:rPr>
          <w:i/>
          <w:iCs w:val="0"/>
          <w:noProof/>
        </w:rPr>
        <w:t>ACL 2017 - 55th Annual Meeting of the Association for Computational Linguistics, Proceedings of the Conference (Long Papers)</w:t>
      </w:r>
      <w:r w:rsidRPr="009F765F">
        <w:rPr>
          <w:noProof/>
        </w:rPr>
        <w:t xml:space="preserve">, </w:t>
      </w:r>
      <w:r w:rsidRPr="009F765F">
        <w:rPr>
          <w:i/>
          <w:iCs w:val="0"/>
          <w:noProof/>
        </w:rPr>
        <w:t>1</w:t>
      </w:r>
      <w:r w:rsidRPr="009F765F">
        <w:rPr>
          <w:noProof/>
        </w:rPr>
        <w:t>, 1601–1611. https://doi.org/10.18653/v1/P17-1147</w:t>
      </w:r>
    </w:p>
    <w:p w14:paraId="6E6699B0" w14:textId="77777777" w:rsidR="009F765F" w:rsidRPr="009F765F" w:rsidRDefault="009F765F" w:rsidP="009F765F">
      <w:pPr>
        <w:widowControl w:val="0"/>
        <w:adjustRightInd w:val="0"/>
        <w:ind w:left="480" w:hanging="480"/>
        <w:rPr>
          <w:noProof/>
        </w:rPr>
      </w:pPr>
      <w:r w:rsidRPr="009F765F">
        <w:rPr>
          <w:noProof/>
        </w:rPr>
        <w:lastRenderedPageBreak/>
        <w:t xml:space="preserve">Khan, A. A. (2023). </w:t>
      </w:r>
      <w:r w:rsidRPr="009F765F">
        <w:rPr>
          <w:i/>
          <w:iCs w:val="0"/>
          <w:noProof/>
        </w:rPr>
        <w:t>“Crafting Conversational Magic: Building an AI Language Model(LLM) App with Langchain?and Gradio.”</w:t>
      </w:r>
      <w:r w:rsidRPr="009F765F">
        <w:rPr>
          <w:noProof/>
        </w:rPr>
        <w:t xml:space="preserve"> Medium.Com. https://medium.com/@abirkhan4u/crafting-conversational-magic-building-an-ai-language-model-llm-app-with-langchain-and-gradio-496429567512</w:t>
      </w:r>
    </w:p>
    <w:p w14:paraId="7122F1B1" w14:textId="77777777" w:rsidR="009F765F" w:rsidRPr="009F765F" w:rsidRDefault="009F765F" w:rsidP="009F765F">
      <w:pPr>
        <w:widowControl w:val="0"/>
        <w:adjustRightInd w:val="0"/>
        <w:ind w:left="480" w:hanging="480"/>
        <w:rPr>
          <w:noProof/>
        </w:rPr>
      </w:pPr>
      <w:r w:rsidRPr="009F765F">
        <w:rPr>
          <w:noProof/>
        </w:rPr>
        <w:t xml:space="preserve">Kwiatkowski, T., Palomaki, J., Redfield, O., Collins, M., Parikh, A., Alberti, C., Epstein, D., Polosukhin, I., Devlin, J., Lee, K., Toutanova, K., Jones, L., Kelcey, M., Chang, M. W., Dai, A. M., Uszkoreit, J., Le, Q., &amp; Petrov, S. (2019). Natural Questions: A Benchmark for Question Answering Research. </w:t>
      </w:r>
      <w:r w:rsidRPr="009F765F">
        <w:rPr>
          <w:i/>
          <w:iCs w:val="0"/>
          <w:noProof/>
        </w:rPr>
        <w:t>Transactions of the Association for Computational Linguistics</w:t>
      </w:r>
      <w:r w:rsidRPr="009F765F">
        <w:rPr>
          <w:noProof/>
        </w:rPr>
        <w:t xml:space="preserve">, </w:t>
      </w:r>
      <w:r w:rsidRPr="009F765F">
        <w:rPr>
          <w:i/>
          <w:iCs w:val="0"/>
          <w:noProof/>
        </w:rPr>
        <w:t>7</w:t>
      </w:r>
      <w:r w:rsidRPr="009F765F">
        <w:rPr>
          <w:noProof/>
        </w:rPr>
        <w:t>, 453–466. https://doi.org/10.1162/tacl_a_00276</w:t>
      </w:r>
    </w:p>
    <w:p w14:paraId="649EFDC6" w14:textId="77777777" w:rsidR="009F765F" w:rsidRPr="009F765F" w:rsidRDefault="009F765F" w:rsidP="009F765F">
      <w:pPr>
        <w:widowControl w:val="0"/>
        <w:adjustRightInd w:val="0"/>
        <w:ind w:left="480" w:hanging="480"/>
        <w:rPr>
          <w:noProof/>
        </w:rPr>
      </w:pPr>
      <w:r w:rsidRPr="009F765F">
        <w:rPr>
          <w:noProof/>
        </w:rPr>
        <w:t xml:space="preserve">Lin, C.-Y. (2004). </w:t>
      </w:r>
      <w:r w:rsidRPr="009F765F">
        <w:rPr>
          <w:i/>
          <w:iCs w:val="0"/>
          <w:noProof/>
        </w:rPr>
        <w:t>ROUGE: A Package for Automatic Evaluation of Summaries Chin-Yew</w:t>
      </w:r>
      <w:r w:rsidRPr="009F765F">
        <w:rPr>
          <w:noProof/>
        </w:rPr>
        <w:t>. 74–81. https://doi.org/10.1253/jcj.34.1213</w:t>
      </w:r>
    </w:p>
    <w:p w14:paraId="427A731D" w14:textId="77777777" w:rsidR="009F765F" w:rsidRPr="009F765F" w:rsidRDefault="009F765F" w:rsidP="009F765F">
      <w:pPr>
        <w:widowControl w:val="0"/>
        <w:adjustRightInd w:val="0"/>
        <w:ind w:left="480" w:hanging="480"/>
        <w:rPr>
          <w:noProof/>
        </w:rPr>
      </w:pPr>
      <w:r w:rsidRPr="009F765F">
        <w:rPr>
          <w:noProof/>
        </w:rPr>
        <w:t xml:space="preserve">Loukas, L., Stogiannidis, I., Malakasiotis, P., &amp; Vassos, S. (2023). Breaking the Bank with ChatGPT: Few-Shot Text Classification for Finance. </w:t>
      </w:r>
      <w:r w:rsidRPr="009F765F">
        <w:rPr>
          <w:i/>
          <w:iCs w:val="0"/>
          <w:noProof/>
        </w:rPr>
        <w:t>FinNLP-Muffin 2023 - Joint Workshop of the 5th Financial Technology and Natural Language Processing and 2nd Multimodal AI For Financial Forecasting, in Conjunction with IJCAI 2023 - Proceedings</w:t>
      </w:r>
      <w:r w:rsidRPr="009F765F">
        <w:rPr>
          <w:noProof/>
        </w:rPr>
        <w:t>, 74–80.</w:t>
      </w:r>
    </w:p>
    <w:p w14:paraId="6E9F05BC" w14:textId="77777777" w:rsidR="009F765F" w:rsidRPr="009F765F" w:rsidRDefault="009F765F" w:rsidP="009F765F">
      <w:pPr>
        <w:widowControl w:val="0"/>
        <w:adjustRightInd w:val="0"/>
        <w:ind w:left="480" w:hanging="480"/>
        <w:rPr>
          <w:noProof/>
        </w:rPr>
      </w:pPr>
      <w:r w:rsidRPr="009F765F">
        <w:rPr>
          <w:noProof/>
        </w:rPr>
        <w:t xml:space="preserve">Martin, M. (2023). </w:t>
      </w:r>
      <w:r w:rsidRPr="009F765F">
        <w:rPr>
          <w:i/>
          <w:iCs w:val="0"/>
          <w:noProof/>
        </w:rPr>
        <w:t>Large Language Models (LLMs): Definition, Examples, and Benefits</w:t>
      </w:r>
      <w:r w:rsidRPr="009F765F">
        <w:rPr>
          <w:noProof/>
        </w:rPr>
        <w:t>. Smith.Ai. https://smith.ai/blog/llm-ai</w:t>
      </w:r>
    </w:p>
    <w:p w14:paraId="65ABF435" w14:textId="77777777" w:rsidR="009F765F" w:rsidRPr="009F765F" w:rsidRDefault="009F765F" w:rsidP="009F765F">
      <w:pPr>
        <w:widowControl w:val="0"/>
        <w:adjustRightInd w:val="0"/>
        <w:ind w:left="480" w:hanging="480"/>
        <w:rPr>
          <w:noProof/>
        </w:rPr>
      </w:pPr>
      <w:r w:rsidRPr="009F765F">
        <w:rPr>
          <w:noProof/>
        </w:rPr>
        <w:t xml:space="preserve">Mihaylov, T., Clark, P., Khot, T., &amp; Sabharwal, A. (2018). Can a suit of armor conduct electricity? A new dataset for open book question answering. </w:t>
      </w:r>
      <w:r w:rsidRPr="009F765F">
        <w:rPr>
          <w:i/>
          <w:iCs w:val="0"/>
          <w:noProof/>
        </w:rPr>
        <w:t>Proceedings of the 2018 Conference on Empirical Methods in Natural Language Processing, EMNLP 2018</w:t>
      </w:r>
      <w:r w:rsidRPr="009F765F">
        <w:rPr>
          <w:noProof/>
        </w:rPr>
        <w:t>, 2381–2391. https://doi.org/10.18653/v1/d18-1260</w:t>
      </w:r>
    </w:p>
    <w:p w14:paraId="10C47949" w14:textId="77777777" w:rsidR="009F765F" w:rsidRPr="009F765F" w:rsidRDefault="009F765F" w:rsidP="009F765F">
      <w:pPr>
        <w:widowControl w:val="0"/>
        <w:adjustRightInd w:val="0"/>
        <w:ind w:left="480" w:hanging="480"/>
        <w:rPr>
          <w:noProof/>
        </w:rPr>
      </w:pPr>
      <w:r w:rsidRPr="009F765F">
        <w:rPr>
          <w:noProof/>
        </w:rPr>
        <w:t xml:space="preserve">Minsky, M. (1989). </w:t>
      </w:r>
      <w:r w:rsidRPr="009F765F">
        <w:rPr>
          <w:i/>
          <w:iCs w:val="0"/>
          <w:noProof/>
        </w:rPr>
        <w:t>Steps Toward Artificial Intelligence</w:t>
      </w:r>
      <w:r w:rsidRPr="009F765F">
        <w:rPr>
          <w:noProof/>
        </w:rPr>
        <w:t>. Web.Media.Mit.Edu. https://web.media.mit.edu/~minsky/papers/steps.html</w:t>
      </w:r>
    </w:p>
    <w:p w14:paraId="5C6DABCD" w14:textId="77777777" w:rsidR="009F765F" w:rsidRPr="009F765F" w:rsidRDefault="009F765F" w:rsidP="009F765F">
      <w:pPr>
        <w:widowControl w:val="0"/>
        <w:adjustRightInd w:val="0"/>
        <w:ind w:left="480" w:hanging="480"/>
        <w:rPr>
          <w:noProof/>
        </w:rPr>
      </w:pPr>
      <w:r w:rsidRPr="009F765F">
        <w:rPr>
          <w:noProof/>
        </w:rPr>
        <w:t xml:space="preserve">Mohamadi, S., Mujtaba, G., Le, N., Doretto, G., &amp; Adjeroh, D. A. (2023). </w:t>
      </w:r>
      <w:r w:rsidRPr="009F765F">
        <w:rPr>
          <w:i/>
          <w:iCs w:val="0"/>
          <w:noProof/>
        </w:rPr>
        <w:t>ChatGPT in the Age of Generative AI and Large Language Models: A Concise Survey</w:t>
      </w:r>
      <w:r w:rsidRPr="009F765F">
        <w:rPr>
          <w:noProof/>
        </w:rPr>
        <w:t>. 1–60. http://arxiv.org/abs/2307.04251</w:t>
      </w:r>
    </w:p>
    <w:p w14:paraId="7664BFD8" w14:textId="77777777" w:rsidR="009F765F" w:rsidRPr="009F765F" w:rsidRDefault="009F765F" w:rsidP="009F765F">
      <w:pPr>
        <w:widowControl w:val="0"/>
        <w:adjustRightInd w:val="0"/>
        <w:ind w:left="480" w:hanging="480"/>
        <w:rPr>
          <w:noProof/>
        </w:rPr>
      </w:pPr>
      <w:r w:rsidRPr="009F765F">
        <w:rPr>
          <w:noProof/>
        </w:rPr>
        <w:t xml:space="preserve">Neves, M. C. (2023). </w:t>
      </w:r>
      <w:r w:rsidRPr="009F765F">
        <w:rPr>
          <w:i/>
          <w:iCs w:val="0"/>
          <w:noProof/>
        </w:rPr>
        <w:t>What are Quantized LLMs?</w:t>
      </w:r>
      <w:r w:rsidRPr="009F765F">
        <w:rPr>
          <w:noProof/>
        </w:rPr>
        <w:t xml:space="preserve"> Https://Www.Tensorops.Ai/.</w:t>
      </w:r>
    </w:p>
    <w:p w14:paraId="1220C2A6" w14:textId="77777777" w:rsidR="009F765F" w:rsidRPr="009F765F" w:rsidRDefault="009F765F" w:rsidP="009F765F">
      <w:pPr>
        <w:widowControl w:val="0"/>
        <w:adjustRightInd w:val="0"/>
        <w:ind w:left="480" w:hanging="480"/>
        <w:rPr>
          <w:noProof/>
        </w:rPr>
      </w:pPr>
      <w:r w:rsidRPr="009F765F">
        <w:rPr>
          <w:noProof/>
        </w:rPr>
        <w:t xml:space="preserve">Rajpurkar, P., Jia, R., &amp; Liang, P. (2018). Know what you don’t know: Unanswerable questions for SQuAD. </w:t>
      </w:r>
      <w:r w:rsidRPr="009F765F">
        <w:rPr>
          <w:i/>
          <w:iCs w:val="0"/>
          <w:noProof/>
        </w:rPr>
        <w:t>ACL 2018 - 56th Annual Meeting of the Association for Computational Linguistics, Proceedings of the Conference (Long Papers)</w:t>
      </w:r>
      <w:r w:rsidRPr="009F765F">
        <w:rPr>
          <w:noProof/>
        </w:rPr>
        <w:t xml:space="preserve">, </w:t>
      </w:r>
      <w:r w:rsidRPr="009F765F">
        <w:rPr>
          <w:i/>
          <w:iCs w:val="0"/>
          <w:noProof/>
        </w:rPr>
        <w:t>2</w:t>
      </w:r>
      <w:r w:rsidRPr="009F765F">
        <w:rPr>
          <w:noProof/>
        </w:rPr>
        <w:t>, 784–789. https://doi.org/10.18653/v1/p18-2124</w:t>
      </w:r>
    </w:p>
    <w:p w14:paraId="0DD8137A" w14:textId="77777777" w:rsidR="009F765F" w:rsidRPr="009F765F" w:rsidRDefault="009F765F" w:rsidP="009F765F">
      <w:pPr>
        <w:widowControl w:val="0"/>
        <w:adjustRightInd w:val="0"/>
        <w:ind w:left="480" w:hanging="480"/>
        <w:rPr>
          <w:noProof/>
        </w:rPr>
      </w:pPr>
      <w:r w:rsidRPr="009F765F">
        <w:rPr>
          <w:noProof/>
        </w:rPr>
        <w:t xml:space="preserve">Rakotoson, Loïc, Massip, Sylvain, A. A. Laleye, F. (2024). </w:t>
      </w:r>
      <w:r w:rsidRPr="009F765F">
        <w:rPr>
          <w:i/>
          <w:iCs w:val="0"/>
          <w:noProof/>
        </w:rPr>
        <w:t>Retrieval Augmented Generation Architecture</w:t>
      </w:r>
      <w:r w:rsidRPr="009F765F">
        <w:rPr>
          <w:noProof/>
        </w:rPr>
        <w:t>. Www.Researchgate.Net.</w:t>
      </w:r>
    </w:p>
    <w:p w14:paraId="356FF980" w14:textId="77777777" w:rsidR="009F765F" w:rsidRPr="009F765F" w:rsidRDefault="009F765F" w:rsidP="009F765F">
      <w:pPr>
        <w:widowControl w:val="0"/>
        <w:adjustRightInd w:val="0"/>
        <w:ind w:left="480" w:hanging="480"/>
        <w:rPr>
          <w:noProof/>
        </w:rPr>
      </w:pPr>
      <w:r w:rsidRPr="009F765F">
        <w:rPr>
          <w:noProof/>
        </w:rPr>
        <w:t xml:space="preserve">Revou.co. (2024). </w:t>
      </w:r>
      <w:r w:rsidRPr="009F765F">
        <w:rPr>
          <w:i/>
          <w:iCs w:val="0"/>
          <w:noProof/>
        </w:rPr>
        <w:t>Apa itu Natural Language Processing (NLP)</w:t>
      </w:r>
      <w:r w:rsidRPr="009F765F">
        <w:rPr>
          <w:noProof/>
        </w:rPr>
        <w:t>. Revou.Co. https://revou.co/kosakata/natural-language-processing</w:t>
      </w:r>
    </w:p>
    <w:p w14:paraId="23C37699" w14:textId="77777777" w:rsidR="009F765F" w:rsidRPr="009F765F" w:rsidRDefault="009F765F" w:rsidP="009F765F">
      <w:pPr>
        <w:widowControl w:val="0"/>
        <w:adjustRightInd w:val="0"/>
        <w:ind w:left="480" w:hanging="480"/>
        <w:rPr>
          <w:noProof/>
        </w:rPr>
      </w:pPr>
      <w:r w:rsidRPr="009F765F">
        <w:rPr>
          <w:noProof/>
        </w:rPr>
        <w:t xml:space="preserve">Risyad, S. A. (2023). </w:t>
      </w:r>
      <w:r w:rsidRPr="009F765F">
        <w:rPr>
          <w:i/>
          <w:iCs w:val="0"/>
          <w:noProof/>
        </w:rPr>
        <w:t>Data Set: Pengertian, Jenis, dan Contohnya</w:t>
      </w:r>
      <w:r w:rsidRPr="009F765F">
        <w:rPr>
          <w:noProof/>
        </w:rPr>
        <w:t>. Dibimbing.Id. https://dibimbing.id/blog/detail/pengertian-data-sheet-jenis-dan-contoh</w:t>
      </w:r>
    </w:p>
    <w:p w14:paraId="1CA98FEB" w14:textId="77777777" w:rsidR="009F765F" w:rsidRPr="009F765F" w:rsidRDefault="009F765F" w:rsidP="009F765F">
      <w:pPr>
        <w:widowControl w:val="0"/>
        <w:adjustRightInd w:val="0"/>
        <w:ind w:left="480" w:hanging="480"/>
        <w:rPr>
          <w:noProof/>
        </w:rPr>
      </w:pPr>
      <w:r w:rsidRPr="009F765F">
        <w:rPr>
          <w:noProof/>
        </w:rPr>
        <w:t xml:space="preserve">Russel, Stuart J; Norvig, P. (2010). </w:t>
      </w:r>
      <w:r w:rsidRPr="009F765F">
        <w:rPr>
          <w:i/>
          <w:iCs w:val="0"/>
          <w:noProof/>
        </w:rPr>
        <w:t>Artificial intelligence :a modern approach</w:t>
      </w:r>
      <w:r w:rsidRPr="009F765F">
        <w:rPr>
          <w:noProof/>
        </w:rPr>
        <w:t>.</w:t>
      </w:r>
    </w:p>
    <w:p w14:paraId="3002F706" w14:textId="77777777" w:rsidR="009F765F" w:rsidRPr="009F765F" w:rsidRDefault="009F765F" w:rsidP="009F765F">
      <w:pPr>
        <w:widowControl w:val="0"/>
        <w:adjustRightInd w:val="0"/>
        <w:ind w:left="480" w:hanging="480"/>
        <w:rPr>
          <w:noProof/>
        </w:rPr>
      </w:pPr>
      <w:r w:rsidRPr="009F765F">
        <w:rPr>
          <w:noProof/>
        </w:rPr>
        <w:t xml:space="preserve">Sakaguchi, K., Le Bras, R., Bhagavatula, C., &amp; Choi, Y. (2020). WINOGRANDE: An adversarial winograd schema challenge at scale. </w:t>
      </w:r>
      <w:r w:rsidRPr="009F765F">
        <w:rPr>
          <w:i/>
          <w:iCs w:val="0"/>
          <w:noProof/>
        </w:rPr>
        <w:t>AAAI 2020 - 34th AAAI Conference on Artificial Intelligence</w:t>
      </w:r>
      <w:r w:rsidRPr="009F765F">
        <w:rPr>
          <w:noProof/>
        </w:rPr>
        <w:t>, 8732–8734. https://doi.org/10.1609/aaai.v34i05.6399</w:t>
      </w:r>
    </w:p>
    <w:p w14:paraId="7CCB740C" w14:textId="77777777" w:rsidR="009F765F" w:rsidRPr="009F765F" w:rsidRDefault="009F765F" w:rsidP="009F765F">
      <w:pPr>
        <w:widowControl w:val="0"/>
        <w:adjustRightInd w:val="0"/>
        <w:ind w:left="480" w:hanging="480"/>
        <w:rPr>
          <w:noProof/>
        </w:rPr>
      </w:pPr>
      <w:r w:rsidRPr="009F765F">
        <w:rPr>
          <w:noProof/>
        </w:rPr>
        <w:t xml:space="preserve">Sap, M., Rashkin, H., Chen, D., Le Bras, R., &amp; Choi, Y. (2019). Social IQA: Commonsense reasoning about social interactions. </w:t>
      </w:r>
      <w:r w:rsidRPr="009F765F">
        <w:rPr>
          <w:i/>
          <w:iCs w:val="0"/>
          <w:noProof/>
        </w:rPr>
        <w:t xml:space="preserve">EMNLP-IJCNLP 2019 - 2019 Conference on Empirical Methods in Natural Language Processing and 9th </w:t>
      </w:r>
      <w:r w:rsidRPr="009F765F">
        <w:rPr>
          <w:i/>
          <w:iCs w:val="0"/>
          <w:noProof/>
        </w:rPr>
        <w:lastRenderedPageBreak/>
        <w:t>International Joint Conference on Natural Language Processing, Proceedings of the Conference</w:t>
      </w:r>
      <w:r w:rsidRPr="009F765F">
        <w:rPr>
          <w:noProof/>
        </w:rPr>
        <w:t>, 4463–4473. https://doi.org/10.18653/v1/d19-1454</w:t>
      </w:r>
    </w:p>
    <w:p w14:paraId="242FEC85" w14:textId="77777777" w:rsidR="009F765F" w:rsidRPr="009F765F" w:rsidRDefault="009F765F" w:rsidP="009F765F">
      <w:pPr>
        <w:widowControl w:val="0"/>
        <w:adjustRightInd w:val="0"/>
        <w:ind w:left="480" w:hanging="480"/>
        <w:rPr>
          <w:noProof/>
        </w:rPr>
      </w:pPr>
      <w:r w:rsidRPr="009F765F">
        <w:rPr>
          <w:noProof/>
        </w:rPr>
        <w:t xml:space="preserve">Suzgun, M., Scales, N., Schärli, N., Gehrmann, S., Tay, Y., Chung, H. W., Chowdhery, A., Le, Q. V., Chi, E. H., Zhou, D., &amp; Wei, J. (2023). Challenging BIG-Bench Tasks and Whether Chain-of-Thought Can Solve Them. </w:t>
      </w:r>
      <w:r w:rsidRPr="009F765F">
        <w:rPr>
          <w:i/>
          <w:iCs w:val="0"/>
          <w:noProof/>
        </w:rPr>
        <w:t>Proceedings of the Annual Meeting of the Association for Computational Linguistics</w:t>
      </w:r>
      <w:r w:rsidRPr="009F765F">
        <w:rPr>
          <w:noProof/>
        </w:rPr>
        <w:t>, 13003–13051. https://doi.org/10.18653/v1/2023.findings-acl.824</w:t>
      </w:r>
    </w:p>
    <w:p w14:paraId="5D915D0B" w14:textId="77777777" w:rsidR="009F765F" w:rsidRPr="009F765F" w:rsidRDefault="009F765F" w:rsidP="009F765F">
      <w:pPr>
        <w:widowControl w:val="0"/>
        <w:adjustRightInd w:val="0"/>
        <w:ind w:left="480" w:hanging="480"/>
        <w:rPr>
          <w:noProof/>
        </w:rPr>
      </w:pPr>
      <w:r w:rsidRPr="009F765F">
        <w:rPr>
          <w:noProof/>
        </w:rPr>
        <w:t xml:space="preserve">Talmor, A., Herzig, J., Lourie, N., &amp; Berant, J. (2019). CommonSenseqa: A question answering challenge targeting commonsense knowledge. </w:t>
      </w:r>
      <w:r w:rsidRPr="009F765F">
        <w:rPr>
          <w:i/>
          <w:iCs w:val="0"/>
          <w:noProof/>
        </w:rPr>
        <w:t>NAACL HLT 2019 - 2019 Conference of the North American Chapter of the Association for Computational Linguistics: Human Language Technologies - Proceedings of the Conference</w:t>
      </w:r>
      <w:r w:rsidRPr="009F765F">
        <w:rPr>
          <w:noProof/>
        </w:rPr>
        <w:t xml:space="preserve">, </w:t>
      </w:r>
      <w:r w:rsidRPr="009F765F">
        <w:rPr>
          <w:i/>
          <w:iCs w:val="0"/>
          <w:noProof/>
        </w:rPr>
        <w:t>1</w:t>
      </w:r>
      <w:r w:rsidRPr="009F765F">
        <w:rPr>
          <w:noProof/>
        </w:rPr>
        <w:t>, 4149–4158.</w:t>
      </w:r>
    </w:p>
    <w:p w14:paraId="2CAB47B6" w14:textId="77777777" w:rsidR="009F765F" w:rsidRPr="009F765F" w:rsidRDefault="009F765F" w:rsidP="009F765F">
      <w:pPr>
        <w:widowControl w:val="0"/>
        <w:adjustRightInd w:val="0"/>
        <w:ind w:left="480" w:hanging="480"/>
        <w:rPr>
          <w:noProof/>
        </w:rPr>
      </w:pPr>
      <w:r w:rsidRPr="009F765F">
        <w:rPr>
          <w:noProof/>
        </w:rPr>
        <w:t xml:space="preserve">Touvron, H., Martin, L., Stone, K., Albert, P., Almahairi, A., Babaei, Y., Bashlykov, N., Batra, S., Bhargava, P., Bhosale, S., Bikel, D., Blecher, L., Ferrer, C. C., Chen, M., Cucurull, G., Esiobu, D., Fernandes, J., Fu, J., Fu, W., … Scialom, T. (2023). </w:t>
      </w:r>
      <w:r w:rsidRPr="009F765F">
        <w:rPr>
          <w:i/>
          <w:iCs w:val="0"/>
          <w:noProof/>
        </w:rPr>
        <w:t>Llama 2: Open Foundation and Fine-Tuned Chat Models</w:t>
      </w:r>
      <w:r w:rsidRPr="009F765F">
        <w:rPr>
          <w:noProof/>
        </w:rPr>
        <w:t>. http://arxiv.org/abs/2307.09288</w:t>
      </w:r>
    </w:p>
    <w:p w14:paraId="41EAED5B" w14:textId="77777777" w:rsidR="009F765F" w:rsidRPr="009F765F" w:rsidRDefault="009F765F" w:rsidP="009F765F">
      <w:pPr>
        <w:widowControl w:val="0"/>
        <w:adjustRightInd w:val="0"/>
        <w:ind w:left="480" w:hanging="480"/>
        <w:rPr>
          <w:noProof/>
        </w:rPr>
      </w:pPr>
      <w:r w:rsidRPr="009F765F">
        <w:rPr>
          <w:noProof/>
        </w:rPr>
        <w:t xml:space="preserve">Trozze, A., Davies, T., &amp; Kleinberg, B. (2023). </w:t>
      </w:r>
      <w:r w:rsidRPr="009F765F">
        <w:rPr>
          <w:i/>
          <w:iCs w:val="0"/>
          <w:noProof/>
        </w:rPr>
        <w:t>Large Language Models in Cryptocurrency Securities Cases: Can ChatGPT Replace Lawyers?</w:t>
      </w:r>
      <w:r w:rsidRPr="009F765F">
        <w:rPr>
          <w:noProof/>
        </w:rPr>
        <w:t xml:space="preserve"> 1–49. http://arxiv.org/abs/2308.06032</w:t>
      </w:r>
    </w:p>
    <w:p w14:paraId="6CA08689" w14:textId="77777777" w:rsidR="009F765F" w:rsidRPr="009F765F" w:rsidRDefault="009F765F" w:rsidP="009F765F">
      <w:pPr>
        <w:widowControl w:val="0"/>
        <w:adjustRightInd w:val="0"/>
        <w:ind w:left="480" w:hanging="480"/>
        <w:rPr>
          <w:noProof/>
        </w:rPr>
      </w:pPr>
      <w:r w:rsidRPr="009F765F">
        <w:rPr>
          <w:noProof/>
        </w:rPr>
        <w:t xml:space="preserve">ult.usk.ac.id. (2024). </w:t>
      </w:r>
      <w:r w:rsidRPr="009F765F">
        <w:rPr>
          <w:i/>
          <w:iCs w:val="0"/>
          <w:noProof/>
        </w:rPr>
        <w:t>Unit Layanan Terpadu USK</w:t>
      </w:r>
      <w:r w:rsidRPr="009F765F">
        <w:rPr>
          <w:noProof/>
        </w:rPr>
        <w:t>. Ult.Usk.Ac.Id.</w:t>
      </w:r>
    </w:p>
    <w:p w14:paraId="655624BD" w14:textId="77777777" w:rsidR="009F765F" w:rsidRPr="009F765F" w:rsidRDefault="009F765F" w:rsidP="009F765F">
      <w:pPr>
        <w:widowControl w:val="0"/>
        <w:adjustRightInd w:val="0"/>
        <w:ind w:left="480" w:hanging="480"/>
        <w:rPr>
          <w:noProof/>
        </w:rPr>
      </w:pPr>
      <w:r w:rsidRPr="009F765F">
        <w:rPr>
          <w:noProof/>
        </w:rPr>
        <w:t xml:space="preserve">V., K. (2024). </w:t>
      </w:r>
      <w:r w:rsidRPr="009F765F">
        <w:rPr>
          <w:i/>
          <w:iCs w:val="0"/>
          <w:noProof/>
        </w:rPr>
        <w:t>Fine-Tuning Large Language Models with Unsloth</w:t>
      </w:r>
      <w:r w:rsidRPr="009F765F">
        <w:rPr>
          <w:noProof/>
        </w:rPr>
        <w:t>. Medium.Com. https://medium.com/@kushalvala/fine-tuning-large-language-models-with-unsloth-380216a76108</w:t>
      </w:r>
    </w:p>
    <w:p w14:paraId="34CC40F3" w14:textId="77777777" w:rsidR="009F765F" w:rsidRPr="009F765F" w:rsidRDefault="009F765F" w:rsidP="009F765F">
      <w:pPr>
        <w:widowControl w:val="0"/>
        <w:adjustRightInd w:val="0"/>
        <w:ind w:left="480" w:hanging="480"/>
        <w:rPr>
          <w:noProof/>
        </w:rPr>
      </w:pPr>
      <w:r w:rsidRPr="009F765F">
        <w:rPr>
          <w:noProof/>
        </w:rPr>
        <w:t xml:space="preserve">Walker II, S. M. (2024). </w:t>
      </w:r>
      <w:r w:rsidRPr="009F765F">
        <w:rPr>
          <w:i/>
          <w:iCs w:val="0"/>
          <w:noProof/>
        </w:rPr>
        <w:t>What is the ROUGE Score (Recall-Oriented Understudy for Gisting Evaluation)?</w:t>
      </w:r>
      <w:r w:rsidRPr="009F765F">
        <w:rPr>
          <w:noProof/>
        </w:rPr>
        <w:t xml:space="preserve"> Klu.Ai. https://klu.ai/glossary/rouge-score</w:t>
      </w:r>
    </w:p>
    <w:p w14:paraId="1AE47F66" w14:textId="77777777" w:rsidR="009F765F" w:rsidRPr="009F765F" w:rsidRDefault="009F765F" w:rsidP="009F765F">
      <w:pPr>
        <w:widowControl w:val="0"/>
        <w:adjustRightInd w:val="0"/>
        <w:ind w:left="480" w:hanging="480"/>
        <w:rPr>
          <w:noProof/>
        </w:rPr>
      </w:pPr>
      <w:r w:rsidRPr="009F765F">
        <w:rPr>
          <w:noProof/>
        </w:rPr>
        <w:t xml:space="preserve">Wicaksono, K. T. (2023). </w:t>
      </w:r>
      <w:r w:rsidRPr="009F765F">
        <w:rPr>
          <w:i/>
          <w:iCs w:val="0"/>
          <w:noProof/>
        </w:rPr>
        <w:t>Memahami Retrieval Augmented Generation (RAG) Melalui Rencana Pembangunan LaporMacet.com</w:t>
      </w:r>
      <w:r w:rsidRPr="009F765F">
        <w:rPr>
          <w:noProof/>
        </w:rPr>
        <w:t>. Medium.Com. https://kukuhtw.medium.com/memahami-retrieval-augmented-generation-rag-melalui-rencana-pembangunan-lapormacet-com-5990a76edda7</w:t>
      </w:r>
    </w:p>
    <w:p w14:paraId="4AF82CB8" w14:textId="77777777" w:rsidR="009F765F" w:rsidRPr="009F765F" w:rsidRDefault="009F765F" w:rsidP="009F765F">
      <w:pPr>
        <w:widowControl w:val="0"/>
        <w:adjustRightInd w:val="0"/>
        <w:ind w:left="480" w:hanging="480"/>
        <w:rPr>
          <w:noProof/>
        </w:rPr>
      </w:pPr>
      <w:r w:rsidRPr="009F765F">
        <w:rPr>
          <w:noProof/>
        </w:rPr>
        <w:t xml:space="preserve">www.gradio.app. (2024). </w:t>
      </w:r>
      <w:r w:rsidRPr="009F765F">
        <w:rPr>
          <w:i/>
          <w:iCs w:val="0"/>
          <w:noProof/>
        </w:rPr>
        <w:t>Gradio</w:t>
      </w:r>
      <w:r w:rsidRPr="009F765F">
        <w:rPr>
          <w:noProof/>
        </w:rPr>
        <w:t>. Www.Gradio.App.</w:t>
      </w:r>
    </w:p>
    <w:p w14:paraId="2DD85F51" w14:textId="77777777" w:rsidR="009F765F" w:rsidRPr="009F765F" w:rsidRDefault="009F765F" w:rsidP="009F765F">
      <w:pPr>
        <w:widowControl w:val="0"/>
        <w:adjustRightInd w:val="0"/>
        <w:ind w:left="480" w:hanging="480"/>
        <w:rPr>
          <w:noProof/>
        </w:rPr>
      </w:pPr>
      <w:r w:rsidRPr="009F765F">
        <w:rPr>
          <w:noProof/>
        </w:rPr>
        <w:t xml:space="preserve">www.wiz.ai. (2023). </w:t>
      </w:r>
      <w:r w:rsidRPr="009F765F">
        <w:rPr>
          <w:i/>
          <w:iCs w:val="0"/>
          <w:noProof/>
        </w:rPr>
        <w:t>Menelaah : Bagaimana LLM (Large Language Models) bekerja</w:t>
      </w:r>
      <w:r w:rsidRPr="009F765F">
        <w:rPr>
          <w:noProof/>
        </w:rPr>
        <w:t>. Www.Wiz.Ai.</w:t>
      </w:r>
    </w:p>
    <w:p w14:paraId="60CD8369" w14:textId="77777777" w:rsidR="009F765F" w:rsidRPr="009F765F" w:rsidRDefault="009F765F" w:rsidP="009F765F">
      <w:pPr>
        <w:widowControl w:val="0"/>
        <w:adjustRightInd w:val="0"/>
        <w:ind w:left="480" w:hanging="480"/>
        <w:rPr>
          <w:noProof/>
        </w:rPr>
      </w:pPr>
      <w:r w:rsidRPr="009F765F">
        <w:rPr>
          <w:noProof/>
        </w:rPr>
        <w:t xml:space="preserve">Zellers, R., Holtzman, A., Bisk, Y., Farhadi, A., &amp; Choi, Y. (2020). Hellaswag: Can a machine really finish your sentence? </w:t>
      </w:r>
      <w:r w:rsidRPr="009F765F">
        <w:rPr>
          <w:i/>
          <w:iCs w:val="0"/>
          <w:noProof/>
        </w:rPr>
        <w:t>ACL 2019 - 57th Annual Meeting of the Association for Computational Linguistics, Proceedings of the Conference</w:t>
      </w:r>
      <w:r w:rsidRPr="009F765F">
        <w:rPr>
          <w:noProof/>
        </w:rPr>
        <w:t>, 4791–4800. https://doi.org/10.18653/v1/p19-1472</w:t>
      </w:r>
    </w:p>
    <w:p w14:paraId="47373CF1" w14:textId="77777777" w:rsidR="009F765F" w:rsidRPr="009F765F" w:rsidRDefault="009F765F" w:rsidP="009F765F">
      <w:pPr>
        <w:widowControl w:val="0"/>
        <w:adjustRightInd w:val="0"/>
        <w:ind w:left="480" w:hanging="480"/>
        <w:rPr>
          <w:noProof/>
        </w:rPr>
      </w:pPr>
      <w:r w:rsidRPr="009F765F">
        <w:rPr>
          <w:noProof/>
        </w:rPr>
        <w:t xml:space="preserve">Zhao, H., Ling, Q., Pan, Y., Zhong, T., Hu, J.-Y., Yao, J., Xiao, F., Xiao, Z., Zhang, Y., Xu, S.-H., Wu, S.-N., Kang, M., Wu, Z., Liu, Z., Jiang, X., Liu, T., &amp; Shao, Y. (2023). Ophtha-LLaMA2: A Large Language Model for Ophthalmology. </w:t>
      </w:r>
      <w:r w:rsidRPr="009F765F">
        <w:rPr>
          <w:i/>
          <w:iCs w:val="0"/>
          <w:noProof/>
        </w:rPr>
        <w:t>ArXiv [Preprint]</w:t>
      </w:r>
      <w:r w:rsidRPr="009F765F">
        <w:rPr>
          <w:noProof/>
        </w:rPr>
        <w:t>, 1–19. http://arxiv.org/abs/2312.04906</w:t>
      </w:r>
    </w:p>
    <w:p w14:paraId="2D29D5AC" w14:textId="77777777" w:rsidR="009F765F" w:rsidRPr="009F765F" w:rsidRDefault="009F765F" w:rsidP="009F765F">
      <w:pPr>
        <w:widowControl w:val="0"/>
        <w:adjustRightInd w:val="0"/>
        <w:ind w:left="480" w:hanging="480"/>
        <w:rPr>
          <w:noProof/>
        </w:rPr>
      </w:pPr>
      <w:r w:rsidRPr="009F765F">
        <w:rPr>
          <w:noProof/>
        </w:rPr>
        <w:t xml:space="preserve">Zhong, W., Cui, R., Guo, Y., Liang, Y., Lu, S., Wang, Y., Saied, A., Chen, W., &amp; Duan, N. (2023). </w:t>
      </w:r>
      <w:r w:rsidRPr="009F765F">
        <w:rPr>
          <w:i/>
          <w:iCs w:val="0"/>
          <w:noProof/>
        </w:rPr>
        <w:t>AGIEval: A Human-Centric Benchmark for Evaluating Foundation Models</w:t>
      </w:r>
      <w:r w:rsidRPr="009F765F">
        <w:rPr>
          <w:noProof/>
        </w:rPr>
        <w:t>. http://arxiv.org/abs/2304.06364</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4A439B2B" w14:textId="5813CB71" w:rsidR="007053E4" w:rsidRPr="00AA692D" w:rsidRDefault="007053E4" w:rsidP="00597828"/>
    <w:sectPr w:rsidR="007053E4" w:rsidRPr="00AA692D" w:rsidSect="008834C8">
      <w:footerReference w:type="default" r:id="rId30"/>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E0712E" w14:textId="77777777" w:rsidR="00612535" w:rsidRDefault="00612535" w:rsidP="009574DC">
      <w:r>
        <w:separator/>
      </w:r>
    </w:p>
    <w:p w14:paraId="2062C149" w14:textId="77777777" w:rsidR="00612535" w:rsidRDefault="00612535" w:rsidP="009574DC"/>
    <w:p w14:paraId="079DE39E" w14:textId="77777777" w:rsidR="00612535" w:rsidRDefault="00612535" w:rsidP="009574DC"/>
  </w:endnote>
  <w:endnote w:type="continuationSeparator" w:id="0">
    <w:p w14:paraId="44817193" w14:textId="77777777" w:rsidR="00612535" w:rsidRDefault="00612535" w:rsidP="009574DC">
      <w:r>
        <w:continuationSeparator/>
      </w:r>
    </w:p>
    <w:p w14:paraId="34EEF642" w14:textId="77777777" w:rsidR="00612535" w:rsidRDefault="00612535" w:rsidP="009574DC"/>
    <w:p w14:paraId="4E6A245B" w14:textId="77777777" w:rsidR="00612535" w:rsidRDefault="00612535"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E661ED" w14:textId="77777777" w:rsidR="00612535" w:rsidRDefault="00612535" w:rsidP="009574DC">
      <w:r>
        <w:separator/>
      </w:r>
    </w:p>
    <w:p w14:paraId="094772DB" w14:textId="77777777" w:rsidR="00612535" w:rsidRDefault="00612535" w:rsidP="009574DC"/>
    <w:p w14:paraId="150DE00D" w14:textId="77777777" w:rsidR="00612535" w:rsidRDefault="00612535" w:rsidP="009574DC"/>
  </w:footnote>
  <w:footnote w:type="continuationSeparator" w:id="0">
    <w:p w14:paraId="04F325D0" w14:textId="77777777" w:rsidR="00612535" w:rsidRDefault="00612535" w:rsidP="009574DC">
      <w:r>
        <w:continuationSeparator/>
      </w:r>
    </w:p>
    <w:p w14:paraId="7EFE4638" w14:textId="77777777" w:rsidR="00612535" w:rsidRDefault="00612535" w:rsidP="009574DC"/>
    <w:p w14:paraId="7BD8D23E" w14:textId="77777777" w:rsidR="00612535" w:rsidRDefault="00612535"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5"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7" w15:restartNumberingAfterBreak="0">
    <w:nsid w:val="2E0819FE"/>
    <w:multiLevelType w:val="hybridMultilevel"/>
    <w:tmpl w:val="F2D0DAEA"/>
    <w:lvl w:ilvl="0" w:tplc="38090001">
      <w:start w:val="1"/>
      <w:numFmt w:val="bullet"/>
      <w:lvlText w:val=""/>
      <w:lvlJc w:val="left"/>
      <w:pPr>
        <w:ind w:left="1296" w:hanging="360"/>
      </w:pPr>
      <w:rPr>
        <w:rFonts w:ascii="Symbol" w:hAnsi="Symbol"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8"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9"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1" w15:restartNumberingAfterBreak="0">
    <w:nsid w:val="454073A9"/>
    <w:multiLevelType w:val="hybridMultilevel"/>
    <w:tmpl w:val="DE526E5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3"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5"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6"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7"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8" w15:restartNumberingAfterBreak="0">
    <w:nsid w:val="633C4E62"/>
    <w:multiLevelType w:val="hybridMultilevel"/>
    <w:tmpl w:val="911AF6AA"/>
    <w:lvl w:ilvl="0" w:tplc="B83E9FF8">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12"/>
  </w:num>
  <w:num w:numId="2">
    <w:abstractNumId w:val="13"/>
  </w:num>
  <w:num w:numId="3">
    <w:abstractNumId w:val="9"/>
  </w:num>
  <w:num w:numId="4">
    <w:abstractNumId w:val="14"/>
  </w:num>
  <w:num w:numId="5">
    <w:abstractNumId w:val="18"/>
  </w:num>
  <w:num w:numId="6">
    <w:abstractNumId w:val="2"/>
  </w:num>
  <w:num w:numId="7">
    <w:abstractNumId w:val="15"/>
  </w:num>
  <w:num w:numId="8">
    <w:abstractNumId w:val="17"/>
  </w:num>
  <w:num w:numId="9">
    <w:abstractNumId w:val="20"/>
  </w:num>
  <w:num w:numId="10">
    <w:abstractNumId w:val="10"/>
  </w:num>
  <w:num w:numId="11">
    <w:abstractNumId w:val="19"/>
  </w:num>
  <w:num w:numId="12">
    <w:abstractNumId w:val="11"/>
  </w:num>
  <w:num w:numId="13">
    <w:abstractNumId w:val="1"/>
  </w:num>
  <w:num w:numId="14">
    <w:abstractNumId w:val="5"/>
  </w:num>
  <w:num w:numId="15">
    <w:abstractNumId w:val="8"/>
  </w:num>
  <w:num w:numId="16">
    <w:abstractNumId w:val="4"/>
  </w:num>
  <w:num w:numId="17">
    <w:abstractNumId w:val="0"/>
  </w:num>
  <w:num w:numId="18">
    <w:abstractNumId w:val="6"/>
  </w:num>
  <w:num w:numId="19">
    <w:abstractNumId w:val="7"/>
  </w:num>
  <w:num w:numId="20">
    <w:abstractNumId w:val="3"/>
  </w:num>
  <w:num w:numId="21">
    <w:abstractNumId w:val="1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grammar="clean"/>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EC4"/>
    <w:rsid w:val="00002D6C"/>
    <w:rsid w:val="0000354E"/>
    <w:rsid w:val="0000385C"/>
    <w:rsid w:val="00003BAA"/>
    <w:rsid w:val="00004F6C"/>
    <w:rsid w:val="000051F5"/>
    <w:rsid w:val="000072EA"/>
    <w:rsid w:val="000076A3"/>
    <w:rsid w:val="000111C8"/>
    <w:rsid w:val="000113AD"/>
    <w:rsid w:val="00013BA3"/>
    <w:rsid w:val="00014529"/>
    <w:rsid w:val="00017842"/>
    <w:rsid w:val="00021539"/>
    <w:rsid w:val="00021CDC"/>
    <w:rsid w:val="00025A6A"/>
    <w:rsid w:val="00026251"/>
    <w:rsid w:val="00027314"/>
    <w:rsid w:val="00027F11"/>
    <w:rsid w:val="00031136"/>
    <w:rsid w:val="00032C78"/>
    <w:rsid w:val="00034050"/>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436A"/>
    <w:rsid w:val="00054587"/>
    <w:rsid w:val="0005693F"/>
    <w:rsid w:val="000570AF"/>
    <w:rsid w:val="00057D4A"/>
    <w:rsid w:val="00061531"/>
    <w:rsid w:val="0006301D"/>
    <w:rsid w:val="00063E6B"/>
    <w:rsid w:val="0006400B"/>
    <w:rsid w:val="0006545C"/>
    <w:rsid w:val="00066459"/>
    <w:rsid w:val="00066854"/>
    <w:rsid w:val="000677FC"/>
    <w:rsid w:val="00067BAE"/>
    <w:rsid w:val="000700B5"/>
    <w:rsid w:val="00071FED"/>
    <w:rsid w:val="00076586"/>
    <w:rsid w:val="00076B15"/>
    <w:rsid w:val="000800DC"/>
    <w:rsid w:val="00080819"/>
    <w:rsid w:val="00080927"/>
    <w:rsid w:val="00081A30"/>
    <w:rsid w:val="00083F0D"/>
    <w:rsid w:val="000843AD"/>
    <w:rsid w:val="0008659D"/>
    <w:rsid w:val="00090CB8"/>
    <w:rsid w:val="0009169A"/>
    <w:rsid w:val="00091FF7"/>
    <w:rsid w:val="000923AE"/>
    <w:rsid w:val="0009383E"/>
    <w:rsid w:val="00093EDD"/>
    <w:rsid w:val="0009651A"/>
    <w:rsid w:val="00096879"/>
    <w:rsid w:val="00096952"/>
    <w:rsid w:val="00097089"/>
    <w:rsid w:val="00097A12"/>
    <w:rsid w:val="00097F5D"/>
    <w:rsid w:val="000A19CD"/>
    <w:rsid w:val="000A2251"/>
    <w:rsid w:val="000A2298"/>
    <w:rsid w:val="000A3DCF"/>
    <w:rsid w:val="000A4BEE"/>
    <w:rsid w:val="000A4C8F"/>
    <w:rsid w:val="000A4D26"/>
    <w:rsid w:val="000A6974"/>
    <w:rsid w:val="000A6CD7"/>
    <w:rsid w:val="000A71CA"/>
    <w:rsid w:val="000A738F"/>
    <w:rsid w:val="000B1D37"/>
    <w:rsid w:val="000B459E"/>
    <w:rsid w:val="000B46B2"/>
    <w:rsid w:val="000B5778"/>
    <w:rsid w:val="000B7207"/>
    <w:rsid w:val="000C0114"/>
    <w:rsid w:val="000C468A"/>
    <w:rsid w:val="000C5088"/>
    <w:rsid w:val="000C5B0D"/>
    <w:rsid w:val="000C5C42"/>
    <w:rsid w:val="000C740C"/>
    <w:rsid w:val="000D241B"/>
    <w:rsid w:val="000D5732"/>
    <w:rsid w:val="000E4C75"/>
    <w:rsid w:val="000E519A"/>
    <w:rsid w:val="000E68F9"/>
    <w:rsid w:val="000E7809"/>
    <w:rsid w:val="000E7A5B"/>
    <w:rsid w:val="000F24FF"/>
    <w:rsid w:val="000F26FB"/>
    <w:rsid w:val="000F6464"/>
    <w:rsid w:val="000F6DB3"/>
    <w:rsid w:val="000F784F"/>
    <w:rsid w:val="001004CC"/>
    <w:rsid w:val="00102EBB"/>
    <w:rsid w:val="001040A4"/>
    <w:rsid w:val="00104CE4"/>
    <w:rsid w:val="001066D2"/>
    <w:rsid w:val="00107F13"/>
    <w:rsid w:val="00107F62"/>
    <w:rsid w:val="00110BDA"/>
    <w:rsid w:val="001110BD"/>
    <w:rsid w:val="001161A1"/>
    <w:rsid w:val="0011703F"/>
    <w:rsid w:val="00120056"/>
    <w:rsid w:val="001224A0"/>
    <w:rsid w:val="00122F46"/>
    <w:rsid w:val="00125295"/>
    <w:rsid w:val="0012559E"/>
    <w:rsid w:val="001268BA"/>
    <w:rsid w:val="0012790F"/>
    <w:rsid w:val="00127D1B"/>
    <w:rsid w:val="00130C9C"/>
    <w:rsid w:val="00131F66"/>
    <w:rsid w:val="001321BF"/>
    <w:rsid w:val="001341BD"/>
    <w:rsid w:val="001363C1"/>
    <w:rsid w:val="001371EC"/>
    <w:rsid w:val="00137386"/>
    <w:rsid w:val="001403BD"/>
    <w:rsid w:val="00141564"/>
    <w:rsid w:val="00141D13"/>
    <w:rsid w:val="00142DDE"/>
    <w:rsid w:val="00143D07"/>
    <w:rsid w:val="0014698E"/>
    <w:rsid w:val="00146A27"/>
    <w:rsid w:val="00146B94"/>
    <w:rsid w:val="00147914"/>
    <w:rsid w:val="00147F52"/>
    <w:rsid w:val="0015194B"/>
    <w:rsid w:val="00151FB0"/>
    <w:rsid w:val="00153151"/>
    <w:rsid w:val="001534CA"/>
    <w:rsid w:val="001553C7"/>
    <w:rsid w:val="00155578"/>
    <w:rsid w:val="00155B13"/>
    <w:rsid w:val="00156BAC"/>
    <w:rsid w:val="00157570"/>
    <w:rsid w:val="00160632"/>
    <w:rsid w:val="00161BE8"/>
    <w:rsid w:val="00161DF5"/>
    <w:rsid w:val="00162E53"/>
    <w:rsid w:val="0016546F"/>
    <w:rsid w:val="0017237F"/>
    <w:rsid w:val="001729F5"/>
    <w:rsid w:val="00173310"/>
    <w:rsid w:val="00173333"/>
    <w:rsid w:val="001741AA"/>
    <w:rsid w:val="00174A85"/>
    <w:rsid w:val="001750AE"/>
    <w:rsid w:val="00176300"/>
    <w:rsid w:val="001767D8"/>
    <w:rsid w:val="0018084C"/>
    <w:rsid w:val="00182BC9"/>
    <w:rsid w:val="00183CB5"/>
    <w:rsid w:val="00184B1F"/>
    <w:rsid w:val="00185C33"/>
    <w:rsid w:val="00186498"/>
    <w:rsid w:val="00187CE5"/>
    <w:rsid w:val="00190527"/>
    <w:rsid w:val="00192F0E"/>
    <w:rsid w:val="001933C2"/>
    <w:rsid w:val="00193D2E"/>
    <w:rsid w:val="0019546A"/>
    <w:rsid w:val="001A0575"/>
    <w:rsid w:val="001A27EC"/>
    <w:rsid w:val="001A2FD1"/>
    <w:rsid w:val="001A38DF"/>
    <w:rsid w:val="001A4266"/>
    <w:rsid w:val="001A4B51"/>
    <w:rsid w:val="001A4C97"/>
    <w:rsid w:val="001A5257"/>
    <w:rsid w:val="001A5B69"/>
    <w:rsid w:val="001A6BBE"/>
    <w:rsid w:val="001B04A2"/>
    <w:rsid w:val="001B458D"/>
    <w:rsid w:val="001B4715"/>
    <w:rsid w:val="001B53AE"/>
    <w:rsid w:val="001C249C"/>
    <w:rsid w:val="001C44FC"/>
    <w:rsid w:val="001C59B6"/>
    <w:rsid w:val="001C775D"/>
    <w:rsid w:val="001C7964"/>
    <w:rsid w:val="001D18B4"/>
    <w:rsid w:val="001D1B55"/>
    <w:rsid w:val="001D1BBE"/>
    <w:rsid w:val="001D23E8"/>
    <w:rsid w:val="001D2527"/>
    <w:rsid w:val="001D2E03"/>
    <w:rsid w:val="001D4133"/>
    <w:rsid w:val="001D4389"/>
    <w:rsid w:val="001D5DA5"/>
    <w:rsid w:val="001D7F78"/>
    <w:rsid w:val="001D7F94"/>
    <w:rsid w:val="001E0172"/>
    <w:rsid w:val="001E0302"/>
    <w:rsid w:val="001E0BAD"/>
    <w:rsid w:val="001E1104"/>
    <w:rsid w:val="001E1BBD"/>
    <w:rsid w:val="001E3170"/>
    <w:rsid w:val="001E38E9"/>
    <w:rsid w:val="001E5596"/>
    <w:rsid w:val="001F0AFA"/>
    <w:rsid w:val="001F2FDD"/>
    <w:rsid w:val="001F5570"/>
    <w:rsid w:val="001F60D5"/>
    <w:rsid w:val="001F675F"/>
    <w:rsid w:val="00200C1E"/>
    <w:rsid w:val="00202A3E"/>
    <w:rsid w:val="00204F56"/>
    <w:rsid w:val="00206ECE"/>
    <w:rsid w:val="002074F9"/>
    <w:rsid w:val="0020771F"/>
    <w:rsid w:val="002079F0"/>
    <w:rsid w:val="00207D73"/>
    <w:rsid w:val="00210368"/>
    <w:rsid w:val="002108FB"/>
    <w:rsid w:val="00213A5A"/>
    <w:rsid w:val="00214C5F"/>
    <w:rsid w:val="00214DF1"/>
    <w:rsid w:val="00217045"/>
    <w:rsid w:val="0021749A"/>
    <w:rsid w:val="00220202"/>
    <w:rsid w:val="002205D6"/>
    <w:rsid w:val="00220785"/>
    <w:rsid w:val="0022099D"/>
    <w:rsid w:val="00220DE3"/>
    <w:rsid w:val="0022183D"/>
    <w:rsid w:val="00224854"/>
    <w:rsid w:val="00231FA6"/>
    <w:rsid w:val="00232325"/>
    <w:rsid w:val="00232413"/>
    <w:rsid w:val="00232537"/>
    <w:rsid w:val="002349DD"/>
    <w:rsid w:val="00235233"/>
    <w:rsid w:val="00235A29"/>
    <w:rsid w:val="00236172"/>
    <w:rsid w:val="00240780"/>
    <w:rsid w:val="00240C79"/>
    <w:rsid w:val="002417A0"/>
    <w:rsid w:val="00242D9B"/>
    <w:rsid w:val="00245355"/>
    <w:rsid w:val="00246078"/>
    <w:rsid w:val="0024738F"/>
    <w:rsid w:val="00247FAC"/>
    <w:rsid w:val="002519C5"/>
    <w:rsid w:val="00255339"/>
    <w:rsid w:val="00255E88"/>
    <w:rsid w:val="002606F4"/>
    <w:rsid w:val="00260E41"/>
    <w:rsid w:val="00261701"/>
    <w:rsid w:val="002619C5"/>
    <w:rsid w:val="00261D55"/>
    <w:rsid w:val="00263A19"/>
    <w:rsid w:val="00263D97"/>
    <w:rsid w:val="00264EA8"/>
    <w:rsid w:val="00265DD2"/>
    <w:rsid w:val="00266E68"/>
    <w:rsid w:val="00267482"/>
    <w:rsid w:val="00271CA6"/>
    <w:rsid w:val="0027276A"/>
    <w:rsid w:val="002731DA"/>
    <w:rsid w:val="00273B9C"/>
    <w:rsid w:val="00274460"/>
    <w:rsid w:val="002767AA"/>
    <w:rsid w:val="00276980"/>
    <w:rsid w:val="00277206"/>
    <w:rsid w:val="00281D34"/>
    <w:rsid w:val="002823A4"/>
    <w:rsid w:val="00283A00"/>
    <w:rsid w:val="00286FC3"/>
    <w:rsid w:val="002906EB"/>
    <w:rsid w:val="00290898"/>
    <w:rsid w:val="002928F2"/>
    <w:rsid w:val="0029426D"/>
    <w:rsid w:val="00295B37"/>
    <w:rsid w:val="00297DDA"/>
    <w:rsid w:val="002A2223"/>
    <w:rsid w:val="002A32CF"/>
    <w:rsid w:val="002A383E"/>
    <w:rsid w:val="002A4FBF"/>
    <w:rsid w:val="002A6F34"/>
    <w:rsid w:val="002B230C"/>
    <w:rsid w:val="002B3D23"/>
    <w:rsid w:val="002B4FF3"/>
    <w:rsid w:val="002B61A4"/>
    <w:rsid w:val="002B623A"/>
    <w:rsid w:val="002B7B52"/>
    <w:rsid w:val="002B7E62"/>
    <w:rsid w:val="002C00C5"/>
    <w:rsid w:val="002C00D5"/>
    <w:rsid w:val="002C025F"/>
    <w:rsid w:val="002C0F7D"/>
    <w:rsid w:val="002C1296"/>
    <w:rsid w:val="002C3163"/>
    <w:rsid w:val="002C41DC"/>
    <w:rsid w:val="002C6B0C"/>
    <w:rsid w:val="002D0BC1"/>
    <w:rsid w:val="002D0EC6"/>
    <w:rsid w:val="002D2B11"/>
    <w:rsid w:val="002D554C"/>
    <w:rsid w:val="002D6AAC"/>
    <w:rsid w:val="002D7EF5"/>
    <w:rsid w:val="002E2891"/>
    <w:rsid w:val="002E39B0"/>
    <w:rsid w:val="002E3DFB"/>
    <w:rsid w:val="002E5792"/>
    <w:rsid w:val="002E6761"/>
    <w:rsid w:val="002F0E16"/>
    <w:rsid w:val="002F3F06"/>
    <w:rsid w:val="002F5D73"/>
    <w:rsid w:val="002F6421"/>
    <w:rsid w:val="002F6BA5"/>
    <w:rsid w:val="002F7436"/>
    <w:rsid w:val="0030152D"/>
    <w:rsid w:val="00301985"/>
    <w:rsid w:val="00302F2F"/>
    <w:rsid w:val="00303274"/>
    <w:rsid w:val="00311AA5"/>
    <w:rsid w:val="00311D91"/>
    <w:rsid w:val="00311E3F"/>
    <w:rsid w:val="003132B7"/>
    <w:rsid w:val="003134D3"/>
    <w:rsid w:val="00313821"/>
    <w:rsid w:val="00313F12"/>
    <w:rsid w:val="00315CC9"/>
    <w:rsid w:val="00315FEA"/>
    <w:rsid w:val="00316070"/>
    <w:rsid w:val="0031743E"/>
    <w:rsid w:val="0032072A"/>
    <w:rsid w:val="00322994"/>
    <w:rsid w:val="00322F1E"/>
    <w:rsid w:val="00323192"/>
    <w:rsid w:val="00324C2A"/>
    <w:rsid w:val="0032699B"/>
    <w:rsid w:val="00326CBB"/>
    <w:rsid w:val="00327404"/>
    <w:rsid w:val="00331D82"/>
    <w:rsid w:val="00333CB1"/>
    <w:rsid w:val="00334831"/>
    <w:rsid w:val="00335978"/>
    <w:rsid w:val="003371C0"/>
    <w:rsid w:val="003412FB"/>
    <w:rsid w:val="00342B35"/>
    <w:rsid w:val="003453C6"/>
    <w:rsid w:val="003458AC"/>
    <w:rsid w:val="00347B2C"/>
    <w:rsid w:val="00351582"/>
    <w:rsid w:val="003520C6"/>
    <w:rsid w:val="003521EE"/>
    <w:rsid w:val="003558E8"/>
    <w:rsid w:val="00360C4C"/>
    <w:rsid w:val="00362397"/>
    <w:rsid w:val="00363A73"/>
    <w:rsid w:val="00364FE7"/>
    <w:rsid w:val="00366A33"/>
    <w:rsid w:val="00366AED"/>
    <w:rsid w:val="00367CCB"/>
    <w:rsid w:val="00370853"/>
    <w:rsid w:val="00371A01"/>
    <w:rsid w:val="00372695"/>
    <w:rsid w:val="003733CE"/>
    <w:rsid w:val="00374866"/>
    <w:rsid w:val="00375BBF"/>
    <w:rsid w:val="00376E13"/>
    <w:rsid w:val="00376E33"/>
    <w:rsid w:val="0037775E"/>
    <w:rsid w:val="00382423"/>
    <w:rsid w:val="003824E4"/>
    <w:rsid w:val="00382C7D"/>
    <w:rsid w:val="00385495"/>
    <w:rsid w:val="00385E4C"/>
    <w:rsid w:val="00386364"/>
    <w:rsid w:val="0038667F"/>
    <w:rsid w:val="00391C94"/>
    <w:rsid w:val="00392351"/>
    <w:rsid w:val="00395479"/>
    <w:rsid w:val="00396FB8"/>
    <w:rsid w:val="003A0135"/>
    <w:rsid w:val="003A14B9"/>
    <w:rsid w:val="003A25C9"/>
    <w:rsid w:val="003A29FC"/>
    <w:rsid w:val="003A2A26"/>
    <w:rsid w:val="003A3F27"/>
    <w:rsid w:val="003A40AD"/>
    <w:rsid w:val="003A5E69"/>
    <w:rsid w:val="003B4810"/>
    <w:rsid w:val="003B56E4"/>
    <w:rsid w:val="003B5974"/>
    <w:rsid w:val="003B634B"/>
    <w:rsid w:val="003B63FE"/>
    <w:rsid w:val="003C0CD5"/>
    <w:rsid w:val="003C29BF"/>
    <w:rsid w:val="003C5917"/>
    <w:rsid w:val="003C7BA6"/>
    <w:rsid w:val="003C7DA9"/>
    <w:rsid w:val="003D5614"/>
    <w:rsid w:val="003D5E3D"/>
    <w:rsid w:val="003D687A"/>
    <w:rsid w:val="003E09A0"/>
    <w:rsid w:val="003E129D"/>
    <w:rsid w:val="003E12E4"/>
    <w:rsid w:val="003E4154"/>
    <w:rsid w:val="003E57BE"/>
    <w:rsid w:val="003E60CD"/>
    <w:rsid w:val="003E6206"/>
    <w:rsid w:val="003E6AAC"/>
    <w:rsid w:val="003E7041"/>
    <w:rsid w:val="003E7A74"/>
    <w:rsid w:val="003F0E65"/>
    <w:rsid w:val="003F0FB3"/>
    <w:rsid w:val="003F12D5"/>
    <w:rsid w:val="003F2DFC"/>
    <w:rsid w:val="003F3282"/>
    <w:rsid w:val="003F4B65"/>
    <w:rsid w:val="003F62E4"/>
    <w:rsid w:val="003F6657"/>
    <w:rsid w:val="003F6877"/>
    <w:rsid w:val="003F695E"/>
    <w:rsid w:val="00400077"/>
    <w:rsid w:val="00400E7D"/>
    <w:rsid w:val="004033FF"/>
    <w:rsid w:val="00403B75"/>
    <w:rsid w:val="00405ACB"/>
    <w:rsid w:val="00405DE0"/>
    <w:rsid w:val="004076CD"/>
    <w:rsid w:val="004101BA"/>
    <w:rsid w:val="00410CE3"/>
    <w:rsid w:val="004131A8"/>
    <w:rsid w:val="0041351A"/>
    <w:rsid w:val="00414417"/>
    <w:rsid w:val="00415063"/>
    <w:rsid w:val="004166C7"/>
    <w:rsid w:val="00420B26"/>
    <w:rsid w:val="00420D2C"/>
    <w:rsid w:val="00421AF8"/>
    <w:rsid w:val="00426C4C"/>
    <w:rsid w:val="00430501"/>
    <w:rsid w:val="00430C0C"/>
    <w:rsid w:val="0043262B"/>
    <w:rsid w:val="004330B2"/>
    <w:rsid w:val="00434227"/>
    <w:rsid w:val="00435097"/>
    <w:rsid w:val="00436D87"/>
    <w:rsid w:val="004372CA"/>
    <w:rsid w:val="00437678"/>
    <w:rsid w:val="00437832"/>
    <w:rsid w:val="00442625"/>
    <w:rsid w:val="004426A1"/>
    <w:rsid w:val="00443460"/>
    <w:rsid w:val="00446ABA"/>
    <w:rsid w:val="00450DF0"/>
    <w:rsid w:val="00451ABE"/>
    <w:rsid w:val="00452329"/>
    <w:rsid w:val="00453BB6"/>
    <w:rsid w:val="00453BC0"/>
    <w:rsid w:val="00455F0D"/>
    <w:rsid w:val="00456036"/>
    <w:rsid w:val="004560B4"/>
    <w:rsid w:val="0046085E"/>
    <w:rsid w:val="00462ABA"/>
    <w:rsid w:val="004632CF"/>
    <w:rsid w:val="004633FC"/>
    <w:rsid w:val="00464579"/>
    <w:rsid w:val="004658AD"/>
    <w:rsid w:val="0046607A"/>
    <w:rsid w:val="004717B0"/>
    <w:rsid w:val="00471C75"/>
    <w:rsid w:val="00472B0B"/>
    <w:rsid w:val="0047467B"/>
    <w:rsid w:val="00474EA6"/>
    <w:rsid w:val="00475EED"/>
    <w:rsid w:val="004806AB"/>
    <w:rsid w:val="004857BE"/>
    <w:rsid w:val="00485D22"/>
    <w:rsid w:val="004860E4"/>
    <w:rsid w:val="004863A5"/>
    <w:rsid w:val="0048690A"/>
    <w:rsid w:val="00490D12"/>
    <w:rsid w:val="0049156D"/>
    <w:rsid w:val="00495D4F"/>
    <w:rsid w:val="00496216"/>
    <w:rsid w:val="004969FA"/>
    <w:rsid w:val="00497D17"/>
    <w:rsid w:val="004A3242"/>
    <w:rsid w:val="004A3D5A"/>
    <w:rsid w:val="004A3F52"/>
    <w:rsid w:val="004A5D3A"/>
    <w:rsid w:val="004B3F28"/>
    <w:rsid w:val="004B4715"/>
    <w:rsid w:val="004B5A91"/>
    <w:rsid w:val="004C0323"/>
    <w:rsid w:val="004C0ABF"/>
    <w:rsid w:val="004C0B70"/>
    <w:rsid w:val="004C0B93"/>
    <w:rsid w:val="004C13C1"/>
    <w:rsid w:val="004C177D"/>
    <w:rsid w:val="004C37CE"/>
    <w:rsid w:val="004C54C3"/>
    <w:rsid w:val="004C6BCF"/>
    <w:rsid w:val="004D0A1B"/>
    <w:rsid w:val="004D2A05"/>
    <w:rsid w:val="004D3B64"/>
    <w:rsid w:val="004D5354"/>
    <w:rsid w:val="004D7A2C"/>
    <w:rsid w:val="004E0B70"/>
    <w:rsid w:val="004E1854"/>
    <w:rsid w:val="004E20A7"/>
    <w:rsid w:val="004E3AA1"/>
    <w:rsid w:val="004E42B7"/>
    <w:rsid w:val="004F07A8"/>
    <w:rsid w:val="004F0977"/>
    <w:rsid w:val="004F0E17"/>
    <w:rsid w:val="004F1998"/>
    <w:rsid w:val="004F1E5D"/>
    <w:rsid w:val="004F3F8E"/>
    <w:rsid w:val="004F4F19"/>
    <w:rsid w:val="004F6BF6"/>
    <w:rsid w:val="004F7EA8"/>
    <w:rsid w:val="00501A8A"/>
    <w:rsid w:val="0050361A"/>
    <w:rsid w:val="00503BA8"/>
    <w:rsid w:val="0050581A"/>
    <w:rsid w:val="00506332"/>
    <w:rsid w:val="00506866"/>
    <w:rsid w:val="005108E2"/>
    <w:rsid w:val="00511AF0"/>
    <w:rsid w:val="00511CA0"/>
    <w:rsid w:val="00512FF4"/>
    <w:rsid w:val="005157C5"/>
    <w:rsid w:val="00515C5C"/>
    <w:rsid w:val="00516A1B"/>
    <w:rsid w:val="00522C4A"/>
    <w:rsid w:val="0052474E"/>
    <w:rsid w:val="00524D22"/>
    <w:rsid w:val="00524F37"/>
    <w:rsid w:val="005255A8"/>
    <w:rsid w:val="00526E45"/>
    <w:rsid w:val="005276BD"/>
    <w:rsid w:val="0053235E"/>
    <w:rsid w:val="00532B33"/>
    <w:rsid w:val="005335E0"/>
    <w:rsid w:val="005339B9"/>
    <w:rsid w:val="005350B4"/>
    <w:rsid w:val="005351F6"/>
    <w:rsid w:val="00535950"/>
    <w:rsid w:val="00537026"/>
    <w:rsid w:val="005373D6"/>
    <w:rsid w:val="00541800"/>
    <w:rsid w:val="00541AA3"/>
    <w:rsid w:val="00546060"/>
    <w:rsid w:val="00551384"/>
    <w:rsid w:val="0055197F"/>
    <w:rsid w:val="00552749"/>
    <w:rsid w:val="00552860"/>
    <w:rsid w:val="005542AE"/>
    <w:rsid w:val="0055469E"/>
    <w:rsid w:val="00556092"/>
    <w:rsid w:val="005570C9"/>
    <w:rsid w:val="0056032B"/>
    <w:rsid w:val="005608E2"/>
    <w:rsid w:val="00560BEE"/>
    <w:rsid w:val="005631FD"/>
    <w:rsid w:val="0056464D"/>
    <w:rsid w:val="005668D7"/>
    <w:rsid w:val="005761A2"/>
    <w:rsid w:val="00576F6F"/>
    <w:rsid w:val="00580B86"/>
    <w:rsid w:val="005818B2"/>
    <w:rsid w:val="005838C7"/>
    <w:rsid w:val="00584711"/>
    <w:rsid w:val="00585CD5"/>
    <w:rsid w:val="00590188"/>
    <w:rsid w:val="00590674"/>
    <w:rsid w:val="0059096A"/>
    <w:rsid w:val="005930DA"/>
    <w:rsid w:val="00593387"/>
    <w:rsid w:val="00594244"/>
    <w:rsid w:val="00594C77"/>
    <w:rsid w:val="00595ABF"/>
    <w:rsid w:val="00597828"/>
    <w:rsid w:val="005A12C8"/>
    <w:rsid w:val="005A3650"/>
    <w:rsid w:val="005A37D9"/>
    <w:rsid w:val="005A4E3E"/>
    <w:rsid w:val="005A5F0E"/>
    <w:rsid w:val="005A6CD5"/>
    <w:rsid w:val="005A6F0F"/>
    <w:rsid w:val="005A723B"/>
    <w:rsid w:val="005A7F90"/>
    <w:rsid w:val="005B1F43"/>
    <w:rsid w:val="005B23F6"/>
    <w:rsid w:val="005B3458"/>
    <w:rsid w:val="005B37B6"/>
    <w:rsid w:val="005B4E49"/>
    <w:rsid w:val="005B6C57"/>
    <w:rsid w:val="005B7E38"/>
    <w:rsid w:val="005C03E3"/>
    <w:rsid w:val="005C11B9"/>
    <w:rsid w:val="005C1280"/>
    <w:rsid w:val="005C1644"/>
    <w:rsid w:val="005C4567"/>
    <w:rsid w:val="005C5286"/>
    <w:rsid w:val="005C630B"/>
    <w:rsid w:val="005C768E"/>
    <w:rsid w:val="005C76E8"/>
    <w:rsid w:val="005C7D2E"/>
    <w:rsid w:val="005D0BCC"/>
    <w:rsid w:val="005D0D20"/>
    <w:rsid w:val="005D2086"/>
    <w:rsid w:val="005D2A81"/>
    <w:rsid w:val="005D59FF"/>
    <w:rsid w:val="005E110A"/>
    <w:rsid w:val="005E1BF7"/>
    <w:rsid w:val="005E2D52"/>
    <w:rsid w:val="005E322B"/>
    <w:rsid w:val="005E4851"/>
    <w:rsid w:val="005E780D"/>
    <w:rsid w:val="005F6336"/>
    <w:rsid w:val="005F705F"/>
    <w:rsid w:val="00600353"/>
    <w:rsid w:val="00606A2B"/>
    <w:rsid w:val="00607DA5"/>
    <w:rsid w:val="0061103F"/>
    <w:rsid w:val="00611541"/>
    <w:rsid w:val="006122C2"/>
    <w:rsid w:val="00612535"/>
    <w:rsid w:val="00614195"/>
    <w:rsid w:val="00614822"/>
    <w:rsid w:val="006159D1"/>
    <w:rsid w:val="006202D7"/>
    <w:rsid w:val="00622833"/>
    <w:rsid w:val="00623C37"/>
    <w:rsid w:val="0062422E"/>
    <w:rsid w:val="00624A09"/>
    <w:rsid w:val="00624CB9"/>
    <w:rsid w:val="00625B8A"/>
    <w:rsid w:val="00627523"/>
    <w:rsid w:val="00635505"/>
    <w:rsid w:val="00637685"/>
    <w:rsid w:val="00637F02"/>
    <w:rsid w:val="00641BEE"/>
    <w:rsid w:val="00641CAD"/>
    <w:rsid w:val="00642805"/>
    <w:rsid w:val="00644391"/>
    <w:rsid w:val="006460DD"/>
    <w:rsid w:val="00646DB9"/>
    <w:rsid w:val="00647950"/>
    <w:rsid w:val="0065076D"/>
    <w:rsid w:val="00650867"/>
    <w:rsid w:val="006512BF"/>
    <w:rsid w:val="00651F20"/>
    <w:rsid w:val="00652F2A"/>
    <w:rsid w:val="00653381"/>
    <w:rsid w:val="00654C5D"/>
    <w:rsid w:val="006550FA"/>
    <w:rsid w:val="00655321"/>
    <w:rsid w:val="0065607B"/>
    <w:rsid w:val="006626AF"/>
    <w:rsid w:val="0066475C"/>
    <w:rsid w:val="006655D6"/>
    <w:rsid w:val="00665D04"/>
    <w:rsid w:val="006704F3"/>
    <w:rsid w:val="00671AFC"/>
    <w:rsid w:val="00673792"/>
    <w:rsid w:val="0067389B"/>
    <w:rsid w:val="00675E50"/>
    <w:rsid w:val="006769E1"/>
    <w:rsid w:val="00677556"/>
    <w:rsid w:val="006821A5"/>
    <w:rsid w:val="00683C98"/>
    <w:rsid w:val="00683F5C"/>
    <w:rsid w:val="0068542C"/>
    <w:rsid w:val="00691529"/>
    <w:rsid w:val="00694127"/>
    <w:rsid w:val="00695AD4"/>
    <w:rsid w:val="00695B71"/>
    <w:rsid w:val="00695E80"/>
    <w:rsid w:val="006967C0"/>
    <w:rsid w:val="00696D51"/>
    <w:rsid w:val="00697327"/>
    <w:rsid w:val="00697577"/>
    <w:rsid w:val="006979D4"/>
    <w:rsid w:val="006A4D72"/>
    <w:rsid w:val="006A4D8D"/>
    <w:rsid w:val="006A6210"/>
    <w:rsid w:val="006A7DAE"/>
    <w:rsid w:val="006B0375"/>
    <w:rsid w:val="006B0CF6"/>
    <w:rsid w:val="006B11F4"/>
    <w:rsid w:val="006B5148"/>
    <w:rsid w:val="006B5FD7"/>
    <w:rsid w:val="006B603B"/>
    <w:rsid w:val="006B6D8A"/>
    <w:rsid w:val="006B7222"/>
    <w:rsid w:val="006B7C3F"/>
    <w:rsid w:val="006C0590"/>
    <w:rsid w:val="006C1062"/>
    <w:rsid w:val="006C1241"/>
    <w:rsid w:val="006C1AD2"/>
    <w:rsid w:val="006C2E85"/>
    <w:rsid w:val="006C3F9A"/>
    <w:rsid w:val="006C624B"/>
    <w:rsid w:val="006C6565"/>
    <w:rsid w:val="006D1371"/>
    <w:rsid w:val="006D34D3"/>
    <w:rsid w:val="006D4982"/>
    <w:rsid w:val="006D662A"/>
    <w:rsid w:val="006E0B33"/>
    <w:rsid w:val="006E2007"/>
    <w:rsid w:val="006E257C"/>
    <w:rsid w:val="006E2972"/>
    <w:rsid w:val="006E3ECD"/>
    <w:rsid w:val="006E6CCD"/>
    <w:rsid w:val="006E71BC"/>
    <w:rsid w:val="006E75DC"/>
    <w:rsid w:val="006F1464"/>
    <w:rsid w:val="006F326C"/>
    <w:rsid w:val="006F3A30"/>
    <w:rsid w:val="006F44A8"/>
    <w:rsid w:val="006F45C9"/>
    <w:rsid w:val="006F5FB6"/>
    <w:rsid w:val="006F66A0"/>
    <w:rsid w:val="006F69A0"/>
    <w:rsid w:val="00704E5D"/>
    <w:rsid w:val="007053E4"/>
    <w:rsid w:val="00707262"/>
    <w:rsid w:val="00710B64"/>
    <w:rsid w:val="007112B1"/>
    <w:rsid w:val="00711B28"/>
    <w:rsid w:val="007127BE"/>
    <w:rsid w:val="00712D33"/>
    <w:rsid w:val="00713C78"/>
    <w:rsid w:val="00714537"/>
    <w:rsid w:val="00714B4A"/>
    <w:rsid w:val="00715491"/>
    <w:rsid w:val="00717C24"/>
    <w:rsid w:val="00720758"/>
    <w:rsid w:val="007218C8"/>
    <w:rsid w:val="00722733"/>
    <w:rsid w:val="0072418A"/>
    <w:rsid w:val="00724715"/>
    <w:rsid w:val="00725163"/>
    <w:rsid w:val="007256A0"/>
    <w:rsid w:val="00725FDB"/>
    <w:rsid w:val="00727485"/>
    <w:rsid w:val="00731439"/>
    <w:rsid w:val="00733EE6"/>
    <w:rsid w:val="00734998"/>
    <w:rsid w:val="0073511B"/>
    <w:rsid w:val="00735222"/>
    <w:rsid w:val="00736924"/>
    <w:rsid w:val="00736DDA"/>
    <w:rsid w:val="00740C97"/>
    <w:rsid w:val="007417B8"/>
    <w:rsid w:val="00741E0D"/>
    <w:rsid w:val="00743101"/>
    <w:rsid w:val="00745106"/>
    <w:rsid w:val="0074570F"/>
    <w:rsid w:val="00745E84"/>
    <w:rsid w:val="00745FDA"/>
    <w:rsid w:val="00746E6D"/>
    <w:rsid w:val="00750176"/>
    <w:rsid w:val="00752A79"/>
    <w:rsid w:val="007556AF"/>
    <w:rsid w:val="0075775A"/>
    <w:rsid w:val="00757B0D"/>
    <w:rsid w:val="007601E2"/>
    <w:rsid w:val="00761273"/>
    <w:rsid w:val="00761D72"/>
    <w:rsid w:val="007621FF"/>
    <w:rsid w:val="00764265"/>
    <w:rsid w:val="007704B1"/>
    <w:rsid w:val="00770DAF"/>
    <w:rsid w:val="00771EF6"/>
    <w:rsid w:val="00772987"/>
    <w:rsid w:val="00775781"/>
    <w:rsid w:val="007777AB"/>
    <w:rsid w:val="00780517"/>
    <w:rsid w:val="00780C7B"/>
    <w:rsid w:val="00780D4A"/>
    <w:rsid w:val="00781443"/>
    <w:rsid w:val="00784053"/>
    <w:rsid w:val="00784E2F"/>
    <w:rsid w:val="007852E8"/>
    <w:rsid w:val="00785382"/>
    <w:rsid w:val="0078646B"/>
    <w:rsid w:val="00793CF2"/>
    <w:rsid w:val="0079402D"/>
    <w:rsid w:val="0079487E"/>
    <w:rsid w:val="00794E49"/>
    <w:rsid w:val="00795824"/>
    <w:rsid w:val="00796152"/>
    <w:rsid w:val="00797626"/>
    <w:rsid w:val="00797794"/>
    <w:rsid w:val="00797ECD"/>
    <w:rsid w:val="007A13B3"/>
    <w:rsid w:val="007A38BE"/>
    <w:rsid w:val="007A4526"/>
    <w:rsid w:val="007A6D0B"/>
    <w:rsid w:val="007A6E8E"/>
    <w:rsid w:val="007A7C47"/>
    <w:rsid w:val="007A7E39"/>
    <w:rsid w:val="007B35D9"/>
    <w:rsid w:val="007B39C0"/>
    <w:rsid w:val="007B6682"/>
    <w:rsid w:val="007B6862"/>
    <w:rsid w:val="007B6EED"/>
    <w:rsid w:val="007B7104"/>
    <w:rsid w:val="007C03F9"/>
    <w:rsid w:val="007C04DD"/>
    <w:rsid w:val="007C0A92"/>
    <w:rsid w:val="007C0BE5"/>
    <w:rsid w:val="007C3240"/>
    <w:rsid w:val="007C331B"/>
    <w:rsid w:val="007C4008"/>
    <w:rsid w:val="007C4301"/>
    <w:rsid w:val="007C55D1"/>
    <w:rsid w:val="007C5972"/>
    <w:rsid w:val="007C5BA6"/>
    <w:rsid w:val="007C7C9A"/>
    <w:rsid w:val="007D164B"/>
    <w:rsid w:val="007D28C3"/>
    <w:rsid w:val="007D3318"/>
    <w:rsid w:val="007D4C68"/>
    <w:rsid w:val="007D6FEC"/>
    <w:rsid w:val="007D7313"/>
    <w:rsid w:val="007E3313"/>
    <w:rsid w:val="007E3BBD"/>
    <w:rsid w:val="007E44E6"/>
    <w:rsid w:val="007E5040"/>
    <w:rsid w:val="007E5CFA"/>
    <w:rsid w:val="007E5D5D"/>
    <w:rsid w:val="007E69FD"/>
    <w:rsid w:val="007E6A0F"/>
    <w:rsid w:val="007F0CBC"/>
    <w:rsid w:val="007F0E30"/>
    <w:rsid w:val="007F23CE"/>
    <w:rsid w:val="007F2ACB"/>
    <w:rsid w:val="007F30AD"/>
    <w:rsid w:val="008013D5"/>
    <w:rsid w:val="008026FD"/>
    <w:rsid w:val="008027B7"/>
    <w:rsid w:val="00803A17"/>
    <w:rsid w:val="008047E9"/>
    <w:rsid w:val="00804AFE"/>
    <w:rsid w:val="008061D5"/>
    <w:rsid w:val="00807352"/>
    <w:rsid w:val="0080778A"/>
    <w:rsid w:val="008104B6"/>
    <w:rsid w:val="00810FA0"/>
    <w:rsid w:val="0081151A"/>
    <w:rsid w:val="00812ACF"/>
    <w:rsid w:val="00812CCC"/>
    <w:rsid w:val="008138A8"/>
    <w:rsid w:val="00814730"/>
    <w:rsid w:val="008155D9"/>
    <w:rsid w:val="00815A63"/>
    <w:rsid w:val="00816CBB"/>
    <w:rsid w:val="00820BED"/>
    <w:rsid w:val="00824145"/>
    <w:rsid w:val="00825A94"/>
    <w:rsid w:val="00825CFA"/>
    <w:rsid w:val="00830298"/>
    <w:rsid w:val="008306CE"/>
    <w:rsid w:val="0083249D"/>
    <w:rsid w:val="00834B8A"/>
    <w:rsid w:val="00835D11"/>
    <w:rsid w:val="0083665D"/>
    <w:rsid w:val="00836C98"/>
    <w:rsid w:val="0083759E"/>
    <w:rsid w:val="00837B4A"/>
    <w:rsid w:val="00837B5C"/>
    <w:rsid w:val="00837C13"/>
    <w:rsid w:val="00837D08"/>
    <w:rsid w:val="008408BF"/>
    <w:rsid w:val="00842732"/>
    <w:rsid w:val="008434CE"/>
    <w:rsid w:val="0084471D"/>
    <w:rsid w:val="0084558A"/>
    <w:rsid w:val="00845ABF"/>
    <w:rsid w:val="00846114"/>
    <w:rsid w:val="0085084D"/>
    <w:rsid w:val="00853981"/>
    <w:rsid w:val="00854554"/>
    <w:rsid w:val="008561AC"/>
    <w:rsid w:val="00856AC9"/>
    <w:rsid w:val="00857048"/>
    <w:rsid w:val="00857CFB"/>
    <w:rsid w:val="0086019E"/>
    <w:rsid w:val="00860630"/>
    <w:rsid w:val="00861996"/>
    <w:rsid w:val="00862B60"/>
    <w:rsid w:val="00864255"/>
    <w:rsid w:val="0087034C"/>
    <w:rsid w:val="00873BE7"/>
    <w:rsid w:val="00875520"/>
    <w:rsid w:val="008759E3"/>
    <w:rsid w:val="00876D2A"/>
    <w:rsid w:val="00876D35"/>
    <w:rsid w:val="00877AD6"/>
    <w:rsid w:val="00882CD9"/>
    <w:rsid w:val="008834C8"/>
    <w:rsid w:val="008835BC"/>
    <w:rsid w:val="008835FB"/>
    <w:rsid w:val="0088371D"/>
    <w:rsid w:val="00885793"/>
    <w:rsid w:val="00885D93"/>
    <w:rsid w:val="008874CB"/>
    <w:rsid w:val="00890734"/>
    <w:rsid w:val="00890791"/>
    <w:rsid w:val="00890F44"/>
    <w:rsid w:val="008917A3"/>
    <w:rsid w:val="00891F04"/>
    <w:rsid w:val="00893247"/>
    <w:rsid w:val="00894059"/>
    <w:rsid w:val="00894787"/>
    <w:rsid w:val="00896E6F"/>
    <w:rsid w:val="00897874"/>
    <w:rsid w:val="008A08DF"/>
    <w:rsid w:val="008A0C24"/>
    <w:rsid w:val="008A2620"/>
    <w:rsid w:val="008A355A"/>
    <w:rsid w:val="008A3C15"/>
    <w:rsid w:val="008A6392"/>
    <w:rsid w:val="008B0972"/>
    <w:rsid w:val="008B0E2C"/>
    <w:rsid w:val="008B1D1A"/>
    <w:rsid w:val="008B2117"/>
    <w:rsid w:val="008B4CAC"/>
    <w:rsid w:val="008B4D25"/>
    <w:rsid w:val="008B6288"/>
    <w:rsid w:val="008B6A64"/>
    <w:rsid w:val="008B73BC"/>
    <w:rsid w:val="008B76EB"/>
    <w:rsid w:val="008C1B41"/>
    <w:rsid w:val="008C2BCE"/>
    <w:rsid w:val="008C3B2A"/>
    <w:rsid w:val="008C695F"/>
    <w:rsid w:val="008C7F33"/>
    <w:rsid w:val="008D204C"/>
    <w:rsid w:val="008D2C66"/>
    <w:rsid w:val="008D35EE"/>
    <w:rsid w:val="008D65F1"/>
    <w:rsid w:val="008D673C"/>
    <w:rsid w:val="008D74BD"/>
    <w:rsid w:val="008E2FAB"/>
    <w:rsid w:val="008E4228"/>
    <w:rsid w:val="008E5D83"/>
    <w:rsid w:val="008E5F2E"/>
    <w:rsid w:val="008E6012"/>
    <w:rsid w:val="008F0287"/>
    <w:rsid w:val="008F1B32"/>
    <w:rsid w:val="008F263C"/>
    <w:rsid w:val="008F393C"/>
    <w:rsid w:val="008F3E38"/>
    <w:rsid w:val="008F76F1"/>
    <w:rsid w:val="00900334"/>
    <w:rsid w:val="00902611"/>
    <w:rsid w:val="00910D8C"/>
    <w:rsid w:val="00912D5E"/>
    <w:rsid w:val="00913FFA"/>
    <w:rsid w:val="00914CA7"/>
    <w:rsid w:val="00914F59"/>
    <w:rsid w:val="00916145"/>
    <w:rsid w:val="00916811"/>
    <w:rsid w:val="0091697D"/>
    <w:rsid w:val="0091715F"/>
    <w:rsid w:val="009176D2"/>
    <w:rsid w:val="009176EC"/>
    <w:rsid w:val="00920A97"/>
    <w:rsid w:val="00923F89"/>
    <w:rsid w:val="00925E90"/>
    <w:rsid w:val="00926E5F"/>
    <w:rsid w:val="00927827"/>
    <w:rsid w:val="00927A14"/>
    <w:rsid w:val="009318EE"/>
    <w:rsid w:val="00931A87"/>
    <w:rsid w:val="009369B3"/>
    <w:rsid w:val="00940CE1"/>
    <w:rsid w:val="00940E53"/>
    <w:rsid w:val="0094155F"/>
    <w:rsid w:val="00947E27"/>
    <w:rsid w:val="00950DA7"/>
    <w:rsid w:val="00951887"/>
    <w:rsid w:val="00951CF4"/>
    <w:rsid w:val="00952BFC"/>
    <w:rsid w:val="009530ED"/>
    <w:rsid w:val="0095436F"/>
    <w:rsid w:val="0095441E"/>
    <w:rsid w:val="00954E66"/>
    <w:rsid w:val="009551B5"/>
    <w:rsid w:val="009555E6"/>
    <w:rsid w:val="00956C0E"/>
    <w:rsid w:val="009574DC"/>
    <w:rsid w:val="009618FF"/>
    <w:rsid w:val="0096605B"/>
    <w:rsid w:val="00972602"/>
    <w:rsid w:val="00972926"/>
    <w:rsid w:val="00973CD9"/>
    <w:rsid w:val="0097507D"/>
    <w:rsid w:val="00975EC6"/>
    <w:rsid w:val="0098208B"/>
    <w:rsid w:val="0098269A"/>
    <w:rsid w:val="00982ABB"/>
    <w:rsid w:val="00982B8B"/>
    <w:rsid w:val="009853D0"/>
    <w:rsid w:val="00985D63"/>
    <w:rsid w:val="00985D99"/>
    <w:rsid w:val="00985EEE"/>
    <w:rsid w:val="00987933"/>
    <w:rsid w:val="009924A0"/>
    <w:rsid w:val="00992731"/>
    <w:rsid w:val="00992DEF"/>
    <w:rsid w:val="00995B73"/>
    <w:rsid w:val="009967AB"/>
    <w:rsid w:val="009A3B07"/>
    <w:rsid w:val="009A556D"/>
    <w:rsid w:val="009A5FE6"/>
    <w:rsid w:val="009A66F7"/>
    <w:rsid w:val="009A7634"/>
    <w:rsid w:val="009A775D"/>
    <w:rsid w:val="009A7E15"/>
    <w:rsid w:val="009B0377"/>
    <w:rsid w:val="009B1CF8"/>
    <w:rsid w:val="009B3A63"/>
    <w:rsid w:val="009B3D60"/>
    <w:rsid w:val="009B3FE3"/>
    <w:rsid w:val="009B4C2C"/>
    <w:rsid w:val="009B5B31"/>
    <w:rsid w:val="009B60C6"/>
    <w:rsid w:val="009B71F3"/>
    <w:rsid w:val="009B752C"/>
    <w:rsid w:val="009C04F1"/>
    <w:rsid w:val="009C1E29"/>
    <w:rsid w:val="009C2983"/>
    <w:rsid w:val="009C3BE4"/>
    <w:rsid w:val="009C3F96"/>
    <w:rsid w:val="009C447C"/>
    <w:rsid w:val="009C5133"/>
    <w:rsid w:val="009D43B0"/>
    <w:rsid w:val="009D5961"/>
    <w:rsid w:val="009D5DB3"/>
    <w:rsid w:val="009D6083"/>
    <w:rsid w:val="009E2E4C"/>
    <w:rsid w:val="009E4F35"/>
    <w:rsid w:val="009E5229"/>
    <w:rsid w:val="009E5EE7"/>
    <w:rsid w:val="009E7E2E"/>
    <w:rsid w:val="009F10F5"/>
    <w:rsid w:val="009F2CED"/>
    <w:rsid w:val="009F3503"/>
    <w:rsid w:val="009F5B4E"/>
    <w:rsid w:val="009F765F"/>
    <w:rsid w:val="00A00CD4"/>
    <w:rsid w:val="00A01C79"/>
    <w:rsid w:val="00A0434E"/>
    <w:rsid w:val="00A06952"/>
    <w:rsid w:val="00A073FE"/>
    <w:rsid w:val="00A10B48"/>
    <w:rsid w:val="00A10CBC"/>
    <w:rsid w:val="00A11550"/>
    <w:rsid w:val="00A125A5"/>
    <w:rsid w:val="00A13029"/>
    <w:rsid w:val="00A13511"/>
    <w:rsid w:val="00A1557D"/>
    <w:rsid w:val="00A16189"/>
    <w:rsid w:val="00A2036A"/>
    <w:rsid w:val="00A208DD"/>
    <w:rsid w:val="00A20B11"/>
    <w:rsid w:val="00A21ED9"/>
    <w:rsid w:val="00A230A9"/>
    <w:rsid w:val="00A23963"/>
    <w:rsid w:val="00A2464A"/>
    <w:rsid w:val="00A24768"/>
    <w:rsid w:val="00A25460"/>
    <w:rsid w:val="00A26B8F"/>
    <w:rsid w:val="00A2795A"/>
    <w:rsid w:val="00A30207"/>
    <w:rsid w:val="00A30404"/>
    <w:rsid w:val="00A34130"/>
    <w:rsid w:val="00A3617E"/>
    <w:rsid w:val="00A41D6A"/>
    <w:rsid w:val="00A43034"/>
    <w:rsid w:val="00A432DB"/>
    <w:rsid w:val="00A43F35"/>
    <w:rsid w:val="00A44B5A"/>
    <w:rsid w:val="00A450C9"/>
    <w:rsid w:val="00A457E9"/>
    <w:rsid w:val="00A45B8B"/>
    <w:rsid w:val="00A4623C"/>
    <w:rsid w:val="00A517A7"/>
    <w:rsid w:val="00A519B5"/>
    <w:rsid w:val="00A51C67"/>
    <w:rsid w:val="00A569EF"/>
    <w:rsid w:val="00A56F0A"/>
    <w:rsid w:val="00A5759C"/>
    <w:rsid w:val="00A62BE0"/>
    <w:rsid w:val="00A62F38"/>
    <w:rsid w:val="00A6408D"/>
    <w:rsid w:val="00A64C91"/>
    <w:rsid w:val="00A66D8A"/>
    <w:rsid w:val="00A74097"/>
    <w:rsid w:val="00A74766"/>
    <w:rsid w:val="00A766A5"/>
    <w:rsid w:val="00A76C8D"/>
    <w:rsid w:val="00A76F5C"/>
    <w:rsid w:val="00A77CA6"/>
    <w:rsid w:val="00A77FB2"/>
    <w:rsid w:val="00A81628"/>
    <w:rsid w:val="00A818E9"/>
    <w:rsid w:val="00A8286C"/>
    <w:rsid w:val="00A82E21"/>
    <w:rsid w:val="00A8667E"/>
    <w:rsid w:val="00A91557"/>
    <w:rsid w:val="00A92543"/>
    <w:rsid w:val="00A92901"/>
    <w:rsid w:val="00A9496C"/>
    <w:rsid w:val="00A9509A"/>
    <w:rsid w:val="00A95FB3"/>
    <w:rsid w:val="00AA235F"/>
    <w:rsid w:val="00AA2432"/>
    <w:rsid w:val="00AA2C64"/>
    <w:rsid w:val="00AA2FF6"/>
    <w:rsid w:val="00AA3656"/>
    <w:rsid w:val="00AA4061"/>
    <w:rsid w:val="00AA692D"/>
    <w:rsid w:val="00AA7C5F"/>
    <w:rsid w:val="00AA7CCE"/>
    <w:rsid w:val="00AB0963"/>
    <w:rsid w:val="00AB1145"/>
    <w:rsid w:val="00AB2F70"/>
    <w:rsid w:val="00AB35C9"/>
    <w:rsid w:val="00AB56DC"/>
    <w:rsid w:val="00AB5D3F"/>
    <w:rsid w:val="00AB651A"/>
    <w:rsid w:val="00AB6872"/>
    <w:rsid w:val="00AB7DF0"/>
    <w:rsid w:val="00AC1B84"/>
    <w:rsid w:val="00AC2589"/>
    <w:rsid w:val="00AC30C7"/>
    <w:rsid w:val="00AC376C"/>
    <w:rsid w:val="00AC4305"/>
    <w:rsid w:val="00AC4D07"/>
    <w:rsid w:val="00AC6A46"/>
    <w:rsid w:val="00AC6B02"/>
    <w:rsid w:val="00AC6CCA"/>
    <w:rsid w:val="00AC761F"/>
    <w:rsid w:val="00AD16AA"/>
    <w:rsid w:val="00AD3185"/>
    <w:rsid w:val="00AD3632"/>
    <w:rsid w:val="00AD4388"/>
    <w:rsid w:val="00AD4A6F"/>
    <w:rsid w:val="00AD508E"/>
    <w:rsid w:val="00AD6375"/>
    <w:rsid w:val="00AD69A9"/>
    <w:rsid w:val="00AD7D35"/>
    <w:rsid w:val="00AD7FC7"/>
    <w:rsid w:val="00AE06C4"/>
    <w:rsid w:val="00AE0B18"/>
    <w:rsid w:val="00AE0CDD"/>
    <w:rsid w:val="00AE1C72"/>
    <w:rsid w:val="00AE2369"/>
    <w:rsid w:val="00AE4400"/>
    <w:rsid w:val="00AE45B2"/>
    <w:rsid w:val="00AE6EA6"/>
    <w:rsid w:val="00AF0B17"/>
    <w:rsid w:val="00AF0EBD"/>
    <w:rsid w:val="00AF1D98"/>
    <w:rsid w:val="00AF1DFC"/>
    <w:rsid w:val="00AF211D"/>
    <w:rsid w:val="00AF3862"/>
    <w:rsid w:val="00AF3A78"/>
    <w:rsid w:val="00AF49BC"/>
    <w:rsid w:val="00B003F2"/>
    <w:rsid w:val="00B04AC6"/>
    <w:rsid w:val="00B05CBF"/>
    <w:rsid w:val="00B07643"/>
    <w:rsid w:val="00B07CDF"/>
    <w:rsid w:val="00B10296"/>
    <w:rsid w:val="00B107C8"/>
    <w:rsid w:val="00B110B3"/>
    <w:rsid w:val="00B11295"/>
    <w:rsid w:val="00B11DF1"/>
    <w:rsid w:val="00B1319E"/>
    <w:rsid w:val="00B154EC"/>
    <w:rsid w:val="00B1560C"/>
    <w:rsid w:val="00B16510"/>
    <w:rsid w:val="00B168C3"/>
    <w:rsid w:val="00B16EE7"/>
    <w:rsid w:val="00B17EEB"/>
    <w:rsid w:val="00B21A9E"/>
    <w:rsid w:val="00B231B9"/>
    <w:rsid w:val="00B24634"/>
    <w:rsid w:val="00B25F50"/>
    <w:rsid w:val="00B26E9B"/>
    <w:rsid w:val="00B27352"/>
    <w:rsid w:val="00B27653"/>
    <w:rsid w:val="00B27872"/>
    <w:rsid w:val="00B30A78"/>
    <w:rsid w:val="00B30DFA"/>
    <w:rsid w:val="00B31BE3"/>
    <w:rsid w:val="00B31D2A"/>
    <w:rsid w:val="00B320FA"/>
    <w:rsid w:val="00B33870"/>
    <w:rsid w:val="00B3408F"/>
    <w:rsid w:val="00B34DFF"/>
    <w:rsid w:val="00B36860"/>
    <w:rsid w:val="00B37A83"/>
    <w:rsid w:val="00B37AAF"/>
    <w:rsid w:val="00B37F2A"/>
    <w:rsid w:val="00B4090E"/>
    <w:rsid w:val="00B419B8"/>
    <w:rsid w:val="00B42E95"/>
    <w:rsid w:val="00B42F95"/>
    <w:rsid w:val="00B43010"/>
    <w:rsid w:val="00B4363F"/>
    <w:rsid w:val="00B44C5D"/>
    <w:rsid w:val="00B4607A"/>
    <w:rsid w:val="00B477D2"/>
    <w:rsid w:val="00B50A27"/>
    <w:rsid w:val="00B51846"/>
    <w:rsid w:val="00B57C84"/>
    <w:rsid w:val="00B6084D"/>
    <w:rsid w:val="00B6388A"/>
    <w:rsid w:val="00B63F70"/>
    <w:rsid w:val="00B65094"/>
    <w:rsid w:val="00B652CF"/>
    <w:rsid w:val="00B6583A"/>
    <w:rsid w:val="00B66963"/>
    <w:rsid w:val="00B66B9A"/>
    <w:rsid w:val="00B670BD"/>
    <w:rsid w:val="00B67481"/>
    <w:rsid w:val="00B6774C"/>
    <w:rsid w:val="00B679B2"/>
    <w:rsid w:val="00B711A7"/>
    <w:rsid w:val="00B726DE"/>
    <w:rsid w:val="00B73C97"/>
    <w:rsid w:val="00B76161"/>
    <w:rsid w:val="00B763BC"/>
    <w:rsid w:val="00B76F54"/>
    <w:rsid w:val="00B80639"/>
    <w:rsid w:val="00B809F3"/>
    <w:rsid w:val="00B825DD"/>
    <w:rsid w:val="00B82B06"/>
    <w:rsid w:val="00B83748"/>
    <w:rsid w:val="00B83B49"/>
    <w:rsid w:val="00B84A79"/>
    <w:rsid w:val="00B85828"/>
    <w:rsid w:val="00B85CB5"/>
    <w:rsid w:val="00B85D40"/>
    <w:rsid w:val="00B86A3A"/>
    <w:rsid w:val="00B87474"/>
    <w:rsid w:val="00B97013"/>
    <w:rsid w:val="00B9719C"/>
    <w:rsid w:val="00B9782B"/>
    <w:rsid w:val="00BA0A4B"/>
    <w:rsid w:val="00BA2B21"/>
    <w:rsid w:val="00BA3F6C"/>
    <w:rsid w:val="00BA4956"/>
    <w:rsid w:val="00BA58A2"/>
    <w:rsid w:val="00BB0058"/>
    <w:rsid w:val="00BB193F"/>
    <w:rsid w:val="00BB2122"/>
    <w:rsid w:val="00BB6A0E"/>
    <w:rsid w:val="00BB7E41"/>
    <w:rsid w:val="00BC12DD"/>
    <w:rsid w:val="00BC2D1B"/>
    <w:rsid w:val="00BC3DED"/>
    <w:rsid w:val="00BC5D6D"/>
    <w:rsid w:val="00BC5E1F"/>
    <w:rsid w:val="00BC7817"/>
    <w:rsid w:val="00BC798C"/>
    <w:rsid w:val="00BD0A7C"/>
    <w:rsid w:val="00BD1108"/>
    <w:rsid w:val="00BD1DE9"/>
    <w:rsid w:val="00BD1F21"/>
    <w:rsid w:val="00BD38E9"/>
    <w:rsid w:val="00BD4DE4"/>
    <w:rsid w:val="00BD6AB3"/>
    <w:rsid w:val="00BE0632"/>
    <w:rsid w:val="00BE3362"/>
    <w:rsid w:val="00BE5237"/>
    <w:rsid w:val="00BE57B5"/>
    <w:rsid w:val="00BF0BB8"/>
    <w:rsid w:val="00BF0EE1"/>
    <w:rsid w:val="00BF406E"/>
    <w:rsid w:val="00BF6739"/>
    <w:rsid w:val="00C0083F"/>
    <w:rsid w:val="00C05A48"/>
    <w:rsid w:val="00C07931"/>
    <w:rsid w:val="00C10ECC"/>
    <w:rsid w:val="00C111CB"/>
    <w:rsid w:val="00C13EA9"/>
    <w:rsid w:val="00C14D87"/>
    <w:rsid w:val="00C15D40"/>
    <w:rsid w:val="00C15E08"/>
    <w:rsid w:val="00C167A3"/>
    <w:rsid w:val="00C17E64"/>
    <w:rsid w:val="00C20336"/>
    <w:rsid w:val="00C2034A"/>
    <w:rsid w:val="00C20E7B"/>
    <w:rsid w:val="00C216FA"/>
    <w:rsid w:val="00C21BF6"/>
    <w:rsid w:val="00C225F2"/>
    <w:rsid w:val="00C2496B"/>
    <w:rsid w:val="00C2515C"/>
    <w:rsid w:val="00C26558"/>
    <w:rsid w:val="00C311D5"/>
    <w:rsid w:val="00C31863"/>
    <w:rsid w:val="00C32968"/>
    <w:rsid w:val="00C35075"/>
    <w:rsid w:val="00C3575E"/>
    <w:rsid w:val="00C35833"/>
    <w:rsid w:val="00C36093"/>
    <w:rsid w:val="00C40771"/>
    <w:rsid w:val="00C42385"/>
    <w:rsid w:val="00C43640"/>
    <w:rsid w:val="00C43E10"/>
    <w:rsid w:val="00C44FC4"/>
    <w:rsid w:val="00C5083E"/>
    <w:rsid w:val="00C511B1"/>
    <w:rsid w:val="00C51F91"/>
    <w:rsid w:val="00C527BA"/>
    <w:rsid w:val="00C53E3B"/>
    <w:rsid w:val="00C5433C"/>
    <w:rsid w:val="00C544A3"/>
    <w:rsid w:val="00C545CB"/>
    <w:rsid w:val="00C54735"/>
    <w:rsid w:val="00C55327"/>
    <w:rsid w:val="00C5674D"/>
    <w:rsid w:val="00C5778B"/>
    <w:rsid w:val="00C579FF"/>
    <w:rsid w:val="00C60F7B"/>
    <w:rsid w:val="00C615C6"/>
    <w:rsid w:val="00C62377"/>
    <w:rsid w:val="00C62ACA"/>
    <w:rsid w:val="00C643D1"/>
    <w:rsid w:val="00C66C0B"/>
    <w:rsid w:val="00C70815"/>
    <w:rsid w:val="00C733DA"/>
    <w:rsid w:val="00C743DE"/>
    <w:rsid w:val="00C74E12"/>
    <w:rsid w:val="00C8228F"/>
    <w:rsid w:val="00C85A8B"/>
    <w:rsid w:val="00C86FB6"/>
    <w:rsid w:val="00C92779"/>
    <w:rsid w:val="00C930B5"/>
    <w:rsid w:val="00C93A9C"/>
    <w:rsid w:val="00C94D22"/>
    <w:rsid w:val="00C951DC"/>
    <w:rsid w:val="00C95B95"/>
    <w:rsid w:val="00C97355"/>
    <w:rsid w:val="00CA0574"/>
    <w:rsid w:val="00CA1687"/>
    <w:rsid w:val="00CA35E6"/>
    <w:rsid w:val="00CA4400"/>
    <w:rsid w:val="00CA5238"/>
    <w:rsid w:val="00CA7A5E"/>
    <w:rsid w:val="00CA7BE3"/>
    <w:rsid w:val="00CB1A66"/>
    <w:rsid w:val="00CB26B4"/>
    <w:rsid w:val="00CB3762"/>
    <w:rsid w:val="00CC2105"/>
    <w:rsid w:val="00CC3218"/>
    <w:rsid w:val="00CC3232"/>
    <w:rsid w:val="00CC3707"/>
    <w:rsid w:val="00CC3B38"/>
    <w:rsid w:val="00CC3E92"/>
    <w:rsid w:val="00CC3F90"/>
    <w:rsid w:val="00CC5CF0"/>
    <w:rsid w:val="00CC71EE"/>
    <w:rsid w:val="00CD0EA6"/>
    <w:rsid w:val="00CD0F58"/>
    <w:rsid w:val="00CD33C3"/>
    <w:rsid w:val="00CD37E9"/>
    <w:rsid w:val="00CD398F"/>
    <w:rsid w:val="00CD3AEE"/>
    <w:rsid w:val="00CD3CAD"/>
    <w:rsid w:val="00CD4C35"/>
    <w:rsid w:val="00CD504B"/>
    <w:rsid w:val="00CD6833"/>
    <w:rsid w:val="00CD76ED"/>
    <w:rsid w:val="00CD7906"/>
    <w:rsid w:val="00CE3B10"/>
    <w:rsid w:val="00CE4709"/>
    <w:rsid w:val="00CE4B9F"/>
    <w:rsid w:val="00CE6C7C"/>
    <w:rsid w:val="00CE7461"/>
    <w:rsid w:val="00CF0CF4"/>
    <w:rsid w:val="00CF18D9"/>
    <w:rsid w:val="00CF1D62"/>
    <w:rsid w:val="00CF21A6"/>
    <w:rsid w:val="00CF5467"/>
    <w:rsid w:val="00CF5829"/>
    <w:rsid w:val="00D0123D"/>
    <w:rsid w:val="00D0166A"/>
    <w:rsid w:val="00D01F84"/>
    <w:rsid w:val="00D02CEB"/>
    <w:rsid w:val="00D03E7F"/>
    <w:rsid w:val="00D070EC"/>
    <w:rsid w:val="00D105BA"/>
    <w:rsid w:val="00D10DFA"/>
    <w:rsid w:val="00D14FDB"/>
    <w:rsid w:val="00D15283"/>
    <w:rsid w:val="00D2109F"/>
    <w:rsid w:val="00D21303"/>
    <w:rsid w:val="00D24091"/>
    <w:rsid w:val="00D2466A"/>
    <w:rsid w:val="00D25E5A"/>
    <w:rsid w:val="00D262C6"/>
    <w:rsid w:val="00D274DB"/>
    <w:rsid w:val="00D30BD5"/>
    <w:rsid w:val="00D31585"/>
    <w:rsid w:val="00D318DB"/>
    <w:rsid w:val="00D3416D"/>
    <w:rsid w:val="00D3473A"/>
    <w:rsid w:val="00D36DB5"/>
    <w:rsid w:val="00D40491"/>
    <w:rsid w:val="00D407A0"/>
    <w:rsid w:val="00D41C87"/>
    <w:rsid w:val="00D41E37"/>
    <w:rsid w:val="00D42C35"/>
    <w:rsid w:val="00D42E65"/>
    <w:rsid w:val="00D43999"/>
    <w:rsid w:val="00D4583A"/>
    <w:rsid w:val="00D461C0"/>
    <w:rsid w:val="00D463F2"/>
    <w:rsid w:val="00D46FE0"/>
    <w:rsid w:val="00D477F6"/>
    <w:rsid w:val="00D47DF0"/>
    <w:rsid w:val="00D50356"/>
    <w:rsid w:val="00D511FC"/>
    <w:rsid w:val="00D53495"/>
    <w:rsid w:val="00D53C2E"/>
    <w:rsid w:val="00D575F8"/>
    <w:rsid w:val="00D612EF"/>
    <w:rsid w:val="00D63EEC"/>
    <w:rsid w:val="00D6418E"/>
    <w:rsid w:val="00D650C8"/>
    <w:rsid w:val="00D65CF2"/>
    <w:rsid w:val="00D67537"/>
    <w:rsid w:val="00D67F37"/>
    <w:rsid w:val="00D70446"/>
    <w:rsid w:val="00D713C9"/>
    <w:rsid w:val="00D71995"/>
    <w:rsid w:val="00D71DDA"/>
    <w:rsid w:val="00D725ED"/>
    <w:rsid w:val="00D72C2D"/>
    <w:rsid w:val="00D74D3A"/>
    <w:rsid w:val="00D759B3"/>
    <w:rsid w:val="00D765CE"/>
    <w:rsid w:val="00D824CE"/>
    <w:rsid w:val="00D8441F"/>
    <w:rsid w:val="00D844C8"/>
    <w:rsid w:val="00D84FE1"/>
    <w:rsid w:val="00D872AE"/>
    <w:rsid w:val="00D92605"/>
    <w:rsid w:val="00D9416B"/>
    <w:rsid w:val="00D9488A"/>
    <w:rsid w:val="00D94AE0"/>
    <w:rsid w:val="00D94F40"/>
    <w:rsid w:val="00D96421"/>
    <w:rsid w:val="00D974B8"/>
    <w:rsid w:val="00DA10F5"/>
    <w:rsid w:val="00DA1697"/>
    <w:rsid w:val="00DA1813"/>
    <w:rsid w:val="00DA4551"/>
    <w:rsid w:val="00DA53AD"/>
    <w:rsid w:val="00DA59E9"/>
    <w:rsid w:val="00DB0094"/>
    <w:rsid w:val="00DB3EB1"/>
    <w:rsid w:val="00DB3F1A"/>
    <w:rsid w:val="00DB4BE9"/>
    <w:rsid w:val="00DB50C7"/>
    <w:rsid w:val="00DB6478"/>
    <w:rsid w:val="00DB6B96"/>
    <w:rsid w:val="00DB7D85"/>
    <w:rsid w:val="00DC1E6C"/>
    <w:rsid w:val="00DC253A"/>
    <w:rsid w:val="00DC3BE7"/>
    <w:rsid w:val="00DC5433"/>
    <w:rsid w:val="00DD11F9"/>
    <w:rsid w:val="00DD1A4E"/>
    <w:rsid w:val="00DD5C7A"/>
    <w:rsid w:val="00DD6010"/>
    <w:rsid w:val="00DD6A9C"/>
    <w:rsid w:val="00DD7CAA"/>
    <w:rsid w:val="00DD7F5D"/>
    <w:rsid w:val="00DE24F2"/>
    <w:rsid w:val="00DF0101"/>
    <w:rsid w:val="00DF1383"/>
    <w:rsid w:val="00DF1B02"/>
    <w:rsid w:val="00DF5492"/>
    <w:rsid w:val="00DF74C2"/>
    <w:rsid w:val="00DF780D"/>
    <w:rsid w:val="00E00768"/>
    <w:rsid w:val="00E018E0"/>
    <w:rsid w:val="00E0553C"/>
    <w:rsid w:val="00E0674E"/>
    <w:rsid w:val="00E06CE2"/>
    <w:rsid w:val="00E11B3E"/>
    <w:rsid w:val="00E11F26"/>
    <w:rsid w:val="00E133E5"/>
    <w:rsid w:val="00E15A45"/>
    <w:rsid w:val="00E15C84"/>
    <w:rsid w:val="00E163F8"/>
    <w:rsid w:val="00E16790"/>
    <w:rsid w:val="00E179FF"/>
    <w:rsid w:val="00E17BFE"/>
    <w:rsid w:val="00E20D9C"/>
    <w:rsid w:val="00E21487"/>
    <w:rsid w:val="00E221E0"/>
    <w:rsid w:val="00E23EF2"/>
    <w:rsid w:val="00E2434E"/>
    <w:rsid w:val="00E24F72"/>
    <w:rsid w:val="00E30756"/>
    <w:rsid w:val="00E30B55"/>
    <w:rsid w:val="00E30BEC"/>
    <w:rsid w:val="00E3156A"/>
    <w:rsid w:val="00E32041"/>
    <w:rsid w:val="00E34A02"/>
    <w:rsid w:val="00E359B6"/>
    <w:rsid w:val="00E35F5D"/>
    <w:rsid w:val="00E40C23"/>
    <w:rsid w:val="00E41D70"/>
    <w:rsid w:val="00E4222C"/>
    <w:rsid w:val="00E45E23"/>
    <w:rsid w:val="00E4614D"/>
    <w:rsid w:val="00E464A7"/>
    <w:rsid w:val="00E470F9"/>
    <w:rsid w:val="00E5028C"/>
    <w:rsid w:val="00E5261A"/>
    <w:rsid w:val="00E53E90"/>
    <w:rsid w:val="00E547E2"/>
    <w:rsid w:val="00E55ACE"/>
    <w:rsid w:val="00E56EA7"/>
    <w:rsid w:val="00E573BB"/>
    <w:rsid w:val="00E61E0E"/>
    <w:rsid w:val="00E63459"/>
    <w:rsid w:val="00E64192"/>
    <w:rsid w:val="00E658FD"/>
    <w:rsid w:val="00E664B3"/>
    <w:rsid w:val="00E67B45"/>
    <w:rsid w:val="00E67D73"/>
    <w:rsid w:val="00E703F8"/>
    <w:rsid w:val="00E70B1F"/>
    <w:rsid w:val="00E70F54"/>
    <w:rsid w:val="00E711F8"/>
    <w:rsid w:val="00E7319E"/>
    <w:rsid w:val="00E732D4"/>
    <w:rsid w:val="00E73896"/>
    <w:rsid w:val="00E73A19"/>
    <w:rsid w:val="00E73A63"/>
    <w:rsid w:val="00E75D5A"/>
    <w:rsid w:val="00E75E11"/>
    <w:rsid w:val="00E81675"/>
    <w:rsid w:val="00E81D5A"/>
    <w:rsid w:val="00E82863"/>
    <w:rsid w:val="00E83D09"/>
    <w:rsid w:val="00E86A98"/>
    <w:rsid w:val="00E926E9"/>
    <w:rsid w:val="00E939CA"/>
    <w:rsid w:val="00E96F4A"/>
    <w:rsid w:val="00EA04CC"/>
    <w:rsid w:val="00EA1911"/>
    <w:rsid w:val="00EA2110"/>
    <w:rsid w:val="00EA244A"/>
    <w:rsid w:val="00EA377B"/>
    <w:rsid w:val="00EA3EA1"/>
    <w:rsid w:val="00EA40A5"/>
    <w:rsid w:val="00EA5414"/>
    <w:rsid w:val="00EB193D"/>
    <w:rsid w:val="00EB1F1B"/>
    <w:rsid w:val="00EB1FC7"/>
    <w:rsid w:val="00EB2473"/>
    <w:rsid w:val="00EB519D"/>
    <w:rsid w:val="00EB6E62"/>
    <w:rsid w:val="00EC5207"/>
    <w:rsid w:val="00EC6A6E"/>
    <w:rsid w:val="00ED0EB0"/>
    <w:rsid w:val="00ED3568"/>
    <w:rsid w:val="00ED3EE7"/>
    <w:rsid w:val="00ED4A01"/>
    <w:rsid w:val="00ED50E3"/>
    <w:rsid w:val="00ED5DAC"/>
    <w:rsid w:val="00ED6046"/>
    <w:rsid w:val="00ED6686"/>
    <w:rsid w:val="00EE16C5"/>
    <w:rsid w:val="00EE211D"/>
    <w:rsid w:val="00EE3245"/>
    <w:rsid w:val="00EE400F"/>
    <w:rsid w:val="00EE4A5E"/>
    <w:rsid w:val="00EE511A"/>
    <w:rsid w:val="00EF0E82"/>
    <w:rsid w:val="00EF3901"/>
    <w:rsid w:val="00EF3E30"/>
    <w:rsid w:val="00EF40ED"/>
    <w:rsid w:val="00EF792B"/>
    <w:rsid w:val="00F0065F"/>
    <w:rsid w:val="00F008D4"/>
    <w:rsid w:val="00F02338"/>
    <w:rsid w:val="00F0760A"/>
    <w:rsid w:val="00F07C4A"/>
    <w:rsid w:val="00F12E3C"/>
    <w:rsid w:val="00F130B8"/>
    <w:rsid w:val="00F13278"/>
    <w:rsid w:val="00F14DF9"/>
    <w:rsid w:val="00F1569C"/>
    <w:rsid w:val="00F15A88"/>
    <w:rsid w:val="00F232E3"/>
    <w:rsid w:val="00F2524E"/>
    <w:rsid w:val="00F2647F"/>
    <w:rsid w:val="00F2676D"/>
    <w:rsid w:val="00F273A7"/>
    <w:rsid w:val="00F31F2C"/>
    <w:rsid w:val="00F32D6C"/>
    <w:rsid w:val="00F3354D"/>
    <w:rsid w:val="00F33675"/>
    <w:rsid w:val="00F34079"/>
    <w:rsid w:val="00F34E2D"/>
    <w:rsid w:val="00F3548F"/>
    <w:rsid w:val="00F35FD4"/>
    <w:rsid w:val="00F3701B"/>
    <w:rsid w:val="00F37A8E"/>
    <w:rsid w:val="00F40C8A"/>
    <w:rsid w:val="00F415EA"/>
    <w:rsid w:val="00F42596"/>
    <w:rsid w:val="00F4422E"/>
    <w:rsid w:val="00F50FA1"/>
    <w:rsid w:val="00F517C7"/>
    <w:rsid w:val="00F527EC"/>
    <w:rsid w:val="00F53E18"/>
    <w:rsid w:val="00F55E06"/>
    <w:rsid w:val="00F569AE"/>
    <w:rsid w:val="00F610E7"/>
    <w:rsid w:val="00F64043"/>
    <w:rsid w:val="00F655F8"/>
    <w:rsid w:val="00F67282"/>
    <w:rsid w:val="00F728BA"/>
    <w:rsid w:val="00F74E72"/>
    <w:rsid w:val="00F769CE"/>
    <w:rsid w:val="00F76D38"/>
    <w:rsid w:val="00F81406"/>
    <w:rsid w:val="00F8208E"/>
    <w:rsid w:val="00F8242C"/>
    <w:rsid w:val="00F833C3"/>
    <w:rsid w:val="00F8357D"/>
    <w:rsid w:val="00F837DE"/>
    <w:rsid w:val="00F84E39"/>
    <w:rsid w:val="00F86C4E"/>
    <w:rsid w:val="00F9101C"/>
    <w:rsid w:val="00F91DED"/>
    <w:rsid w:val="00F927AA"/>
    <w:rsid w:val="00F92BF8"/>
    <w:rsid w:val="00F92CC6"/>
    <w:rsid w:val="00F9384D"/>
    <w:rsid w:val="00F93E6D"/>
    <w:rsid w:val="00F9648A"/>
    <w:rsid w:val="00FA0889"/>
    <w:rsid w:val="00FA3F50"/>
    <w:rsid w:val="00FA4216"/>
    <w:rsid w:val="00FA4F24"/>
    <w:rsid w:val="00FA546F"/>
    <w:rsid w:val="00FA77AA"/>
    <w:rsid w:val="00FA7FBD"/>
    <w:rsid w:val="00FB17A9"/>
    <w:rsid w:val="00FB47A8"/>
    <w:rsid w:val="00FB6723"/>
    <w:rsid w:val="00FB70DA"/>
    <w:rsid w:val="00FC0111"/>
    <w:rsid w:val="00FC03DA"/>
    <w:rsid w:val="00FC1DD7"/>
    <w:rsid w:val="00FC5BD4"/>
    <w:rsid w:val="00FC615C"/>
    <w:rsid w:val="00FC6D36"/>
    <w:rsid w:val="00FC75A9"/>
    <w:rsid w:val="00FC7B5E"/>
    <w:rsid w:val="00FD0788"/>
    <w:rsid w:val="00FD1487"/>
    <w:rsid w:val="00FE0465"/>
    <w:rsid w:val="00FE0AD8"/>
    <w:rsid w:val="00FE0B67"/>
    <w:rsid w:val="00FE0FC0"/>
    <w:rsid w:val="00FE20CE"/>
    <w:rsid w:val="00FE2284"/>
    <w:rsid w:val="00FE2A8B"/>
    <w:rsid w:val="00FE45DA"/>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4806AB"/>
    <w:pPr>
      <w:tabs>
        <w:tab w:val="left" w:pos="567"/>
        <w:tab w:val="left" w:leader="dot" w:pos="7371"/>
        <w:tab w:val="right" w:pos="7797"/>
      </w:tabs>
      <w:spacing w:line="360" w:lineRule="auto"/>
    </w:p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yperlink" Target="https://www.researchgate.net/figure/Retrieval-Augmented-Generation-Architecture_fig1_378364457"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9</TotalTime>
  <Pages>1</Pages>
  <Words>53271</Words>
  <Characters>303651</Characters>
  <Application>Microsoft Office Word</Application>
  <DocSecurity>0</DocSecurity>
  <Lines>2530</Lines>
  <Paragraphs>712</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35621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IdeaCentre 300 20ISH</cp:lastModifiedBy>
  <cp:revision>1322</cp:revision>
  <cp:lastPrinted>2024-07-31T01:32:00Z</cp:lastPrinted>
  <dcterms:created xsi:type="dcterms:W3CDTF">2018-07-26T02:47:00Z</dcterms:created>
  <dcterms:modified xsi:type="dcterms:W3CDTF">2024-07-31T02:3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